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E4A4F9F" w14:textId="6CF3471A" w:rsidR="00042ACC" w:rsidRPr="002A2FE6" w:rsidRDefault="002A2FE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Theme="majorEastAsia"/>
          <w:bCs/>
          <w:color w:val="365F91" w:themeColor="accent1" w:themeShade="BF"/>
          <w:sz w:val="28"/>
          <w:szCs w:val="28"/>
        </w:rPr>
      </w:pPr>
      <w:bookmarkStart w:id="0" w:name="_Toc512503622"/>
      <w:bookmarkStart w:id="1" w:name="_Toc479334539"/>
      <w:bookmarkStart w:id="2" w:name="_Toc487199547"/>
      <w:bookmarkStart w:id="3" w:name="_GoBack"/>
      <w:bookmarkEnd w:id="3"/>
      <w:r w:rsidRPr="002A2FE6">
        <w:rPr>
          <w:color w:val="FF0000"/>
        </w:rPr>
        <w:t xml:space="preserve">This is a post-peer-review, pre-copy edited version of an article published in </w:t>
      </w:r>
      <w:r w:rsidRPr="002A2FE6">
        <w:rPr>
          <w:i/>
          <w:color w:val="FF0000"/>
        </w:rPr>
        <w:t>Social Science Research</w:t>
      </w:r>
      <w:r w:rsidRPr="002A2FE6">
        <w:rPr>
          <w:color w:val="FF0000"/>
        </w:rPr>
        <w:t xml:space="preserve">. The definitive publisher-authenticated version is available at </w:t>
      </w:r>
      <w:hyperlink r:id="rId9" w:history="1">
        <w:r w:rsidRPr="002A2FE6">
          <w:rPr>
            <w:rStyle w:val="Hyperlink"/>
            <w:color w:val="FF0000"/>
          </w:rPr>
          <w:t>https://doi.org/10.1016/j.ssresearch.2019.03.008</w:t>
        </w:r>
      </w:hyperlink>
      <w:r w:rsidRPr="002A2FE6">
        <w:rPr>
          <w:color w:val="FF0000"/>
        </w:rPr>
        <w:t xml:space="preserve"> </w:t>
      </w:r>
      <w:r w:rsidR="00042ACC" w:rsidRPr="002A2FE6">
        <w:br w:type="page"/>
      </w:r>
    </w:p>
    <w:p w14:paraId="7CCCE7C1" w14:textId="721C99EF" w:rsidR="00042ACC" w:rsidRPr="00D2342B" w:rsidRDefault="00042ACC" w:rsidP="00042ACC">
      <w:pPr>
        <w:pStyle w:val="Heading1"/>
        <w:spacing w:after="40" w:line="240" w:lineRule="auto"/>
        <w:jc w:val="center"/>
        <w:rPr>
          <w:rFonts w:cs="Arial"/>
          <w:b w:val="0"/>
        </w:rPr>
      </w:pPr>
      <w:r w:rsidRPr="00D2342B">
        <w:rPr>
          <w:rFonts w:cs="Arial"/>
          <w:b w:val="0"/>
        </w:rPr>
        <w:lastRenderedPageBreak/>
        <w:t>TITLE PAGE:</w:t>
      </w:r>
    </w:p>
    <w:p w14:paraId="5BE3D7D7" w14:textId="77777777" w:rsidR="00042ACC" w:rsidRPr="00D2342B" w:rsidRDefault="00042ACC" w:rsidP="00042ACC">
      <w:pPr>
        <w:pStyle w:val="Heading1"/>
        <w:spacing w:after="0" w:line="240" w:lineRule="auto"/>
        <w:jc w:val="center"/>
        <w:rPr>
          <w:rFonts w:cs="Arial"/>
        </w:rPr>
      </w:pPr>
      <w:r w:rsidRPr="00D2342B">
        <w:rPr>
          <w:rFonts w:cs="Arial"/>
        </w:rPr>
        <w:t>The growing American health penalty:</w:t>
      </w:r>
    </w:p>
    <w:p w14:paraId="4EDC2F31" w14:textId="77777777" w:rsidR="00042ACC" w:rsidRPr="00D2342B" w:rsidRDefault="00042ACC" w:rsidP="00042ACC">
      <w:pPr>
        <w:pStyle w:val="Heading1"/>
        <w:spacing w:after="0" w:line="240" w:lineRule="auto"/>
        <w:jc w:val="center"/>
        <w:rPr>
          <w:rFonts w:cs="Arial"/>
        </w:rPr>
      </w:pPr>
      <w:r w:rsidRPr="00D2342B">
        <w:rPr>
          <w:rFonts w:cs="Arial"/>
        </w:rPr>
        <w:t>International trends in the employment of</w:t>
      </w:r>
    </w:p>
    <w:p w14:paraId="700B4DB4" w14:textId="77777777" w:rsidR="00042ACC" w:rsidRPr="00D2342B" w:rsidRDefault="00042ACC" w:rsidP="00042ACC">
      <w:pPr>
        <w:pStyle w:val="Heading1"/>
        <w:spacing w:after="0" w:line="240" w:lineRule="auto"/>
        <w:jc w:val="center"/>
        <w:rPr>
          <w:rFonts w:cs="Arial"/>
        </w:rPr>
      </w:pPr>
      <w:proofErr w:type="gramStart"/>
      <w:r w:rsidRPr="00D2342B">
        <w:rPr>
          <w:rFonts w:cs="Arial"/>
        </w:rPr>
        <w:t>older</w:t>
      </w:r>
      <w:proofErr w:type="gramEnd"/>
      <w:r w:rsidRPr="00D2342B">
        <w:rPr>
          <w:rFonts w:cs="Arial"/>
        </w:rPr>
        <w:t xml:space="preserve"> workers with poor health</w:t>
      </w:r>
    </w:p>
    <w:bookmarkEnd w:id="1"/>
    <w:bookmarkEnd w:id="2"/>
    <w:p w14:paraId="7CB0E999" w14:textId="77777777" w:rsidR="00042ACC" w:rsidRPr="00D2342B" w:rsidRDefault="00042ACC" w:rsidP="00042ACC">
      <w:pPr>
        <w:pStyle w:val="Heading1"/>
        <w:spacing w:before="240" w:after="0" w:line="276" w:lineRule="auto"/>
        <w:jc w:val="center"/>
        <w:rPr>
          <w:rFonts w:cs="Arial"/>
        </w:rPr>
      </w:pPr>
      <w:r w:rsidRPr="00D2342B">
        <w:rPr>
          <w:rFonts w:cs="Arial"/>
          <w:b w:val="0"/>
        </w:rPr>
        <w:t>Ben Baumberg Geiger</w:t>
      </w:r>
      <w:r w:rsidRPr="00D2342B">
        <w:rPr>
          <w:rFonts w:cs="Arial"/>
          <w:b w:val="0"/>
          <w:vertAlign w:val="superscript"/>
        </w:rPr>
        <w:t>1</w:t>
      </w:r>
      <w:r w:rsidRPr="00D2342B">
        <w:rPr>
          <w:rFonts w:cs="Arial"/>
          <w:b w:val="0"/>
        </w:rPr>
        <w:t>, René Böheim</w:t>
      </w:r>
      <w:r w:rsidRPr="00D2342B">
        <w:rPr>
          <w:rFonts w:cs="Arial"/>
          <w:b w:val="0"/>
          <w:vertAlign w:val="superscript"/>
        </w:rPr>
        <w:t>2</w:t>
      </w:r>
      <w:r w:rsidRPr="00D2342B">
        <w:rPr>
          <w:rFonts w:cs="Arial"/>
          <w:b w:val="0"/>
        </w:rPr>
        <w:t xml:space="preserve"> and Thomas Leoni</w:t>
      </w:r>
      <w:r w:rsidRPr="00D2342B">
        <w:rPr>
          <w:rFonts w:cs="Arial"/>
          <w:b w:val="0"/>
          <w:vertAlign w:val="superscript"/>
        </w:rPr>
        <w:t>3</w:t>
      </w:r>
    </w:p>
    <w:p w14:paraId="29FE927C" w14:textId="77777777" w:rsidR="00042ACC" w:rsidRPr="00D2342B" w:rsidRDefault="00042ACC" w:rsidP="00042ACC">
      <w:pPr>
        <w:pStyle w:val="Heading4"/>
        <w:spacing w:before="0"/>
        <w:jc w:val="center"/>
        <w:rPr>
          <w:rFonts w:cs="Arial"/>
          <w:sz w:val="20"/>
        </w:rPr>
      </w:pPr>
      <w:r w:rsidRPr="00D2342B">
        <w:rPr>
          <w:rFonts w:cs="Arial"/>
          <w:sz w:val="20"/>
          <w:vertAlign w:val="superscript"/>
        </w:rPr>
        <w:t xml:space="preserve">1 </w:t>
      </w:r>
      <w:r w:rsidRPr="00D2342B">
        <w:rPr>
          <w:rFonts w:cs="Arial"/>
          <w:sz w:val="20"/>
        </w:rPr>
        <w:t xml:space="preserve">Corresponding author is BBG; correspondence details are </w:t>
      </w:r>
      <w:hyperlink r:id="rId10" w:history="1">
        <w:r w:rsidRPr="00D2342B">
          <w:rPr>
            <w:rStyle w:val="Hyperlink"/>
            <w:rFonts w:cs="Arial"/>
            <w:sz w:val="20"/>
          </w:rPr>
          <w:t>b.b.geiger@kent.ac.uk</w:t>
        </w:r>
      </w:hyperlink>
      <w:r w:rsidRPr="00D2342B">
        <w:rPr>
          <w:rFonts w:cs="Arial"/>
          <w:sz w:val="20"/>
        </w:rPr>
        <w:t xml:space="preserve">; School of Social Policy, Sociology &amp; Social Research, University of Kent, UK; </w:t>
      </w:r>
      <w:r w:rsidRPr="00D2342B">
        <w:rPr>
          <w:rFonts w:cs="Arial"/>
          <w:sz w:val="20"/>
          <w:vertAlign w:val="superscript"/>
        </w:rPr>
        <w:t>2</w:t>
      </w:r>
      <w:r w:rsidRPr="00D2342B">
        <w:rPr>
          <w:rFonts w:cs="Arial"/>
          <w:sz w:val="20"/>
        </w:rPr>
        <w:t xml:space="preserve"> WU Vienna University of Business and Economics, </w:t>
      </w:r>
      <w:hyperlink r:id="rId11" w:history="1">
        <w:r w:rsidRPr="00D2342B">
          <w:rPr>
            <w:rStyle w:val="Hyperlink"/>
            <w:rFonts w:cs="Arial"/>
            <w:sz w:val="20"/>
          </w:rPr>
          <w:t>rene.boeheim@wu.ac.at</w:t>
        </w:r>
      </w:hyperlink>
      <w:r w:rsidRPr="00D2342B">
        <w:rPr>
          <w:rFonts w:cs="Arial"/>
          <w:sz w:val="20"/>
        </w:rPr>
        <w:t xml:space="preserve">, Austrian Institute of  Economic Research, </w:t>
      </w:r>
      <w:proofErr w:type="spellStart"/>
      <w:r w:rsidRPr="00D2342B">
        <w:rPr>
          <w:rFonts w:cs="Arial"/>
          <w:sz w:val="20"/>
        </w:rPr>
        <w:t>CESifo</w:t>
      </w:r>
      <w:proofErr w:type="spellEnd"/>
      <w:r w:rsidRPr="00D2342B">
        <w:rPr>
          <w:rFonts w:cs="Arial"/>
          <w:sz w:val="20"/>
        </w:rPr>
        <w:t xml:space="preserve">, JKU Linz, IZA;  </w:t>
      </w:r>
      <w:r w:rsidRPr="00D2342B">
        <w:rPr>
          <w:rFonts w:cs="Arial"/>
          <w:sz w:val="20"/>
          <w:vertAlign w:val="superscript"/>
        </w:rPr>
        <w:t>3</w:t>
      </w:r>
      <w:r w:rsidRPr="00D2342B">
        <w:rPr>
          <w:rFonts w:cs="Arial"/>
          <w:sz w:val="20"/>
        </w:rPr>
        <w:t xml:space="preserve"> Austrian Institute of  Economic Research, thomas.leoni@wifo.ac.at.</w:t>
      </w:r>
    </w:p>
    <w:p w14:paraId="26467B49" w14:textId="77777777" w:rsidR="00042ACC" w:rsidRPr="00D2342B" w:rsidRDefault="00042ACC" w:rsidP="00042ACC"/>
    <w:p w14:paraId="78F469FF" w14:textId="77777777" w:rsidR="00042ACC" w:rsidRPr="00D2342B" w:rsidRDefault="00042ACC" w:rsidP="00042ACC">
      <w:r w:rsidRPr="00D2342B">
        <w:rPr>
          <w:b/>
          <w:bCs/>
          <w:i/>
          <w:iCs/>
        </w:rPr>
        <w:t xml:space="preserve">Abstract: </w:t>
      </w:r>
      <w:r w:rsidRPr="00660A93">
        <w:rPr>
          <w:bCs/>
          <w:iCs/>
        </w:rPr>
        <w:t xml:space="preserve">Many countries have reduced the generosity of sickness and disability programs while making them more activating – yet few studies have examined how employment rates have subsequently changed. We present estimates of how employment rates of older workers with poor health in 13 high-income countries changed 2004-7 to 2012-15 using HRS/SHARE/ELSA data. We find that those in poor health in the USA have experienced a unique deterioration: they have not only seen a widening gap to the employment rates of those with good health, but their employment rates fell per se. We find only for Sweden (and possibly England) signs that the health employment gap shrank, with rising employment but stable gaps elsewhere. We then examine possible explanations for the development in the USA: we find no evidence it links to </w:t>
      </w:r>
      <w:proofErr w:type="spellStart"/>
      <w:r w:rsidRPr="00660A93">
        <w:rPr>
          <w:bCs/>
          <w:iCs/>
        </w:rPr>
        <w:t>labor</w:t>
      </w:r>
      <w:proofErr w:type="spellEnd"/>
      <w:r w:rsidRPr="00660A93">
        <w:rPr>
          <w:bCs/>
          <w:iCs/>
        </w:rPr>
        <w:t xml:space="preserve"> market trends, but possible links to the USA’s lack of disability benefit reform and wider economic trends.</w:t>
      </w:r>
    </w:p>
    <w:p w14:paraId="53934A9B" w14:textId="77777777" w:rsidR="00042ACC" w:rsidRPr="00D2342B" w:rsidRDefault="00042ACC" w:rsidP="00042ACC">
      <w:pPr>
        <w:spacing w:line="240" w:lineRule="auto"/>
        <w:rPr>
          <w:b/>
          <w:bCs/>
          <w:i/>
          <w:iCs/>
        </w:rPr>
      </w:pPr>
      <w:r w:rsidRPr="00D2342B">
        <w:rPr>
          <w:b/>
          <w:bCs/>
          <w:i/>
          <w:iCs/>
        </w:rPr>
        <w:t xml:space="preserve">Word count: </w:t>
      </w:r>
      <w:r>
        <w:rPr>
          <w:bCs/>
          <w:i/>
          <w:iCs/>
        </w:rPr>
        <w:t xml:space="preserve">9918 </w:t>
      </w:r>
      <w:r w:rsidRPr="00D2342B">
        <w:rPr>
          <w:bCs/>
          <w:i/>
          <w:iCs/>
        </w:rPr>
        <w:t>words excluding abstract, keywords</w:t>
      </w:r>
    </w:p>
    <w:p w14:paraId="54A1F699" w14:textId="77777777" w:rsidR="00042ACC" w:rsidRPr="00D2342B" w:rsidRDefault="00042ACC" w:rsidP="00042ACC">
      <w:pPr>
        <w:spacing w:line="240" w:lineRule="auto"/>
        <w:rPr>
          <w:bCs/>
          <w:iCs/>
        </w:rPr>
      </w:pPr>
      <w:r w:rsidRPr="00D2342B">
        <w:rPr>
          <w:b/>
          <w:bCs/>
          <w:i/>
          <w:iCs/>
        </w:rPr>
        <w:t xml:space="preserve">Acknowledgements: </w:t>
      </w:r>
      <w:r w:rsidRPr="00D2342B">
        <w:rPr>
          <w:bCs/>
          <w:iCs/>
        </w:rPr>
        <w:t>This work was supported by UK Economic &amp; Social Research Council (ESRC) [grant number ES/K009583/1].</w:t>
      </w:r>
    </w:p>
    <w:p w14:paraId="647E20B3" w14:textId="77777777" w:rsidR="00042ACC" w:rsidRPr="00D2342B" w:rsidRDefault="00042ACC" w:rsidP="00042ACC">
      <w:pPr>
        <w:spacing w:line="240" w:lineRule="auto"/>
      </w:pPr>
      <w:r w:rsidRPr="00D2342B">
        <w:rPr>
          <w:b/>
          <w:bCs/>
          <w:i/>
          <w:iCs/>
        </w:rPr>
        <w:t>Keywords</w:t>
      </w:r>
      <w:r w:rsidRPr="00D2342B">
        <w:rPr>
          <w:i/>
          <w:iCs/>
        </w:rPr>
        <w:t xml:space="preserve">: </w:t>
      </w:r>
      <w:r w:rsidRPr="00D2342B">
        <w:t>Employment, health, disability, welfare, social security, panel data</w:t>
      </w:r>
    </w:p>
    <w:p w14:paraId="55B95A0E" w14:textId="77777777" w:rsidR="00042ACC" w:rsidRPr="00D2342B" w:rsidRDefault="00042ACC" w:rsidP="00042ACC">
      <w:pPr>
        <w:spacing w:line="240" w:lineRule="auto"/>
        <w:rPr>
          <w:i/>
        </w:rPr>
      </w:pPr>
      <w:r w:rsidRPr="00D2342B">
        <w:rPr>
          <w:i/>
        </w:rPr>
        <w:t>Note: all figures can be printed in grayscale.</w:t>
      </w:r>
    </w:p>
    <w:p w14:paraId="42C09B8F" w14:textId="77777777" w:rsidR="00042ACC" w:rsidRPr="00D2342B" w:rsidRDefault="00042ACC" w:rsidP="00042ACC">
      <w:pPr>
        <w:spacing w:after="200" w:line="276" w:lineRule="auto"/>
      </w:pPr>
    </w:p>
    <w:p w14:paraId="3A1F7FA0" w14:textId="77777777" w:rsidR="007B709A" w:rsidRPr="0083351E" w:rsidRDefault="007B709A" w:rsidP="001904FB">
      <w:pPr>
        <w:pStyle w:val="Heading1"/>
        <w:spacing w:after="0" w:line="240" w:lineRule="auto"/>
        <w:jc w:val="center"/>
        <w:rPr>
          <w:lang w:val="en-US"/>
        </w:rPr>
      </w:pPr>
      <w:r w:rsidRPr="0083351E">
        <w:rPr>
          <w:lang w:val="en-US"/>
        </w:rPr>
        <w:lastRenderedPageBreak/>
        <w:t>The growing American health penalty:</w:t>
      </w:r>
      <w:bookmarkEnd w:id="0"/>
    </w:p>
    <w:p w14:paraId="656FFC35" w14:textId="069088A1" w:rsidR="007B709A" w:rsidRPr="0083351E" w:rsidRDefault="007B709A" w:rsidP="001904FB">
      <w:pPr>
        <w:pStyle w:val="Heading1"/>
        <w:spacing w:after="0" w:line="240" w:lineRule="auto"/>
        <w:jc w:val="center"/>
        <w:rPr>
          <w:lang w:val="en-US"/>
        </w:rPr>
      </w:pPr>
      <w:bookmarkStart w:id="4" w:name="_Toc512503623"/>
      <w:r w:rsidRPr="0083351E">
        <w:rPr>
          <w:lang w:val="en-US"/>
        </w:rPr>
        <w:t>International trends in the employment of</w:t>
      </w:r>
      <w:bookmarkEnd w:id="4"/>
    </w:p>
    <w:p w14:paraId="142B6A5A" w14:textId="77777777" w:rsidR="007B709A" w:rsidRPr="0083351E" w:rsidRDefault="007B709A" w:rsidP="001904FB">
      <w:pPr>
        <w:pStyle w:val="Heading1"/>
        <w:spacing w:after="0" w:line="240" w:lineRule="auto"/>
        <w:jc w:val="center"/>
        <w:rPr>
          <w:lang w:val="en-US"/>
        </w:rPr>
      </w:pPr>
      <w:bookmarkStart w:id="5" w:name="_Toc512503624"/>
      <w:proofErr w:type="gramStart"/>
      <w:r w:rsidRPr="0083351E">
        <w:rPr>
          <w:lang w:val="en-US"/>
        </w:rPr>
        <w:t>older</w:t>
      </w:r>
      <w:proofErr w:type="gramEnd"/>
      <w:r w:rsidRPr="0083351E">
        <w:rPr>
          <w:lang w:val="en-US"/>
        </w:rPr>
        <w:t xml:space="preserve"> workers with poor health</w:t>
      </w:r>
      <w:bookmarkEnd w:id="5"/>
    </w:p>
    <w:p w14:paraId="449BDFBF" w14:textId="77777777" w:rsidR="00BB10EF" w:rsidRPr="0083351E" w:rsidRDefault="00BB10EF" w:rsidP="001904FB">
      <w:pPr>
        <w:rPr>
          <w:lang w:val="en-US"/>
        </w:rPr>
      </w:pPr>
      <w:bookmarkStart w:id="6" w:name="_Toc"/>
      <w:bookmarkStart w:id="7" w:name="_Toc511743802"/>
      <w:bookmarkStart w:id="8" w:name="_Toc512503625"/>
      <w:bookmarkStart w:id="9" w:name="_Toc512503749"/>
      <w:bookmarkStart w:id="10" w:name="_Toc515376367"/>
    </w:p>
    <w:p w14:paraId="3924674E" w14:textId="6E77A31C" w:rsidR="00BB10EF" w:rsidRPr="0083351E" w:rsidRDefault="00BB10EF" w:rsidP="001904FB">
      <w:pPr>
        <w:rPr>
          <w:lang w:val="en-US"/>
        </w:rPr>
      </w:pPr>
      <w:r w:rsidRPr="0083351E">
        <w:rPr>
          <w:b/>
          <w:bCs/>
          <w:iCs/>
          <w:lang w:val="en-US"/>
        </w:rPr>
        <w:t xml:space="preserve">Abstract: </w:t>
      </w:r>
      <w:r w:rsidRPr="0083351E">
        <w:rPr>
          <w:bCs/>
          <w:iCs/>
          <w:lang w:val="en-US"/>
        </w:rPr>
        <w:t>M</w:t>
      </w:r>
      <w:r w:rsidRPr="0083351E">
        <w:rPr>
          <w:lang w:val="en-US"/>
        </w:rPr>
        <w:t xml:space="preserve">any countries have reduced the generosity of </w:t>
      </w:r>
      <w:r w:rsidR="00A52373" w:rsidRPr="0083351E">
        <w:rPr>
          <w:lang w:val="en-US"/>
        </w:rPr>
        <w:t xml:space="preserve">sickness and </w:t>
      </w:r>
      <w:r w:rsidRPr="0083351E">
        <w:rPr>
          <w:lang w:val="en-US"/>
        </w:rPr>
        <w:t xml:space="preserve">disability </w:t>
      </w:r>
      <w:r w:rsidR="0083351E">
        <w:rPr>
          <w:lang w:val="en-US"/>
        </w:rPr>
        <w:t>programs</w:t>
      </w:r>
      <w:r w:rsidR="00433809" w:rsidRPr="0083351E">
        <w:rPr>
          <w:lang w:val="en-US"/>
        </w:rPr>
        <w:t xml:space="preserve"> </w:t>
      </w:r>
      <w:r w:rsidRPr="0083351E">
        <w:rPr>
          <w:lang w:val="en-US"/>
        </w:rPr>
        <w:t xml:space="preserve">while making them more activating – yet few studies have examined how employment rates have subsequently changed. We present estimates of how employment rates of older workers with poor health in 13 high-income countries changed 2004-7 </w:t>
      </w:r>
      <w:r w:rsidR="00181535" w:rsidRPr="0083351E">
        <w:rPr>
          <w:lang w:val="en-US"/>
        </w:rPr>
        <w:t xml:space="preserve">to </w:t>
      </w:r>
      <w:r w:rsidRPr="0083351E">
        <w:rPr>
          <w:lang w:val="en-US"/>
        </w:rPr>
        <w:t>2012-15 using HRS/SHARE/ELSA data. We find that those in poor health in the USA</w:t>
      </w:r>
      <w:r w:rsidRPr="0083351E" w:rsidDel="00D7693D">
        <w:rPr>
          <w:lang w:val="en-US"/>
        </w:rPr>
        <w:t xml:space="preserve"> </w:t>
      </w:r>
      <w:r w:rsidRPr="0083351E">
        <w:rPr>
          <w:lang w:val="en-US"/>
        </w:rPr>
        <w:t>have experienced a unique deterioration: they have not only seen a widening gap to the employment rates of those with good health, but their employment rates fell per se. We find only for Sweden (and possibly England) signs that the health employment gap shrank</w:t>
      </w:r>
      <w:r w:rsidR="00181535" w:rsidRPr="0083351E">
        <w:rPr>
          <w:lang w:val="en-US"/>
        </w:rPr>
        <w:t>, with rising employment but stable gaps elsewhere</w:t>
      </w:r>
      <w:r w:rsidRPr="0083351E">
        <w:rPr>
          <w:lang w:val="en-US"/>
        </w:rPr>
        <w:t xml:space="preserve">. We then examine possible explanations for the development in the USA: we find no evidence it links to </w:t>
      </w:r>
      <w:r w:rsidR="0083351E">
        <w:rPr>
          <w:lang w:val="en-US"/>
        </w:rPr>
        <w:t>labor</w:t>
      </w:r>
      <w:r w:rsidRPr="0083351E">
        <w:rPr>
          <w:lang w:val="en-US"/>
        </w:rPr>
        <w:t xml:space="preserve"> market trends, but possible links to the USA’s lack of disability benefit reform </w:t>
      </w:r>
      <w:r w:rsidR="00181535" w:rsidRPr="0083351E">
        <w:rPr>
          <w:lang w:val="en-US"/>
        </w:rPr>
        <w:t>and wider economic trends</w:t>
      </w:r>
      <w:r w:rsidRPr="0083351E">
        <w:rPr>
          <w:lang w:val="en-US"/>
        </w:rPr>
        <w:t xml:space="preserve">. </w:t>
      </w:r>
    </w:p>
    <w:p w14:paraId="40B3338B" w14:textId="77777777" w:rsidR="00291A7E" w:rsidRPr="0083351E" w:rsidRDefault="00291A7E" w:rsidP="001904FB">
      <w:pPr>
        <w:spacing w:after="200" w:line="276" w:lineRule="auto"/>
        <w:rPr>
          <w:rFonts w:eastAsiaTheme="majorEastAsia"/>
          <w:color w:val="365F91" w:themeColor="accent1" w:themeShade="BF"/>
          <w:sz w:val="26"/>
          <w:szCs w:val="26"/>
          <w:lang w:val="en-US"/>
        </w:rPr>
      </w:pPr>
      <w:r w:rsidRPr="0083351E">
        <w:rPr>
          <w:lang w:val="en-US"/>
        </w:rPr>
        <w:br w:type="page"/>
      </w:r>
    </w:p>
    <w:p w14:paraId="609BC427" w14:textId="1E410D98" w:rsidR="007B709A" w:rsidRPr="0083351E" w:rsidRDefault="007B709A" w:rsidP="001904FB">
      <w:pPr>
        <w:pStyle w:val="Heading2"/>
        <w:rPr>
          <w:lang w:val="en-US"/>
        </w:rPr>
      </w:pPr>
      <w:r w:rsidRPr="0083351E">
        <w:rPr>
          <w:lang w:val="en-US"/>
        </w:rPr>
        <w:lastRenderedPageBreak/>
        <w:t>1. Introduction</w:t>
      </w:r>
      <w:bookmarkEnd w:id="6"/>
      <w:bookmarkEnd w:id="7"/>
      <w:bookmarkEnd w:id="8"/>
      <w:bookmarkEnd w:id="9"/>
      <w:bookmarkEnd w:id="10"/>
    </w:p>
    <w:p w14:paraId="608EDCF9" w14:textId="4434AFFE" w:rsidR="00DC04D7" w:rsidRPr="0083351E" w:rsidRDefault="007B709A" w:rsidP="00291A7E">
      <w:pPr>
        <w:pStyle w:val="Text"/>
        <w:rPr>
          <w:rFonts w:ascii="Arial" w:hAnsi="Arial" w:cs="Arial"/>
          <w:lang w:val="en-US"/>
        </w:rPr>
      </w:pPr>
      <w:r w:rsidRPr="0083351E">
        <w:rPr>
          <w:rFonts w:ascii="Arial" w:hAnsi="Arial" w:cs="Arial"/>
          <w:lang w:val="en-US"/>
        </w:rPr>
        <w:t xml:space="preserve">Since the 1980s, many high-income countries have seen a rise in disability benefit recipiency rates, often accompanied by a fall in the employment rates of older workers with ill-health </w:t>
      </w:r>
      <w:r w:rsidR="00BA4633">
        <w:rPr>
          <w:rFonts w:ascii="Arial" w:hAnsi="Arial" w:cs="Arial"/>
          <w:lang w:val="en-US"/>
        </w:rPr>
        <w:fldChar w:fldCharType="begin">
          <w:fldData xml:space="preserve">PEVuZE5vdGU+PENpdGU+PEF1dGhvcj5PRUNEPC9BdXRob3I+PFllYXI+MjAwMzwvWWVhcj48UmVj
TnVtPjI5MTU8L1JlY051bT48RGlzcGxheVRleHQ+KE9FQ0QsIDIwMDMsIE9FQ0QsIDIwMTAsIFdo
aXRlaGVhZCwgZXQgYWwuLCAyMDA5KTwvRGlzcGxheVRleHQ+PHJlY29yZD48cmVjLW51bWJlcj4y
OTE1PC9yZWMtbnVtYmVyPjxmb3JlaWduLWtleXM+PGtleSBhcHA9IkVOIiBkYi1pZD0iNXhhdHQw
MDk0cnI5Mm1lcHphZXhkMnh6eDI5YXBwZXNhZTBhIiB0aW1lc3RhbXA9IjE1MjM5NTcyMjkiPjI5
MTU8L2tleT48L2ZvcmVpZ24ta2V5cz48cmVmLXR5cGUgbmFtZT0iUmVwb3J0Ij4yNzwvcmVmLXR5
cGU+PGNvbnRyaWJ1dG9ycz48YXV0aG9ycz48YXV0aG9yPk9FQ0QsPC9hdXRob3I+PC9hdXRob3Jz
PjwvY29udHJpYnV0b3JzPjx0aXRsZXM+PHRpdGxlPlRyYW5zZm9ybWluZyBEaXNhYmlsaXR5IGlu
dG8gQWJpbGl0eTogUG9saWNpZXMgdG8gUHJvbW90ZSBXb3JrIGFuZCBJbmNvbWUgU2VjdXJpdHkg
Zm9yIERpc2FibGVkIFBlb3BsZTwvdGl0bGU+PC90aXRsZXM+PGtleXdvcmRzPjxrZXl3b3JkPm1l
ZGljYWwgYXNzZXNzbWVudDwva2V5d29yZD48a2V5d29yZD50cmFuc2l0aW9ucyAtIGJlbmVmaXRz
PC9rZXl3b3JkPjxrZXl3b3JkPmNvbmRpdGlvbnMgLSBtZW50YWwgaGVhbHRoPC9rZXl3b3JkPjxr
ZXl3b3JkPnBvbGljeSAtIHBvbGljeSBjb250ZXh0PC9rZXl3b3JkPjxrZXl3b3JkPmRlbW9ncmFw
aGljcyAtIGFnZS9jb2hvcnQ8L2tleXdvcmQ+PC9rZXl3b3Jkcz48ZGF0ZXM+PHllYXI+MjAwMzwv
eWVhcj48L2RhdGVzPjxwdWItbG9jYXRpb24+UGFyaXM8L3B1Yi1sb2NhdGlvbj48cHVibGlzaGVy
Pk9FQ0Q8L3B1Ymxpc2hlcj48dXJscz48cmVsYXRlZC11cmxzPjx1cmw+PHN0eWxlIGZhY2U9InVu
ZGVybGluZSIgZm9udD0iZGVmYXVsdCIgc2l6ZT0iMTAwJSI+aHR0cDovL3d3dy5zb3VyY2VvZWNk
Lm9yZy88L3N0eWxlPjwvdXJsPjwvcmVsYXRlZC11cmxzPjwvdXJscz48Y3VzdG9tMT5SZWFkPC9j
dXN0b20xPjxjdXN0b20zPkF1c3RyYWxpYSYjeEQ7QXVzdHJpYSYjeEQ7QmVsZ2l1bSYjeEQ7Q2Fu
YWRhJiN4RDtEZW5tYXJrJiN4RDtGcmFuY2UmI3hEO0dlcm1hbnkmI3hEO0l0YWx5JiN4RDtLb3Jl
YSYjeEQ7TWV4aWNvJiN4RDtOZXRoZXJsYW5kcyYjeEQ7Tm9yd2F5JiN4RDtQb2xhbmQmI3hEO1Bv
cnR1Z2FsJiN4RDtTcGFpbiYjeEQ7U3dlZGVuJiN4RDtTd2l0emVybGFuZCYjeEQ7VHVya2V5JiN4
RDtVSyYjeEQ7VVM8L2N1c3RvbTM+PC9yZWNvcmQ+PC9DaXRlPjxDaXRlPjxBdXRob3I+T0VDRDwv
QXV0aG9yPjxZZWFyPjIwMTA8L1llYXI+PFJlY051bT4xOTY4PC9SZWNOdW0+PHJlY29yZD48cmVj
LW51bWJlcj4xOTY4PC9yZWMtbnVtYmVyPjxmb3JlaWduLWtleXM+PGtleSBhcHA9IkVOIiBkYi1p
ZD0iNXhhdHQwMDk0cnI5Mm1lcHphZXhkMnh6eDI5YXBwZXNhZTBhIiB0aW1lc3RhbXA9IjE1MjM5
NTcyMjMiPjE5Njg8L2tleT48L2ZvcmVpZ24ta2V5cz48cmVmLXR5cGUgbmFtZT0iUmVwb3J0Ij4y
NzwvcmVmLXR5cGU+PGNvbnRyaWJ1dG9ycz48YXV0aG9ycz48YXV0aG9yPk9FQ0QsPC9hdXRob3I+
PC9hdXRob3JzPjwvY29udHJpYnV0b3JzPjx0aXRsZXM+PHRpdGxlPlNpY2tuZXNzLCBEaXNhYmls
aXR5IGFuZCBXb3JrOiBicmVha2luZyB0aGUgYmFycmllcnMuICBBIHN5bnRoZXNpcyBvZiBmaW5k
aW5ncyBhY3Jvc3MgT0VDRCBjb3VudHJpZXM8L3RpdGxlPjwvdGl0bGVzPjxkYXRlcz48eWVhcj4y
MDEwPC95ZWFyPjwvZGF0ZXM+PHB1Yi1sb2NhdGlvbj5QYXJpczwvcHViLWxvY2F0aW9uPjxwdWJs
aXNoZXI+T0VDRDwvcHVibGlzaGVyPjx1cmxzPjxyZWxhdGVkLXVybHM+PHVybD5odHRwOi8vd3d3
Lm9lY2QtaWxpYnJhcnkub3JnL3NvY2lhbC1pc3N1ZXMtbWlncmF0aW9uLWhlYWx0aC9zaWNrbmVz
cy1kaXNhYmlsaXR5LWFuZC13b3JrLWJyZWFraW5nLXRoZS1iYXJyaWVyc185Nzg5MjY0MDg4ODU2
LWVuPC91cmw+PC9yZWxhdGVkLXVybHM+PC91cmxzPjxjdXN0b20xPlNraW1tZWQoc2VjdGlvbiBv
biBlbXBsb3llcnMpPC9jdXN0b20xPjwvcmVjb3JkPjwvQ2l0ZT48Q2l0ZT48QXV0aG9yPldoaXRl
aGVhZDwvQXV0aG9yPjxZZWFyPjIwMDk8L1llYXI+PFJlY051bT4xOTEyPC9SZWNOdW0+PHJlY29y
ZD48cmVjLW51bWJlcj4xOTEyPC9yZWMtbnVtYmVyPjxmb3JlaWduLWtleXM+PGtleSBhcHA9IkVO
IiBkYi1pZD0iNXhhdHQwMDk0cnI5Mm1lcHphZXhkMnh6eDI5YXBwZXNhZTBhIiB0aW1lc3RhbXA9
IjE1MjM5NTcyMjIiPjE5MTI8L2tleT48L2ZvcmVpZ24ta2V5cz48cmVmLXR5cGUgbmFtZT0iUmVw
b3J0Ij4yNzwvcmVmLXR5cGU+PGNvbnRyaWJ1dG9ycz48YXV0aG9ycz48YXV0aG9yPldoaXRlaGVh
ZCxNYXJnYXJldDwvYXV0aG9yPjxhdXRob3I+Q2xheXRvbixTdGVwaGVuPC9hdXRob3I+PGF1dGhv
cj5Ib2xsYW5kLFA8L2F1dGhvcj48YXV0aG9yPkRyZXZlcixGPC9hdXRob3I+PGF1dGhvcj5CYXJy
LEI8L2F1dGhvcj48YXV0aG9yPkdvc2xpbmcsUjwvYXV0aG9yPjxhdXRob3I+RGFobCxFPC9hdXRo
b3I+PGF1dGhvcj5WYW4gRGVyIFdlbCxLamV0aWwgQXJuZTwvYXV0aG9yPjxhdXRob3I+V2VzdGlu
LCBTPC9hdXRob3I+PGF1dGhvcj5CdXJzdHLDtm0sIEI8L2F1dGhvcj48YXV0aG9yPk55bGVuLEw8
L2F1dGhvcj48YXV0aG9yPkx1bmRiZXJnLCBPbGxlPC9hdXRob3I+PGF1dGhvcj5EaWRlcmljaHNl
biwgRjwvYXV0aG9yPjxhdXRob3I+VGhpZWxlbixLPC9hdXRob3I+PGF1dGhvcj5OZywgRWR3aW48
L2F1dGhvcj48YXV0aG9yPlVwcGFsLFM8L2F1dGhvcj48YXV0aG9yPkNoZW4sIFctSDwvYXV0aG9y
PjwvYXV0aG9ycz48L2NvbnRyaWJ1dG9ycz48dGl0bGVzPjx0aXRsZT5IZWxwaW5nIGNocm9uaWNh
bGx5IGlsbCBvciBkaXNhYmxlZCBwZW9wbGUgaW50byB3b3JrOiB3aGF0IGNhbiB3ZSBsZWFybiBm
cm9tIGludGVybmF0aW9uYWwgY29tcGFyYXRpdmUgYW5hbHlzZXM/PC90aXRsZT48c2Vjb25kYXJ5
LXRpdGxlPkZpbmFsIHJlcG9ydCB0byB0aGUgUHVibGljIEhlYWx0aCBSZXNlYXJjaCBQcm9ncmFt
bWUsIERlcGFydG1lbnQgb2YgSGVhbHRoPC9zZWNvbmRhcnktdGl0bGU+PC90aXRsZXM+PGtleXdv
cmRzPjxrZXl3b3JkPnRyZW5kcyAtIHdvcms8L2tleXdvcmQ+PGtleXdvcmQ+dHJlbmRzIC0gZml0
bmVzcyB0byB3b3JrPC9rZXl3b3JkPjwva2V5d29yZHM+PGRhdGVzPjx5ZWFyPjIwMDk8L3llYXI+
PC9kYXRlcz48dXJscz48cmVsYXRlZC11cmxzPjx1cmw+aHR0cDovL3BocmMubHNodG0uYWMudWsv
cGFwZXJzL1BIUkNfQzItMDZfRmluYWxfUmVwb3J0LnBkZjwvdXJsPjwvcmVsYXRlZC11cmxzPjwv
dXJscz48Y3VzdG9tMT5SZWFkPC9jdXN0b20xPjxjdXN0b20zPlVLJiN4RDtDYW5hZGEmI3hEO05v
cndheSYjeEQ7U3dlZGVuJiN4RDtEZW5tYXJrPC9jdXN0b20zPjwvcmVjb3JkPjwvQ2l0ZT48L0Vu
ZE5vdGU+AG==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PRUNEPC9BdXRob3I+PFllYXI+MjAwMzwvWWVhcj48UmVj
TnVtPjI5MTU8L1JlY051bT48RGlzcGxheVRleHQ+KE9FQ0QsIDIwMDMsIE9FQ0QsIDIwMTAsIFdo
aXRlaGVhZCwgZXQgYWwuLCAyMDA5KTwvRGlzcGxheVRleHQ+PHJlY29yZD48cmVjLW51bWJlcj4y
OTE1PC9yZWMtbnVtYmVyPjxmb3JlaWduLWtleXM+PGtleSBhcHA9IkVOIiBkYi1pZD0iNXhhdHQw
MDk0cnI5Mm1lcHphZXhkMnh6eDI5YXBwZXNhZTBhIiB0aW1lc3RhbXA9IjE1MjM5NTcyMjkiPjI5
MTU8L2tleT48L2ZvcmVpZ24ta2V5cz48cmVmLXR5cGUgbmFtZT0iUmVwb3J0Ij4yNzwvcmVmLXR5
cGU+PGNvbnRyaWJ1dG9ycz48YXV0aG9ycz48YXV0aG9yPk9FQ0QsPC9hdXRob3I+PC9hdXRob3Jz
PjwvY29udHJpYnV0b3JzPjx0aXRsZXM+PHRpdGxlPlRyYW5zZm9ybWluZyBEaXNhYmlsaXR5IGlu
dG8gQWJpbGl0eTogUG9saWNpZXMgdG8gUHJvbW90ZSBXb3JrIGFuZCBJbmNvbWUgU2VjdXJpdHkg
Zm9yIERpc2FibGVkIFBlb3BsZTwvdGl0bGU+PC90aXRsZXM+PGtleXdvcmRzPjxrZXl3b3JkPm1l
ZGljYWwgYXNzZXNzbWVudDwva2V5d29yZD48a2V5d29yZD50cmFuc2l0aW9ucyAtIGJlbmVmaXRz
PC9rZXl3b3JkPjxrZXl3b3JkPmNvbmRpdGlvbnMgLSBtZW50YWwgaGVhbHRoPC9rZXl3b3JkPjxr
ZXl3b3JkPnBvbGljeSAtIHBvbGljeSBjb250ZXh0PC9rZXl3b3JkPjxrZXl3b3JkPmRlbW9ncmFw
aGljcyAtIGFnZS9jb2hvcnQ8L2tleXdvcmQ+PC9rZXl3b3Jkcz48ZGF0ZXM+PHllYXI+MjAwMzwv
eWVhcj48L2RhdGVzPjxwdWItbG9jYXRpb24+UGFyaXM8L3B1Yi1sb2NhdGlvbj48cHVibGlzaGVy
Pk9FQ0Q8L3B1Ymxpc2hlcj48dXJscz48cmVsYXRlZC11cmxzPjx1cmw+PHN0eWxlIGZhY2U9InVu
ZGVybGluZSIgZm9udD0iZGVmYXVsdCIgc2l6ZT0iMTAwJSI+aHR0cDovL3d3dy5zb3VyY2VvZWNk
Lm9yZy88L3N0eWxlPjwvdXJsPjwvcmVsYXRlZC11cmxzPjwvdXJscz48Y3VzdG9tMT5SZWFkPC9j
dXN0b20xPjxjdXN0b20zPkF1c3RyYWxpYSYjeEQ7QXVzdHJpYSYjeEQ7QmVsZ2l1bSYjeEQ7Q2Fu
YWRhJiN4RDtEZW5tYXJrJiN4RDtGcmFuY2UmI3hEO0dlcm1hbnkmI3hEO0l0YWx5JiN4RDtLb3Jl
YSYjeEQ7TWV4aWNvJiN4RDtOZXRoZXJsYW5kcyYjeEQ7Tm9yd2F5JiN4RDtQb2xhbmQmI3hEO1Bv
cnR1Z2FsJiN4RDtTcGFpbiYjeEQ7U3dlZGVuJiN4RDtTd2l0emVybGFuZCYjeEQ7VHVya2V5JiN4
RDtVSyYjeEQ7VVM8L2N1c3RvbTM+PC9yZWNvcmQ+PC9DaXRlPjxDaXRlPjxBdXRob3I+T0VDRDwv
QXV0aG9yPjxZZWFyPjIwMTA8L1llYXI+PFJlY051bT4xOTY4PC9SZWNOdW0+PHJlY29yZD48cmVj
LW51bWJlcj4xOTY4PC9yZWMtbnVtYmVyPjxmb3JlaWduLWtleXM+PGtleSBhcHA9IkVOIiBkYi1p
ZD0iNXhhdHQwMDk0cnI5Mm1lcHphZXhkMnh6eDI5YXBwZXNhZTBhIiB0aW1lc3RhbXA9IjE1MjM5
NTcyMjMiPjE5Njg8L2tleT48L2ZvcmVpZ24ta2V5cz48cmVmLXR5cGUgbmFtZT0iUmVwb3J0Ij4y
NzwvcmVmLXR5cGU+PGNvbnRyaWJ1dG9ycz48YXV0aG9ycz48YXV0aG9yPk9FQ0QsPC9hdXRob3I+
PC9hdXRob3JzPjwvY29udHJpYnV0b3JzPjx0aXRsZXM+PHRpdGxlPlNpY2tuZXNzLCBEaXNhYmls
aXR5IGFuZCBXb3JrOiBicmVha2luZyB0aGUgYmFycmllcnMuICBBIHN5bnRoZXNpcyBvZiBmaW5k
aW5ncyBhY3Jvc3MgT0VDRCBjb3VudHJpZXM8L3RpdGxlPjwvdGl0bGVzPjxkYXRlcz48eWVhcj4y
MDEwPC95ZWFyPjwvZGF0ZXM+PHB1Yi1sb2NhdGlvbj5QYXJpczwvcHViLWxvY2F0aW9uPjxwdWJs
aXNoZXI+T0VDRDwvcHVibGlzaGVyPjx1cmxzPjxyZWxhdGVkLXVybHM+PHVybD5odHRwOi8vd3d3
Lm9lY2QtaWxpYnJhcnkub3JnL3NvY2lhbC1pc3N1ZXMtbWlncmF0aW9uLWhlYWx0aC9zaWNrbmVz
cy1kaXNhYmlsaXR5LWFuZC13b3JrLWJyZWFraW5nLXRoZS1iYXJyaWVyc185Nzg5MjY0MDg4ODU2
LWVuPC91cmw+PC9yZWxhdGVkLXVybHM+PC91cmxzPjxjdXN0b20xPlNraW1tZWQoc2VjdGlvbiBv
biBlbXBsb3llcnMpPC9jdXN0b20xPjwvcmVjb3JkPjwvQ2l0ZT48Q2l0ZT48QXV0aG9yPldoaXRl
aGVhZDwvQXV0aG9yPjxZZWFyPjIwMDk8L1llYXI+PFJlY051bT4xOTEyPC9SZWNOdW0+PHJlY29y
ZD48cmVjLW51bWJlcj4xOTEyPC9yZWMtbnVtYmVyPjxmb3JlaWduLWtleXM+PGtleSBhcHA9IkVO
IiBkYi1pZD0iNXhhdHQwMDk0cnI5Mm1lcHphZXhkMnh6eDI5YXBwZXNhZTBhIiB0aW1lc3RhbXA9
IjE1MjM5NTcyMjIiPjE5MTI8L2tleT48L2ZvcmVpZ24ta2V5cz48cmVmLXR5cGUgbmFtZT0iUmVw
b3J0Ij4yNzwvcmVmLXR5cGU+PGNvbnRyaWJ1dG9ycz48YXV0aG9ycz48YXV0aG9yPldoaXRlaGVh
ZCxNYXJnYXJldDwvYXV0aG9yPjxhdXRob3I+Q2xheXRvbixTdGVwaGVuPC9hdXRob3I+PGF1dGhv
cj5Ib2xsYW5kLFA8L2F1dGhvcj48YXV0aG9yPkRyZXZlcixGPC9hdXRob3I+PGF1dGhvcj5CYXJy
LEI8L2F1dGhvcj48YXV0aG9yPkdvc2xpbmcsUjwvYXV0aG9yPjxhdXRob3I+RGFobCxFPC9hdXRo
b3I+PGF1dGhvcj5WYW4gRGVyIFdlbCxLamV0aWwgQXJuZTwvYXV0aG9yPjxhdXRob3I+V2VzdGlu
LCBTPC9hdXRob3I+PGF1dGhvcj5CdXJzdHLDtm0sIEI8L2F1dGhvcj48YXV0aG9yPk55bGVuLEw8
L2F1dGhvcj48YXV0aG9yPkx1bmRiZXJnLCBPbGxlPC9hdXRob3I+PGF1dGhvcj5EaWRlcmljaHNl
biwgRjwvYXV0aG9yPjxhdXRob3I+VGhpZWxlbixLPC9hdXRob3I+PGF1dGhvcj5OZywgRWR3aW48
L2F1dGhvcj48YXV0aG9yPlVwcGFsLFM8L2F1dGhvcj48YXV0aG9yPkNoZW4sIFctSDwvYXV0aG9y
PjwvYXV0aG9ycz48L2NvbnRyaWJ1dG9ycz48dGl0bGVzPjx0aXRsZT5IZWxwaW5nIGNocm9uaWNh
bGx5IGlsbCBvciBkaXNhYmxlZCBwZW9wbGUgaW50byB3b3JrOiB3aGF0IGNhbiB3ZSBsZWFybiBm
cm9tIGludGVybmF0aW9uYWwgY29tcGFyYXRpdmUgYW5hbHlzZXM/PC90aXRsZT48c2Vjb25kYXJ5
LXRpdGxlPkZpbmFsIHJlcG9ydCB0byB0aGUgUHVibGljIEhlYWx0aCBSZXNlYXJjaCBQcm9ncmFt
bWUsIERlcGFydG1lbnQgb2YgSGVhbHRoPC9zZWNvbmRhcnktdGl0bGU+PC90aXRsZXM+PGtleXdv
cmRzPjxrZXl3b3JkPnRyZW5kcyAtIHdvcms8L2tleXdvcmQ+PGtleXdvcmQ+dHJlbmRzIC0gZml0
bmVzcyB0byB3b3JrPC9rZXl3b3JkPjwva2V5d29yZHM+PGRhdGVzPjx5ZWFyPjIwMDk8L3llYXI+
PC9kYXRlcz48dXJscz48cmVsYXRlZC11cmxzPjx1cmw+aHR0cDovL3BocmMubHNodG0uYWMudWsv
cGFwZXJzL1BIUkNfQzItMDZfRmluYWxfUmVwb3J0LnBkZjwvdXJsPjwvcmVsYXRlZC11cmxzPjwv
dXJscz48Y3VzdG9tMT5SZWFkPC9jdXN0b20xPjxjdXN0b20zPlVLJiN4RDtDYW5hZGEmI3hEO05v
cndheSYjeEQ7U3dlZGVuJiN4RDtEZW5tYXJrPC9jdXN0b20zPjwvcmVjb3JkPjwvQ2l0ZT48L0Vu
ZE5vdGU+AG==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OECD, 2003, OECD, 2010, Whitehead, et al., 2009)</w:t>
      </w:r>
      <w:r w:rsidR="00BA4633">
        <w:rPr>
          <w:rFonts w:ascii="Arial" w:hAnsi="Arial" w:cs="Arial"/>
          <w:lang w:val="en-US"/>
        </w:rPr>
        <w:fldChar w:fldCharType="end"/>
      </w:r>
      <w:r w:rsidRPr="0083351E">
        <w:rPr>
          <w:rFonts w:ascii="Arial" w:hAnsi="Arial" w:cs="Arial"/>
          <w:lang w:val="en-US"/>
        </w:rPr>
        <w:t xml:space="preserve">. </w:t>
      </w:r>
      <w:r w:rsidR="00A4488E" w:rsidRPr="0083351E">
        <w:rPr>
          <w:rFonts w:ascii="Arial" w:hAnsi="Arial" w:cs="Arial"/>
          <w:lang w:val="en-US"/>
        </w:rPr>
        <w:t xml:space="preserve">In response to these trends, </w:t>
      </w:r>
      <w:r w:rsidRPr="0083351E">
        <w:rPr>
          <w:rFonts w:ascii="Arial" w:hAnsi="Arial" w:cs="Arial"/>
          <w:lang w:val="en-US"/>
        </w:rPr>
        <w:t xml:space="preserve">policymakers </w:t>
      </w:r>
      <w:r w:rsidR="00A4488E" w:rsidRPr="0083351E">
        <w:rPr>
          <w:rFonts w:ascii="Arial" w:hAnsi="Arial" w:cs="Arial"/>
          <w:lang w:val="en-US"/>
        </w:rPr>
        <w:t xml:space="preserve">in many countries have </w:t>
      </w:r>
      <w:r w:rsidRPr="0083351E">
        <w:rPr>
          <w:rFonts w:ascii="Arial" w:hAnsi="Arial" w:cs="Arial"/>
          <w:lang w:val="en-US"/>
        </w:rPr>
        <w:t>reform</w:t>
      </w:r>
      <w:r w:rsidR="00A4488E" w:rsidRPr="0083351E">
        <w:rPr>
          <w:rFonts w:ascii="Arial" w:hAnsi="Arial" w:cs="Arial"/>
          <w:lang w:val="en-US"/>
        </w:rPr>
        <w:t>ed</w:t>
      </w:r>
      <w:r w:rsidR="00FB4D98" w:rsidRPr="0083351E">
        <w:rPr>
          <w:rFonts w:ascii="Arial" w:hAnsi="Arial" w:cs="Arial"/>
          <w:lang w:val="en-US"/>
        </w:rPr>
        <w:t xml:space="preserve"> sickness and</w:t>
      </w:r>
      <w:r w:rsidRPr="0083351E">
        <w:rPr>
          <w:rFonts w:ascii="Arial" w:hAnsi="Arial" w:cs="Arial"/>
          <w:lang w:val="en-US"/>
        </w:rPr>
        <w:t xml:space="preserve"> disability benefits </w:t>
      </w:r>
      <w:r w:rsidR="0083351E">
        <w:rPr>
          <w:rFonts w:ascii="Arial" w:hAnsi="Arial" w:cs="Arial"/>
          <w:lang w:val="en-US"/>
        </w:rPr>
        <w:t>programs</w:t>
      </w:r>
      <w:r w:rsidR="00A4488E" w:rsidRPr="0083351E">
        <w:rPr>
          <w:rFonts w:ascii="Arial" w:hAnsi="Arial" w:cs="Arial"/>
          <w:lang w:val="en-US"/>
        </w:rPr>
        <w:t xml:space="preserve">, </w:t>
      </w:r>
      <w:r w:rsidR="00080919" w:rsidRPr="0083351E">
        <w:rPr>
          <w:rFonts w:ascii="Arial" w:hAnsi="Arial" w:cs="Arial"/>
          <w:lang w:val="en-US"/>
        </w:rPr>
        <w:t>reduc</w:t>
      </w:r>
      <w:r w:rsidR="00A4488E" w:rsidRPr="0083351E">
        <w:rPr>
          <w:rFonts w:ascii="Arial" w:hAnsi="Arial" w:cs="Arial"/>
          <w:lang w:val="en-US"/>
        </w:rPr>
        <w:t>ing</w:t>
      </w:r>
      <w:r w:rsidR="00080919" w:rsidRPr="0083351E">
        <w:rPr>
          <w:rFonts w:ascii="Arial" w:hAnsi="Arial" w:cs="Arial"/>
          <w:lang w:val="en-US"/>
        </w:rPr>
        <w:t xml:space="preserve"> </w:t>
      </w:r>
      <w:r w:rsidRPr="0083351E">
        <w:rPr>
          <w:rFonts w:ascii="Arial" w:hAnsi="Arial" w:cs="Arial"/>
          <w:lang w:val="en-US"/>
        </w:rPr>
        <w:t>the</w:t>
      </w:r>
      <w:r w:rsidR="00A4488E" w:rsidRPr="0083351E">
        <w:rPr>
          <w:rFonts w:ascii="Arial" w:hAnsi="Arial" w:cs="Arial"/>
          <w:lang w:val="en-US"/>
        </w:rPr>
        <w:t>ir</w:t>
      </w:r>
      <w:r w:rsidRPr="0083351E">
        <w:rPr>
          <w:rFonts w:ascii="Arial" w:hAnsi="Arial" w:cs="Arial"/>
          <w:lang w:val="en-US"/>
        </w:rPr>
        <w:t xml:space="preserve"> coverage and generosity </w:t>
      </w:r>
      <w:r w:rsidR="00080919" w:rsidRPr="0083351E">
        <w:rPr>
          <w:rFonts w:ascii="Arial" w:hAnsi="Arial" w:cs="Arial"/>
          <w:lang w:val="en-US"/>
        </w:rPr>
        <w:t xml:space="preserve">and </w:t>
      </w:r>
      <w:r w:rsidR="00A4488E" w:rsidRPr="0083351E">
        <w:rPr>
          <w:rFonts w:ascii="Arial" w:hAnsi="Arial" w:cs="Arial"/>
          <w:lang w:val="en-US"/>
        </w:rPr>
        <w:t xml:space="preserve">making </w:t>
      </w:r>
      <w:r w:rsidRPr="0083351E">
        <w:rPr>
          <w:rFonts w:ascii="Arial" w:hAnsi="Arial" w:cs="Arial"/>
          <w:lang w:val="en-US"/>
        </w:rPr>
        <w:t xml:space="preserve">them more ‘activating’ (i.e. increasing their focus on return-to-work; see </w:t>
      </w:r>
      <w:r w:rsidRPr="0083351E">
        <w:rPr>
          <w:rFonts w:ascii="Arial" w:hAnsi="Arial" w:cs="Arial"/>
          <w:lang w:val="en-US"/>
        </w:rPr>
        <w:fldChar w:fldCharType="begin"/>
      </w:r>
      <w:r w:rsidRPr="0083351E">
        <w:rPr>
          <w:rFonts w:ascii="Arial" w:hAnsi="Arial" w:cs="Arial"/>
          <w:lang w:val="en-US"/>
        </w:rPr>
        <w:instrText xml:space="preserve"> REF _Ref511741028 \h </w:instrText>
      </w:r>
      <w:r w:rsidR="00291A7E" w:rsidRPr="0083351E">
        <w:rPr>
          <w:rFonts w:ascii="Arial" w:hAnsi="Arial" w:cs="Arial"/>
          <w:lang w:val="en-US"/>
        </w:rPr>
        <w:instrText xml:space="preserve"> \* MERGEFORMAT </w:instrText>
      </w:r>
      <w:r w:rsidRPr="0083351E">
        <w:rPr>
          <w:rFonts w:ascii="Arial" w:hAnsi="Arial" w:cs="Arial"/>
          <w:lang w:val="en-US"/>
        </w:rPr>
      </w:r>
      <w:r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1</w:t>
      </w:r>
      <w:r w:rsidRPr="0083351E">
        <w:rPr>
          <w:rFonts w:ascii="Arial" w:hAnsi="Arial" w:cs="Arial"/>
          <w:lang w:val="en-US"/>
        </w:rPr>
        <w:fldChar w:fldCharType="end"/>
      </w:r>
      <w:r w:rsidRPr="0083351E">
        <w:rPr>
          <w:rFonts w:ascii="Arial" w:hAnsi="Arial" w:cs="Arial"/>
          <w:lang w:val="en-US"/>
        </w:rPr>
        <w:t xml:space="preserve"> below). It has been assumed that these reforms will lead to improved employment rates for those with poor health relative to the rest of the population – yet almost no research has directly examined what has happened </w:t>
      </w:r>
      <w:r w:rsidR="00742FEF" w:rsidRPr="0083351E">
        <w:rPr>
          <w:rFonts w:ascii="Arial" w:hAnsi="Arial" w:cs="Arial"/>
          <w:lang w:val="en-US"/>
        </w:rPr>
        <w:t xml:space="preserve">to these employment rates </w:t>
      </w:r>
      <w:r w:rsidRPr="0083351E">
        <w:rPr>
          <w:rFonts w:ascii="Arial" w:hAnsi="Arial" w:cs="Arial"/>
          <w:lang w:val="en-US"/>
        </w:rPr>
        <w:t xml:space="preserve">across time and place, and none have done this while taking steps to measure ‘health’ consistently over time. </w:t>
      </w:r>
    </w:p>
    <w:p w14:paraId="5E39471F" w14:textId="144E5678" w:rsidR="007B709A" w:rsidRPr="0083351E" w:rsidRDefault="0023224F" w:rsidP="001904FB">
      <w:pPr>
        <w:spacing w:after="0"/>
        <w:jc w:val="center"/>
        <w:rPr>
          <w:noProof/>
          <w:highlight w:val="yellow"/>
          <w:lang w:val="en-US" w:eastAsia="de-AT"/>
        </w:rPr>
      </w:pPr>
      <w:r w:rsidRPr="0083351E">
        <w:rPr>
          <w:noProof/>
        </w:rPr>
        <w:drawing>
          <wp:inline distT="0" distB="0" distL="0" distR="0" wp14:anchorId="1C57FA56" wp14:editId="762B6651">
            <wp:extent cx="4680000" cy="3403754"/>
            <wp:effectExtent l="0" t="0" r="6350" b="635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403754"/>
                    </a:xfrm>
                    <a:prstGeom prst="rect">
                      <a:avLst/>
                    </a:prstGeom>
                    <a:noFill/>
                    <a:ln>
                      <a:noFill/>
                    </a:ln>
                  </pic:spPr>
                </pic:pic>
              </a:graphicData>
            </a:graphic>
          </wp:inline>
        </w:drawing>
      </w:r>
    </w:p>
    <w:p w14:paraId="388E5774" w14:textId="77777777" w:rsidR="0044652E" w:rsidRDefault="00DC04D7" w:rsidP="0044652E">
      <w:pPr>
        <w:pStyle w:val="Caption"/>
        <w:keepNext/>
        <w:spacing w:after="0"/>
        <w:rPr>
          <w:lang w:val="en-US"/>
        </w:rPr>
      </w:pPr>
      <w:bookmarkStart w:id="11" w:name="_Ref511741028"/>
      <w:bookmarkStart w:id="12" w:name="_Ref511741028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1</w:t>
      </w:r>
      <w:r w:rsidR="00710974" w:rsidRPr="0083351E">
        <w:rPr>
          <w:noProof/>
          <w:lang w:val="en-US"/>
        </w:rPr>
        <w:fldChar w:fldCharType="end"/>
      </w:r>
      <w:bookmarkEnd w:id="11"/>
      <w:r w:rsidRPr="0083351E">
        <w:rPr>
          <w:lang w:val="en-US"/>
        </w:rPr>
        <w:t>:</w:t>
      </w:r>
      <w:bookmarkEnd w:id="12"/>
      <w:r w:rsidRPr="0083351E">
        <w:rPr>
          <w:lang w:val="en-US"/>
        </w:rPr>
        <w:t xml:space="preserve"> Trends in </w:t>
      </w:r>
      <w:r w:rsidR="00433809" w:rsidRPr="0083351E">
        <w:rPr>
          <w:lang w:val="en-US"/>
        </w:rPr>
        <w:t xml:space="preserve">sickness and </w:t>
      </w:r>
      <w:r w:rsidRPr="0083351E">
        <w:rPr>
          <w:lang w:val="en-US"/>
        </w:rPr>
        <w:t xml:space="preserve">disability </w:t>
      </w:r>
      <w:r w:rsidR="0083351E">
        <w:rPr>
          <w:lang w:val="en-US"/>
        </w:rPr>
        <w:t>programs</w:t>
      </w:r>
      <w:r w:rsidR="00433809" w:rsidRPr="0083351E">
        <w:rPr>
          <w:lang w:val="en-US"/>
        </w:rPr>
        <w:t xml:space="preserve"> </w:t>
      </w:r>
    </w:p>
    <w:p w14:paraId="134AC4A5" w14:textId="47BDCAB1" w:rsidR="00DC04D7" w:rsidRPr="0083351E" w:rsidRDefault="00DC04D7" w:rsidP="0044652E">
      <w:pPr>
        <w:pStyle w:val="Caption"/>
        <w:keepNext/>
        <w:spacing w:before="0"/>
        <w:rPr>
          <w:lang w:val="en-US"/>
        </w:rPr>
      </w:pPr>
      <w:proofErr w:type="gramStart"/>
      <w:r w:rsidRPr="0083351E">
        <w:rPr>
          <w:lang w:val="en-US"/>
        </w:rPr>
        <w:t>in</w:t>
      </w:r>
      <w:proofErr w:type="gramEnd"/>
      <w:r w:rsidRPr="0083351E">
        <w:rPr>
          <w:lang w:val="en-US"/>
        </w:rPr>
        <w:t xml:space="preserve"> selected countries, </w:t>
      </w:r>
      <w:r w:rsidR="0023224F" w:rsidRPr="0083351E">
        <w:rPr>
          <w:lang w:val="en-US"/>
        </w:rPr>
        <w:t xml:space="preserve">1990 </w:t>
      </w:r>
      <w:r w:rsidRPr="0083351E">
        <w:rPr>
          <w:lang w:val="en-US"/>
        </w:rPr>
        <w:t>to 2012.</w:t>
      </w:r>
    </w:p>
    <w:p w14:paraId="566A612D" w14:textId="0BA34744" w:rsidR="007B709A" w:rsidRPr="0083351E" w:rsidRDefault="007B709A" w:rsidP="001904FB">
      <w:pPr>
        <w:pStyle w:val="BelowTable"/>
        <w:ind w:left="1276" w:right="1088"/>
        <w:rPr>
          <w:lang w:val="en-US"/>
        </w:rPr>
      </w:pPr>
      <w:r w:rsidRPr="0083351E">
        <w:rPr>
          <w:lang w:val="en-US"/>
        </w:rPr>
        <w:t xml:space="preserve">Source: authors’ calculations based on OECD </w:t>
      </w:r>
      <w:r w:rsidR="00BA4633">
        <w:rPr>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BA4633">
        <w:rPr>
          <w:lang w:val="en-US"/>
        </w:rPr>
        <w:instrText xml:space="preserve"> ADDIN EN.CITE </w:instrText>
      </w:r>
      <w:r w:rsidR="00BA4633">
        <w:rPr>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BA4633">
        <w:rPr>
          <w:lang w:val="en-US"/>
        </w:rPr>
        <w:instrText xml:space="preserve"> ADDIN EN.CITE.DATA </w:instrText>
      </w:r>
      <w:r w:rsidR="00BA4633">
        <w:rPr>
          <w:lang w:val="en-US"/>
        </w:rPr>
      </w:r>
      <w:r w:rsidR="00BA4633">
        <w:rPr>
          <w:lang w:val="en-US"/>
        </w:rPr>
        <w:fldChar w:fldCharType="end"/>
      </w:r>
      <w:r w:rsidR="00BA4633">
        <w:rPr>
          <w:lang w:val="en-US"/>
        </w:rPr>
      </w:r>
      <w:r w:rsidR="00BA4633">
        <w:rPr>
          <w:lang w:val="en-US"/>
        </w:rPr>
        <w:fldChar w:fldCharType="separate"/>
      </w:r>
      <w:r w:rsidR="00BA4633">
        <w:rPr>
          <w:noProof/>
          <w:lang w:val="en-US"/>
        </w:rPr>
        <w:t>(2003, 2010)</w:t>
      </w:r>
      <w:r w:rsidR="00BA4633">
        <w:rPr>
          <w:lang w:val="en-US"/>
        </w:rPr>
        <w:fldChar w:fldCharType="end"/>
      </w:r>
      <w:r w:rsidRPr="0083351E">
        <w:rPr>
          <w:lang w:val="en-US"/>
        </w:rPr>
        <w:t xml:space="preserve"> and </w:t>
      </w:r>
      <w:proofErr w:type="spellStart"/>
      <w:r w:rsidRPr="0083351E">
        <w:rPr>
          <w:lang w:val="en-US"/>
        </w:rPr>
        <w:t>Böheim</w:t>
      </w:r>
      <w:proofErr w:type="spellEnd"/>
      <w:r w:rsidRPr="0083351E">
        <w:rPr>
          <w:lang w:val="en-US"/>
        </w:rPr>
        <w:t xml:space="preserve"> &amp; Leoni </w:t>
      </w:r>
      <w:r w:rsidR="00BA4633">
        <w:rPr>
          <w:lang w:val="en-US"/>
        </w:rPr>
        <w:fldChar w:fldCharType="begin"/>
      </w:r>
      <w:r w:rsidR="00BA4633">
        <w:rPr>
          <w:lang w:val="en-US"/>
        </w:rPr>
        <w:instrText xml:space="preserve"> ADDIN EN.CITE &lt;EndNote&gt;&lt;Cite ExcludeAuth="1"&gt;&lt;Author&gt;Böheim&lt;/Author&gt;&lt;Year&gt;2018&lt;/Year&gt;&lt;RecNum&gt;907&lt;/RecNum&gt;&lt;DisplayText&gt;(2018)&lt;/DisplayText&gt;&lt;record&gt;&lt;rec-number&gt;907&lt;/rec-number&gt;&lt;foreign-keys&gt;&lt;key app="EN" db-id="5xatt0094rr92mepzaexd2xzx29appesae0a" timestamp="1523956662"&gt;907&lt;/key&gt;&lt;/foreign-keys&gt;&lt;ref-type name="Journal Article"&gt;17&lt;/ref-type&gt;&lt;contributors&gt;&lt;authors&gt;&lt;author&gt;Böheim, René&lt;/author&gt;&lt;author&gt;Leoni, Thomas&lt;/author&gt;&lt;/authors&gt;&lt;/contributors&gt;&lt;titles&gt;&lt;title&gt;Sickness and disability policies: Reform paths in OECD countries between 1990 and 2014&lt;/title&gt;&lt;secondary-title&gt;International Journal of Social Welfare&lt;/secondary-title&gt;&lt;/titles&gt;&lt;periodical&gt;&lt;full-title&gt;International Journal of Social Welfare&lt;/full-title&gt;&lt;/periodical&gt;&lt;pages&gt;168-185&lt;/pages&gt;&lt;volume&gt;27&lt;/volume&gt;&lt;number&gt;2&lt;/number&gt;&lt;dates&gt;&lt;year&gt;2018&lt;/year&gt;&lt;/dates&gt;&lt;isbn&gt;1468-2397&lt;/isbn&gt;&lt;urls&gt;&lt;related-urls&gt;&lt;url&gt;https://doi.org/10.1111/ijsw.12295&lt;/url&gt;&lt;/related-urls&gt;&lt;/urls&gt;&lt;/record&gt;&lt;/Cite&gt;&lt;/EndNote&gt;</w:instrText>
      </w:r>
      <w:r w:rsidR="00BA4633">
        <w:rPr>
          <w:lang w:val="en-US"/>
        </w:rPr>
        <w:fldChar w:fldCharType="separate"/>
      </w:r>
      <w:r w:rsidR="00BA4633">
        <w:rPr>
          <w:noProof/>
          <w:lang w:val="en-US"/>
        </w:rPr>
        <w:t>(2018)</w:t>
      </w:r>
      <w:r w:rsidR="00BA4633">
        <w:rPr>
          <w:lang w:val="en-US"/>
        </w:rPr>
        <w:fldChar w:fldCharType="end"/>
      </w:r>
      <w:r w:rsidR="00080919" w:rsidRPr="0083351E">
        <w:rPr>
          <w:lang w:val="en-US"/>
        </w:rPr>
        <w:t>.</w:t>
      </w:r>
      <w:r w:rsidRPr="0083351E">
        <w:rPr>
          <w:lang w:val="en-US"/>
        </w:rPr>
        <w:t xml:space="preserve"> </w:t>
      </w:r>
      <w:r w:rsidR="00A14BB1" w:rsidRPr="0083351E">
        <w:rPr>
          <w:lang w:val="en-US"/>
        </w:rPr>
        <w:t xml:space="preserve"> Each scale is based on 10 sub-components ranging from 0 to 5</w:t>
      </w:r>
      <w:r w:rsidR="00116F70" w:rsidRPr="0083351E">
        <w:rPr>
          <w:lang w:val="en-US"/>
        </w:rPr>
        <w:t xml:space="preserve">, with a </w:t>
      </w:r>
      <w:r w:rsidR="00A14BB1" w:rsidRPr="0083351E">
        <w:rPr>
          <w:lang w:val="en-US"/>
        </w:rPr>
        <w:t>maximum of 50 points</w:t>
      </w:r>
      <w:r w:rsidR="00AE4F48" w:rsidRPr="0083351E">
        <w:rPr>
          <w:lang w:val="en-US"/>
        </w:rPr>
        <w:t xml:space="preserve"> – see further detail in section 2.2 (‘Institutional measures’) and Online Appendix A8</w:t>
      </w:r>
      <w:r w:rsidR="00A14BB1" w:rsidRPr="0083351E">
        <w:rPr>
          <w:lang w:val="en-US"/>
        </w:rPr>
        <w:t>.</w:t>
      </w:r>
    </w:p>
    <w:p w14:paraId="4A1EF149" w14:textId="77777777" w:rsidR="007B709A" w:rsidRPr="0083351E" w:rsidRDefault="007B709A" w:rsidP="001904FB">
      <w:pPr>
        <w:pStyle w:val="BelowTable"/>
        <w:ind w:left="1276" w:right="1088"/>
        <w:rPr>
          <w:lang w:val="en-US"/>
        </w:rPr>
      </w:pPr>
    </w:p>
    <w:p w14:paraId="201B539D" w14:textId="5CE394F8" w:rsidR="007B709A" w:rsidRPr="0083351E" w:rsidRDefault="007B709A" w:rsidP="007B709A">
      <w:pPr>
        <w:pStyle w:val="Text"/>
        <w:rPr>
          <w:rFonts w:ascii="Arial" w:hAnsi="Arial" w:cs="Arial"/>
          <w:lang w:val="en-US"/>
        </w:rPr>
      </w:pPr>
      <w:r w:rsidRPr="0083351E">
        <w:rPr>
          <w:rFonts w:ascii="Arial" w:hAnsi="Arial" w:cs="Arial"/>
          <w:lang w:val="en-US"/>
        </w:rPr>
        <w:t xml:space="preserve">This is not an idle question, because </w:t>
      </w:r>
      <w:r w:rsidR="000F4F89" w:rsidRPr="0083351E">
        <w:rPr>
          <w:rFonts w:ascii="Arial" w:hAnsi="Arial" w:cs="Arial"/>
          <w:lang w:val="en-US"/>
        </w:rPr>
        <w:t>it is unclear if</w:t>
      </w:r>
      <w:r w:rsidRPr="0083351E">
        <w:rPr>
          <w:rFonts w:ascii="Arial" w:hAnsi="Arial" w:cs="Arial"/>
          <w:lang w:val="en-US"/>
        </w:rPr>
        <w:t xml:space="preserve"> </w:t>
      </w:r>
      <w:r w:rsidR="001B01B2" w:rsidRPr="0083351E">
        <w:rPr>
          <w:rFonts w:ascii="Arial" w:hAnsi="Arial" w:cs="Arial"/>
          <w:lang w:val="en-US"/>
        </w:rPr>
        <w:t>the</w:t>
      </w:r>
      <w:r w:rsidRPr="0083351E">
        <w:rPr>
          <w:rFonts w:ascii="Arial" w:hAnsi="Arial" w:cs="Arial"/>
          <w:lang w:val="en-US"/>
        </w:rPr>
        <w:t xml:space="preserve"> reform</w:t>
      </w:r>
      <w:r w:rsidR="001B01B2" w:rsidRPr="0083351E">
        <w:rPr>
          <w:rFonts w:ascii="Arial" w:hAnsi="Arial" w:cs="Arial"/>
          <w:lang w:val="en-US"/>
        </w:rPr>
        <w:t>s</w:t>
      </w:r>
      <w:r w:rsidRPr="0083351E">
        <w:rPr>
          <w:rFonts w:ascii="Arial" w:hAnsi="Arial" w:cs="Arial"/>
          <w:lang w:val="en-US"/>
        </w:rPr>
        <w:t xml:space="preserve"> will translate into improved relative employment rates</w:t>
      </w:r>
      <w:r w:rsidR="00815740" w:rsidRPr="0083351E">
        <w:rPr>
          <w:rFonts w:ascii="Arial" w:hAnsi="Arial" w:cs="Arial"/>
          <w:lang w:val="en-US"/>
        </w:rPr>
        <w:t xml:space="preserve"> for those in poor health, even </w:t>
      </w:r>
      <w:r w:rsidR="001B01B2" w:rsidRPr="0083351E">
        <w:rPr>
          <w:rFonts w:ascii="Arial" w:hAnsi="Arial" w:cs="Arial"/>
          <w:lang w:val="en-US"/>
        </w:rPr>
        <w:t xml:space="preserve">if we </w:t>
      </w:r>
      <w:r w:rsidR="00815740" w:rsidRPr="0083351E">
        <w:rPr>
          <w:rFonts w:ascii="Arial" w:hAnsi="Arial" w:cs="Arial"/>
          <w:lang w:val="en-US"/>
        </w:rPr>
        <w:t>igno</w:t>
      </w:r>
      <w:r w:rsidR="001B01B2" w:rsidRPr="0083351E">
        <w:rPr>
          <w:rFonts w:ascii="Arial" w:hAnsi="Arial" w:cs="Arial"/>
          <w:lang w:val="en-US"/>
        </w:rPr>
        <w:t>re</w:t>
      </w:r>
      <w:r w:rsidR="00815740" w:rsidRPr="0083351E">
        <w:rPr>
          <w:rFonts w:ascii="Arial" w:hAnsi="Arial" w:cs="Arial"/>
          <w:lang w:val="en-US"/>
        </w:rPr>
        <w:t xml:space="preserve"> the partial overlap between poor health (as operationali</w:t>
      </w:r>
      <w:r w:rsidR="0083351E">
        <w:rPr>
          <w:rFonts w:ascii="Arial" w:hAnsi="Arial" w:cs="Arial"/>
          <w:lang w:val="en-US"/>
        </w:rPr>
        <w:t>z</w:t>
      </w:r>
      <w:r w:rsidR="00815740" w:rsidRPr="0083351E">
        <w:rPr>
          <w:rFonts w:ascii="Arial" w:hAnsi="Arial" w:cs="Arial"/>
          <w:lang w:val="en-US"/>
        </w:rPr>
        <w:t xml:space="preserve">ed </w:t>
      </w:r>
      <w:r w:rsidR="003102A0" w:rsidRPr="0083351E">
        <w:rPr>
          <w:rFonts w:ascii="Arial" w:hAnsi="Arial" w:cs="Arial"/>
          <w:lang w:val="en-US"/>
        </w:rPr>
        <w:t xml:space="preserve">in </w:t>
      </w:r>
      <w:r w:rsidR="00815740" w:rsidRPr="0083351E">
        <w:rPr>
          <w:rFonts w:ascii="Arial" w:hAnsi="Arial" w:cs="Arial"/>
          <w:lang w:val="en-US"/>
        </w:rPr>
        <w:t xml:space="preserve">research) and disability benefit </w:t>
      </w:r>
      <w:r w:rsidR="001B01B2" w:rsidRPr="0083351E">
        <w:rPr>
          <w:rFonts w:ascii="Arial" w:hAnsi="Arial" w:cs="Arial"/>
          <w:lang w:val="en-US"/>
        </w:rPr>
        <w:t xml:space="preserve">receipt </w:t>
      </w:r>
      <w:r w:rsidR="00BA4633">
        <w:rPr>
          <w:rFonts w:ascii="Arial" w:hAnsi="Arial" w:cs="Arial"/>
          <w:lang w:val="en-US"/>
        </w:rPr>
        <w:fldChar w:fldCharType="begin"/>
      </w:r>
      <w:r w:rsidR="00BA4633">
        <w:rPr>
          <w:rFonts w:ascii="Arial" w:hAnsi="Arial" w:cs="Arial"/>
          <w:lang w:val="en-US"/>
        </w:rPr>
        <w:instrText xml:space="preserve"> ADDIN EN.CITE &lt;EndNote&gt;&lt;Cite&gt;&lt;Author&gt;Croda&lt;/Author&gt;&lt;Year&gt;2015&lt;/Year&gt;&lt;RecNum&gt;3048&lt;/RecNum&gt;&lt;DisplayText&gt;(Croda, et al., 2015)&lt;/DisplayText&gt;&lt;record&gt;&lt;rec-number&gt;3048&lt;/rec-number&gt;&lt;foreign-keys&gt;&lt;key app="EN" db-id="5xatt0094rr92mepzaexd2xzx29appesae0a" timestamp="1523958540"&gt;3048&lt;/key&gt;&lt;/foreign-keys&gt;&lt;ref-type name="Unpublished Work"&gt;34&lt;/ref-type&gt;&lt;contributors&gt;&lt;authors&gt;&lt;author&gt;Croda, Enrica&lt;/author&gt;&lt;author&gt;Skinner, Jonathan&lt;/author&gt;&lt;author&gt;Yasaitis, Laura&lt;/author&gt;&lt;author&gt;Lindeboom, Maarten&lt;/author&gt;&lt;/authors&gt;&lt;/contributors&gt;&lt;titles&gt;&lt;title&gt;The Health of Disability Insurance Enrollees: An International Comparison&lt;/title&gt;&lt;/titles&gt;&lt;dates&gt;&lt;year&gt;2015&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Croda, et al., 2015)</w:t>
      </w:r>
      <w:r w:rsidR="00BA4633">
        <w:rPr>
          <w:rFonts w:ascii="Arial" w:hAnsi="Arial" w:cs="Arial"/>
          <w:lang w:val="en-US"/>
        </w:rPr>
        <w:fldChar w:fldCharType="end"/>
      </w:r>
      <w:r w:rsidRPr="0083351E">
        <w:rPr>
          <w:rFonts w:ascii="Arial" w:hAnsi="Arial" w:cs="Arial"/>
          <w:lang w:val="en-US"/>
        </w:rPr>
        <w:t xml:space="preserve">. </w:t>
      </w:r>
      <w:r w:rsidR="000F4F89" w:rsidRPr="0083351E">
        <w:rPr>
          <w:rFonts w:ascii="Arial" w:hAnsi="Arial" w:cs="Arial"/>
          <w:lang w:val="en-US"/>
        </w:rPr>
        <w:t>T</w:t>
      </w:r>
      <w:r w:rsidRPr="0083351E">
        <w:rPr>
          <w:rFonts w:ascii="Arial" w:hAnsi="Arial" w:cs="Arial"/>
          <w:lang w:val="en-US"/>
        </w:rPr>
        <w:t xml:space="preserve">here is convincing evidence from natural experiments that reduced disability benefits eligibility leads to increased employment </w:t>
      </w:r>
      <w:r w:rsidR="00BA4633">
        <w:rPr>
          <w:rFonts w:ascii="Arial" w:hAnsi="Arial" w:cs="Arial"/>
          <w:lang w:val="en-US"/>
        </w:rPr>
        <w:fldChar w:fldCharType="begin">
          <w:fldData xml:space="preserve">PEVuZE5vdGU+PENpdGU+PEF1dGhvcj5kZSBKb25nPC9BdXRob3I+PFllYXI+MjAxMTwvWWVhcj48
UmVjTnVtPjEwMTI8L1JlY051bT48UHJlZml4PmUuZy4gPC9QcmVmaXg+PERpc3BsYXlUZXh0Pihl
LmcuIGRlIEpvbmcsIGV0IGFsLiwgMjAxMSwgU3RhdWJsaSwgMjAxMSk8L0Rpc3BsYXlUZXh0Pjxy
ZWNvcmQ+PHJlYy1udW1iZXI+MTAxMjwvcmVjLW51bWJlcj48Zm9yZWlnbi1rZXlzPjxrZXkgYXBw
PSJFTiIgZGItaWQ9IjV4YXR0MDA5NHJyOTJtZXB6YWV4ZDJ4engyOWFwcGVzYWUwYSIgdGltZXN0
YW1wPSIxNTIzOTU3MjE1Ij4xMDEyPC9rZXk+PC9mb3JlaWduLWtleXM+PHJlZi10eXBlIG5hbWU9
IkpvdXJuYWwgQXJ0aWNsZSI+MTc8L3JlZi10eXBlPjxjb250cmlidXRvcnM+PGF1dGhvcnM+PGF1
dGhvcj5kZSBKb25nLCBQaGlsaXA8L2F1dGhvcj48YXV0aG9yPkxpbmRlYm9vbSwgTWFhcnRlbjwv
YXV0aG9yPjxhdXRob3I+dmFuIGRlciBLbGFhdXcsIEJhczwvYXV0aG9yPjwvYXV0aG9ycz48L2Nv
bnRyaWJ1dG9ycz48dGl0bGVzPjx0aXRsZT5TY3JlZW5pbmcgRGlzYWJpbGl0eSBJbnN1cmFuY2Ug
QXBwbGljYXRpb25zPC90aXRsZT48c2Vjb25kYXJ5LXRpdGxlPkpvdXJuYWwgb2YgdGhlIEV1cm9w
ZWFuIEVjb25vbWljIEFzc29jaWF0aW9uPC9zZWNvbmRhcnktdGl0bGU+PC90aXRsZXM+PHBlcmlv
ZGljYWw+PGZ1bGwtdGl0bGU+Sm91cm5hbCBvZiB0aGUgRXVyb3BlYW4gRWNvbm9taWMgQXNzb2Np
YXRpb248L2Z1bGwtdGl0bGU+PC9wZXJpb2RpY2FsPjxwYWdlcz4xMDYtMTI5PC9wYWdlcz48dm9s
dW1lPjk8L3ZvbHVtZT48bnVtYmVyPjE8L251bWJlcj48ZGF0ZXM+PHllYXI+MjAxMTwveWVhcj48
L2RhdGVzPjxpc2JuPjE1NDItNDc2NjwvaXNibj48dXJscz48cmVsYXRlZC11cmxzPjx1cmw+aHR0
cDovL2R4LmRvaS5vcmcvMTAuMTExMS9qLjE1NDItNDc3NC4yMDEwLjAxMDAyLng8L3VybD48L3Jl
bGF0ZWQtdXJscz48L3VybHM+PGVsZWN0cm9uaWMtcmVzb3VyY2UtbnVtPjEwLjExMTEvai4xNTQy
LTQ3NzQuMjAxMC4wMTAwMi54PC9lbGVjdHJvbmljLXJlc291cmNlLW51bT48L3JlY29yZD48L0Np
dGU+PENpdGU+PEF1dGhvcj5TdGF1YmxpPC9BdXRob3I+PFllYXI+MjAxMTwvWWVhcj48UmVjTnVt
PjEwMTE8L1JlY051bT48cmVjb3JkPjxyZWMtbnVtYmVyPjEwMTE8L3JlYy1udW1iZXI+PGZvcmVp
Z24ta2V5cz48a2V5IGFwcD0iRU4iIGRiLWlkPSI1eGF0dDAwOTRycjkybWVwemFleGQyeHp4Mjlh
cHBlc2FlMGEiIHRpbWVzdGFtcD0iMTUyMzk1NzIxNSI+MTAxMTwva2V5PjwvZm9yZWlnbi1rZXlz
PjxyZWYtdHlwZSBuYW1lPSJKb3VybmFsIEFydGljbGUiPjE3PC9yZWYtdHlwZT48Y29udHJpYnV0
b3JzPjxhdXRob3JzPjxhdXRob3I+U3RhdWJsaSwgU3RlZmFuPC9hdXRob3I+PC9hdXRob3JzPjwv
Y29udHJpYnV0b3JzPjx0aXRsZXM+PHRpdGxlPlRoZSBpbXBhY3Qgb2Ygc3RyaWN0ZXIgY3JpdGVy
aWEgZm9yIGRpc2FiaWxpdHkgaW5zdXJhbmNlIG9uIGxhYm9yIGZvcmNlIHBhcnRpY2lwYXRpb248
L3RpdGxlPjxzZWNvbmRhcnktdGl0bGU+Sm91cm5hbCBvZiBQdWJsaWMgRWNvbm9taWNzPC9zZWNv
bmRhcnktdGl0bGU+PC90aXRsZXM+PHBlcmlvZGljYWw+PGZ1bGwtdGl0bGU+Sm91cm5hbCBvZiBQ
dWJsaWMgRWNvbm9taWNzPC9mdWxsLXRpdGxlPjwvcGVyaW9kaWNhbD48cGFnZXM+MTIyMy0xMjM1
PC9wYWdlcz48dm9sdW1lPjk1PC92b2x1bWU+PG51bWJlcj45PC9udW1iZXI+PGtleXdvcmRzPjxr
ZXl3b3JkPkRpc2FiaWxpdHkgaW5zdXJhbmNlPC9rZXl3b3JkPjxrZXl3b3JkPkVsaWdpYmlsaXR5
IGNyaXRlcmlhPC9rZXl3b3JkPjxrZXl3b3JkPkxhYm9yIHN1cHBseTwva2V5d29yZD48a2V5d29y
ZD5Qb2xpY3kgcmVmb3JtPC9rZXl3b3JkPjwva2V5d29yZHM+PGRhdGVzPjx5ZWFyPjIwMTE8L3ll
YXI+PHB1Yi1kYXRlcz48ZGF0ZT4yMDExLzEwLzAxLzwvZGF0ZT48L3B1Yi1kYXRlcz48L2RhdGVz
Pjxpc2JuPjAwNDctMjcyNzwvaXNibj48dXJscz48cmVsYXRlZC11cmxzPjx1cmw+aHR0cDovL3d3
dy5zY2llbmNlZGlyZWN0LmNvbS9zY2llbmNlL2FydGljbGUvcGlpL1MwMDQ3MjcyNzExMDAwODA2
PC91cmw+PC9yZWxhdGVkLXVybHM+PC91cmxzPjxlbGVjdHJvbmljLXJlc291cmNlLW51bT5odHRw
Oi8vZHguZG9pLm9yZy8xMC4xMDE2L2ouanB1YmVjby4yMDExLjA1LjAwODwvZWxlY3Ryb25pYy1y
ZXNvdXJjZS1udW0+PC9yZWNvcmQ+PC9DaXRlPjwvRW5kTm90ZT4A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kZSBKb25nPC9BdXRob3I+PFllYXI+MjAxMTwvWWVhcj48
UmVjTnVtPjEwMTI8L1JlY051bT48UHJlZml4PmUuZy4gPC9QcmVmaXg+PERpc3BsYXlUZXh0Pihl
LmcuIGRlIEpvbmcsIGV0IGFsLiwgMjAxMSwgU3RhdWJsaSwgMjAxMSk8L0Rpc3BsYXlUZXh0Pjxy
ZWNvcmQ+PHJlYy1udW1iZXI+MTAxMjwvcmVjLW51bWJlcj48Zm9yZWlnbi1rZXlzPjxrZXkgYXBw
PSJFTiIgZGItaWQ9IjV4YXR0MDA5NHJyOTJtZXB6YWV4ZDJ4engyOWFwcGVzYWUwYSIgdGltZXN0
YW1wPSIxNTIzOTU3MjE1Ij4xMDEyPC9rZXk+PC9mb3JlaWduLWtleXM+PHJlZi10eXBlIG5hbWU9
IkpvdXJuYWwgQXJ0aWNsZSI+MTc8L3JlZi10eXBlPjxjb250cmlidXRvcnM+PGF1dGhvcnM+PGF1
dGhvcj5kZSBKb25nLCBQaGlsaXA8L2F1dGhvcj48YXV0aG9yPkxpbmRlYm9vbSwgTWFhcnRlbjwv
YXV0aG9yPjxhdXRob3I+dmFuIGRlciBLbGFhdXcsIEJhczwvYXV0aG9yPjwvYXV0aG9ycz48L2Nv
bnRyaWJ1dG9ycz48dGl0bGVzPjx0aXRsZT5TY3JlZW5pbmcgRGlzYWJpbGl0eSBJbnN1cmFuY2Ug
QXBwbGljYXRpb25zPC90aXRsZT48c2Vjb25kYXJ5LXRpdGxlPkpvdXJuYWwgb2YgdGhlIEV1cm9w
ZWFuIEVjb25vbWljIEFzc29jaWF0aW9uPC9zZWNvbmRhcnktdGl0bGU+PC90aXRsZXM+PHBlcmlv
ZGljYWw+PGZ1bGwtdGl0bGU+Sm91cm5hbCBvZiB0aGUgRXVyb3BlYW4gRWNvbm9taWMgQXNzb2Np
YXRpb248L2Z1bGwtdGl0bGU+PC9wZXJpb2RpY2FsPjxwYWdlcz4xMDYtMTI5PC9wYWdlcz48dm9s
dW1lPjk8L3ZvbHVtZT48bnVtYmVyPjE8L251bWJlcj48ZGF0ZXM+PHllYXI+MjAxMTwveWVhcj48
L2RhdGVzPjxpc2JuPjE1NDItNDc2NjwvaXNibj48dXJscz48cmVsYXRlZC11cmxzPjx1cmw+aHR0
cDovL2R4LmRvaS5vcmcvMTAuMTExMS9qLjE1NDItNDc3NC4yMDEwLjAxMDAyLng8L3VybD48L3Jl
bGF0ZWQtdXJscz48L3VybHM+PGVsZWN0cm9uaWMtcmVzb3VyY2UtbnVtPjEwLjExMTEvai4xNTQy
LTQ3NzQuMjAxMC4wMTAwMi54PC9lbGVjdHJvbmljLXJlc291cmNlLW51bT48L3JlY29yZD48L0Np
dGU+PENpdGU+PEF1dGhvcj5TdGF1YmxpPC9BdXRob3I+PFllYXI+MjAxMTwvWWVhcj48UmVjTnVt
PjEwMTE8L1JlY051bT48cmVjb3JkPjxyZWMtbnVtYmVyPjEwMTE8L3JlYy1udW1iZXI+PGZvcmVp
Z24ta2V5cz48a2V5IGFwcD0iRU4iIGRiLWlkPSI1eGF0dDAwOTRycjkybWVwemFleGQyeHp4Mjlh
cHBlc2FlMGEiIHRpbWVzdGFtcD0iMTUyMzk1NzIxNSI+MTAxMTwva2V5PjwvZm9yZWlnbi1rZXlz
PjxyZWYtdHlwZSBuYW1lPSJKb3VybmFsIEFydGljbGUiPjE3PC9yZWYtdHlwZT48Y29udHJpYnV0
b3JzPjxhdXRob3JzPjxhdXRob3I+U3RhdWJsaSwgU3RlZmFuPC9hdXRob3I+PC9hdXRob3JzPjwv
Y29udHJpYnV0b3JzPjx0aXRsZXM+PHRpdGxlPlRoZSBpbXBhY3Qgb2Ygc3RyaWN0ZXIgY3JpdGVy
aWEgZm9yIGRpc2FiaWxpdHkgaW5zdXJhbmNlIG9uIGxhYm9yIGZvcmNlIHBhcnRpY2lwYXRpb248
L3RpdGxlPjxzZWNvbmRhcnktdGl0bGU+Sm91cm5hbCBvZiBQdWJsaWMgRWNvbm9taWNzPC9zZWNv
bmRhcnktdGl0bGU+PC90aXRsZXM+PHBlcmlvZGljYWw+PGZ1bGwtdGl0bGU+Sm91cm5hbCBvZiBQ
dWJsaWMgRWNvbm9taWNzPC9mdWxsLXRpdGxlPjwvcGVyaW9kaWNhbD48cGFnZXM+MTIyMy0xMjM1
PC9wYWdlcz48dm9sdW1lPjk1PC92b2x1bWU+PG51bWJlcj45PC9udW1iZXI+PGtleXdvcmRzPjxr
ZXl3b3JkPkRpc2FiaWxpdHkgaW5zdXJhbmNlPC9rZXl3b3JkPjxrZXl3b3JkPkVsaWdpYmlsaXR5
IGNyaXRlcmlhPC9rZXl3b3JkPjxrZXl3b3JkPkxhYm9yIHN1cHBseTwva2V5d29yZD48a2V5d29y
ZD5Qb2xpY3kgcmVmb3JtPC9rZXl3b3JkPjwva2V5d29yZHM+PGRhdGVzPjx5ZWFyPjIwMTE8L3ll
YXI+PHB1Yi1kYXRlcz48ZGF0ZT4yMDExLzEwLzAxLzwvZGF0ZT48L3B1Yi1kYXRlcz48L2RhdGVz
Pjxpc2JuPjAwNDctMjcyNzwvaXNibj48dXJscz48cmVsYXRlZC11cmxzPjx1cmw+aHR0cDovL3d3
dy5zY2llbmNlZGlyZWN0LmNvbS9zY2llbmNlL2FydGljbGUvcGlpL1MwMDQ3MjcyNzExMDAwODA2
PC91cmw+PC9yZWxhdGVkLXVybHM+PC91cmxzPjxlbGVjdHJvbmljLXJlc291cmNlLW51bT5odHRw
Oi8vZHguZG9pLm9yZy8xMC4xMDE2L2ouanB1YmVjby4yMDExLjA1LjAwODwvZWxlY3Ryb25pYy1y
ZXNvdXJjZS1udW0+PC9yZWNvcmQ+PC9DaXRlPjwvRW5kTm90ZT4A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e.g. de Jong, et al., 2011, Staubli, 2011)</w:t>
      </w:r>
      <w:r w:rsidR="00BA4633">
        <w:rPr>
          <w:rFonts w:ascii="Arial" w:hAnsi="Arial" w:cs="Arial"/>
          <w:lang w:val="en-US"/>
        </w:rPr>
        <w:fldChar w:fldCharType="end"/>
      </w:r>
      <w:r w:rsidR="00C94E0B" w:rsidRPr="0083351E">
        <w:rPr>
          <w:rFonts w:ascii="Arial" w:hAnsi="Arial" w:cs="Arial"/>
          <w:lang w:val="en-US"/>
        </w:rPr>
        <w:t xml:space="preserve"> – </w:t>
      </w:r>
      <w:r w:rsidR="00E27C9E" w:rsidRPr="0083351E">
        <w:rPr>
          <w:rFonts w:ascii="Arial" w:hAnsi="Arial" w:cs="Arial"/>
          <w:lang w:val="en-US"/>
        </w:rPr>
        <w:t xml:space="preserve">although </w:t>
      </w:r>
      <w:r w:rsidR="00C94E0B" w:rsidRPr="0083351E">
        <w:rPr>
          <w:rFonts w:ascii="Arial" w:hAnsi="Arial" w:cs="Arial"/>
          <w:lang w:val="en-US"/>
        </w:rPr>
        <w:t xml:space="preserve">the effects that are found are often ‘relatively small’ </w:t>
      </w:r>
      <w:r w:rsidR="00BA4633">
        <w:rPr>
          <w:rFonts w:ascii="Arial" w:hAnsi="Arial" w:cs="Arial"/>
          <w:lang w:val="en-US"/>
        </w:rPr>
        <w:fldChar w:fldCharType="begin"/>
      </w:r>
      <w:r w:rsidR="00BA4633">
        <w:rPr>
          <w:rFonts w:ascii="Arial" w:hAnsi="Arial" w:cs="Arial"/>
          <w:lang w:val="en-US"/>
        </w:rPr>
        <w:instrText xml:space="preserve"> ADDIN EN.CITE &lt;EndNote&gt;&lt;Cite&gt;&lt;Author&gt;Koning&lt;/Author&gt;&lt;Year&gt;2017&lt;/Year&gt;&lt;RecNum&gt;1021&lt;/RecNum&gt;&lt;DisplayText&gt;(Koning and van Sonsbeek, 2017)&lt;/DisplayText&gt;&lt;record&gt;&lt;rec-number&gt;1021&lt;/rec-number&gt;&lt;foreign-keys&gt;&lt;key app="EN" db-id="5xatt0094rr92mepzaexd2xzx29appesae0a" timestamp="1523957215"&gt;1021&lt;/key&gt;&lt;/foreign-keys&gt;&lt;ref-type name="Journal Article"&gt;17&lt;/ref-type&gt;&lt;contributors&gt;&lt;authors&gt;&lt;author&gt;Koning, Pierre&lt;/author&gt;&lt;author&gt;van Sonsbeek, Jan-Maarten&lt;/author&gt;&lt;/authors&gt;&lt;/contributors&gt;&lt;titles&gt;&lt;title&gt;Making disability work? The effects of financial incentives on partially disabled workers&lt;/title&gt;&lt;secondary-title&gt;Labour Economics&lt;/secondary-title&gt;&lt;/titles&gt;&lt;periodical&gt;&lt;full-title&gt;Labour Economics&lt;/full-title&gt;&lt;/periodical&gt;&lt;pages&gt;202-215&lt;/pages&gt;&lt;volume&gt;47&lt;/volume&gt;&lt;keywords&gt;&lt;keyword&gt;I38&lt;/keyword&gt;&lt;keyword&gt;I13&lt;/keyword&gt;&lt;keyword&gt;Disability insurance&lt;/keyword&gt;&lt;keyword&gt;Financial incentives&lt;/keyword&gt;&lt;/keywords&gt;&lt;dates&gt;&lt;year&gt;2017&lt;/year&gt;&lt;/dates&gt;&lt;isbn&gt;0927-5371&lt;/isbn&gt;&lt;urls&gt;&lt;related-urls&gt;&lt;url&gt;http://www.sciencedirect.com/science/article/pii/S0927537116302366&lt;/url&gt;&lt;/related-urls&gt;&lt;/urls&gt;&lt;electronic-resource-num&gt;https://doi.org/10.1016/j.labeco.2017.05.008&lt;/electronic-resource-num&gt;&lt;/record&gt;&lt;/Cite&gt;&lt;/EndNote&gt;</w:instrText>
      </w:r>
      <w:r w:rsidR="00BA4633">
        <w:rPr>
          <w:rFonts w:ascii="Arial" w:hAnsi="Arial" w:cs="Arial"/>
          <w:lang w:val="en-US"/>
        </w:rPr>
        <w:fldChar w:fldCharType="separate"/>
      </w:r>
      <w:r w:rsidR="00BA4633">
        <w:rPr>
          <w:rFonts w:ascii="Arial" w:hAnsi="Arial" w:cs="Arial"/>
          <w:noProof/>
          <w:lang w:val="en-US"/>
        </w:rPr>
        <w:t>(Koning and van Sonsbeek, 2017)</w:t>
      </w:r>
      <w:r w:rsidR="00BA4633">
        <w:rPr>
          <w:rFonts w:ascii="Arial" w:hAnsi="Arial" w:cs="Arial"/>
          <w:lang w:val="en-US"/>
        </w:rPr>
        <w:fldChar w:fldCharType="end"/>
      </w:r>
      <w:r w:rsidR="00C94E0B" w:rsidRPr="0083351E">
        <w:rPr>
          <w:rFonts w:ascii="Arial" w:hAnsi="Arial" w:cs="Arial"/>
          <w:lang w:val="en-US"/>
        </w:rPr>
        <w:t xml:space="preserve">, and not all studies find </w:t>
      </w:r>
      <w:r w:rsidR="00E27C9E" w:rsidRPr="0083351E">
        <w:rPr>
          <w:rFonts w:ascii="Arial" w:hAnsi="Arial" w:cs="Arial"/>
          <w:lang w:val="en-US"/>
        </w:rPr>
        <w:t xml:space="preserve">any </w:t>
      </w:r>
      <w:r w:rsidR="00C94E0B" w:rsidRPr="0083351E">
        <w:rPr>
          <w:rFonts w:ascii="Arial" w:hAnsi="Arial" w:cs="Arial"/>
          <w:lang w:val="en-US"/>
        </w:rPr>
        <w:t>effects</w:t>
      </w:r>
      <w:r w:rsidR="00E27C9E" w:rsidRPr="0083351E">
        <w:rPr>
          <w:rFonts w:ascii="Arial" w:hAnsi="Arial" w:cs="Arial"/>
          <w:lang w:val="en-US"/>
        </w:rPr>
        <w:t xml:space="preserve"> </w:t>
      </w:r>
      <w:r w:rsidR="00E27C9E" w:rsidRPr="0083351E">
        <w:rPr>
          <w:rFonts w:ascii="Arial" w:hAnsi="Arial" w:cs="Arial"/>
          <w:i/>
          <w:lang w:val="en-US"/>
        </w:rPr>
        <w:t xml:space="preserve">per se </w:t>
      </w:r>
      <w:r w:rsidR="00BA4633">
        <w:rPr>
          <w:rFonts w:ascii="Arial" w:hAnsi="Arial" w:cs="Arial"/>
          <w:lang w:val="en-US"/>
        </w:rPr>
        <w:fldChar w:fldCharType="begin"/>
      </w:r>
      <w:r w:rsidR="00BA4633">
        <w:rPr>
          <w:rFonts w:ascii="Arial" w:hAnsi="Arial" w:cs="Arial"/>
          <w:lang w:val="en-US"/>
        </w:rPr>
        <w:instrText xml:space="preserve"> ADDIN EN.CITE &lt;EndNote&gt;&lt;Cite&gt;&lt;Author&gt;Barr&lt;/Author&gt;&lt;Year&gt;2016&lt;/Year&gt;&lt;RecNum&gt;1002&lt;/RecNum&gt;&lt;DisplayText&gt;(Barr, et al., 2016, Tanaka, et al., 2016)&lt;/DisplayText&gt;&lt;record&gt;&lt;rec-number&gt;1002&lt;/rec-number&gt;&lt;foreign-keys&gt;&lt;key app="EN" db-id="5xatt0094rr92mepzaexd2xzx29appesae0a" timestamp="1523957215"&gt;1002&lt;/key&gt;&lt;/foreign-keys&gt;&lt;ref-type name="Journal Article"&gt;17&lt;/ref-type&gt;&lt;contributors&gt;&lt;authors&gt;&lt;author&gt;Barr, B&lt;/author&gt;&lt;author&gt;Taylor-Robinson, D&lt;/author&gt;&lt;author&gt;Stuckler, D&lt;/author&gt;&lt;author&gt;Loopstra, R&lt;/author&gt;&lt;author&gt;Reeves, A&lt;/author&gt;&lt;author&gt;Wickham, S&lt;/author&gt;&lt;author&gt;Whitehead, M&lt;/author&gt;&lt;/authors&gt;&lt;/contributors&gt;&lt;titles&gt;&lt;title&gt;Fit-for-work or fit-for-unemployment? Does the reassessment of disability benefit claimants using a tougher work capability assessment help people into work?&lt;/title&gt;&lt;secondary-title&gt;Journal of Epidemiology and Community Health&lt;/secondary-title&gt;&lt;/titles&gt;&lt;periodical&gt;&lt;full-title&gt;Journal Of Epidemiology And Community Health&lt;/full-title&gt;&lt;/periodical&gt;&lt;pages&gt;452-458&lt;/pages&gt;&lt;volume&gt;70&lt;/volume&gt;&lt;number&gt;5&lt;/number&gt;&lt;dates&gt;&lt;year&gt;2016&lt;/year&gt;&lt;/dates&gt;&lt;urls&gt;&lt;/urls&gt;&lt;electronic-resource-num&gt;10.1136/jech-2015-206333&lt;/electronic-resource-num&gt;&lt;/record&gt;&lt;/Cite&gt;&lt;Cite&gt;&lt;Author&gt;Tanaka&lt;/Author&gt;&lt;Year&gt;2016&lt;/Year&gt;&lt;RecNum&gt;1001&lt;/RecNum&gt;&lt;record&gt;&lt;rec-number&gt;1001&lt;/rec-number&gt;&lt;foreign-keys&gt;&lt;key app="EN" db-id="5xatt0094rr92mepzaexd2xzx29appesae0a" timestamp="1523957215"&gt;1001&lt;/key&gt;&lt;/foreign-keys&gt;&lt;ref-type name="Report"&gt;27&lt;/ref-type&gt;&lt;contributors&gt;&lt;authors&gt;&lt;author&gt;Atsuko Tanaka&lt;/author&gt;&lt;author&gt;Lin, Hsuan-Chih&lt;/author&gt;&lt;author&gt;Ha Nguyen&lt;/author&gt;&lt;/authors&gt;&lt;/contributors&gt;&lt;titles&gt;&lt;title&gt;Removing Disability Insurance Coverage: The Effects on Work Incentive and Occupation Choice&lt;/title&gt;&lt;secondary-title&gt;Department of Economics Working Paper 2016-37&lt;/secondary-title&gt;&lt;/titles&gt;&lt;dates&gt;&lt;year&gt;2016&lt;/year&gt;&lt;/dates&gt;&lt;publisher&gt;University of Calgary, Canada&lt;/publisher&gt;&lt;urls&gt;&lt;related-urls&gt;&lt;url&gt;https://ideas.repec.org/p/clg/wpaper/2016-37.html&lt;/url&gt;&lt;/related-urls&gt;&lt;/urls&gt;&lt;/record&gt;&lt;/Cite&gt;&lt;/EndNote&gt;</w:instrText>
      </w:r>
      <w:r w:rsidR="00BA4633">
        <w:rPr>
          <w:rFonts w:ascii="Arial" w:hAnsi="Arial" w:cs="Arial"/>
          <w:lang w:val="en-US"/>
        </w:rPr>
        <w:fldChar w:fldCharType="separate"/>
      </w:r>
      <w:r w:rsidR="00BA4633">
        <w:rPr>
          <w:rFonts w:ascii="Arial" w:hAnsi="Arial" w:cs="Arial"/>
          <w:noProof/>
          <w:lang w:val="en-US"/>
        </w:rPr>
        <w:t>(Barr, et al., 2016, Tanaka, et al., 2016)</w:t>
      </w:r>
      <w:r w:rsidR="00BA4633">
        <w:rPr>
          <w:rFonts w:ascii="Arial" w:hAnsi="Arial" w:cs="Arial"/>
          <w:lang w:val="en-US"/>
        </w:rPr>
        <w:fldChar w:fldCharType="end"/>
      </w:r>
      <w:r w:rsidRPr="0083351E">
        <w:rPr>
          <w:rFonts w:ascii="Arial" w:hAnsi="Arial" w:cs="Arial"/>
          <w:lang w:val="en-US"/>
        </w:rPr>
        <w:t xml:space="preserve">. </w:t>
      </w:r>
      <w:r w:rsidR="00E27C9E" w:rsidRPr="0083351E">
        <w:rPr>
          <w:rFonts w:ascii="Arial" w:hAnsi="Arial" w:cs="Arial"/>
          <w:lang w:val="en-US"/>
        </w:rPr>
        <w:t>Moreover</w:t>
      </w:r>
      <w:r w:rsidRPr="0083351E">
        <w:rPr>
          <w:rFonts w:ascii="Arial" w:hAnsi="Arial" w:cs="Arial"/>
          <w:lang w:val="en-US"/>
        </w:rPr>
        <w:t>, the overall long-term impact of these complex reforms is more ambiguous. For example, one form of activation is mandatory back-to-work planning (with the threat of sanctions), but the few existing randomi</w:t>
      </w:r>
      <w:r w:rsidR="0083351E">
        <w:rPr>
          <w:rFonts w:ascii="Arial" w:hAnsi="Arial" w:cs="Arial"/>
          <w:lang w:val="en-US"/>
        </w:rPr>
        <w:t>z</w:t>
      </w:r>
      <w:r w:rsidRPr="0083351E">
        <w:rPr>
          <w:rFonts w:ascii="Arial" w:hAnsi="Arial" w:cs="Arial"/>
          <w:lang w:val="en-US"/>
        </w:rPr>
        <w:t xml:space="preserve">ed trials of mandatory interviews for disabled people show null or even negative effects on employment </w:t>
      </w:r>
      <w:r w:rsidR="00BA4633">
        <w:rPr>
          <w:rFonts w:ascii="Arial" w:hAnsi="Arial" w:cs="Arial"/>
          <w:lang w:val="en-US"/>
        </w:rPr>
        <w:fldChar w:fldCharType="begin"/>
      </w:r>
      <w:r w:rsidR="00BA4633">
        <w:rPr>
          <w:rFonts w:ascii="Arial" w:hAnsi="Arial" w:cs="Arial"/>
          <w:lang w:val="en-US"/>
        </w:rPr>
        <w:instrText xml:space="preserve"> ADDIN EN.CITE &lt;EndNote&gt;&lt;Cite&gt;&lt;Author&gt;Geiger&lt;/Author&gt;&lt;Year&gt;2017&lt;/Year&gt;&lt;RecNum&gt;1119&lt;/RecNum&gt;&lt;DisplayText&gt;(Geiger, 2017)&lt;/DisplayText&gt;&lt;record&gt;&lt;rec-number&gt;1119&lt;/rec-number&gt;&lt;foreign-keys&gt;&lt;key app="EN" db-id="5xatt0094rr92mepzaexd2xzx29appesae0a" timestamp="1523957216"&gt;11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rsidR="00BA4633">
        <w:rPr>
          <w:rFonts w:ascii="Arial" w:hAnsi="Arial" w:cs="Arial"/>
          <w:lang w:val="en-US"/>
        </w:rPr>
        <w:fldChar w:fldCharType="separate"/>
      </w:r>
      <w:r w:rsidR="00BA4633">
        <w:rPr>
          <w:rFonts w:ascii="Arial" w:hAnsi="Arial" w:cs="Arial"/>
          <w:noProof/>
          <w:lang w:val="en-US"/>
        </w:rPr>
        <w:t>(Geiger, 2017)</w:t>
      </w:r>
      <w:r w:rsidR="00BA4633">
        <w:rPr>
          <w:rFonts w:ascii="Arial" w:hAnsi="Arial" w:cs="Arial"/>
          <w:lang w:val="en-US"/>
        </w:rPr>
        <w:fldChar w:fldCharType="end"/>
      </w:r>
      <w:r w:rsidRPr="0083351E">
        <w:rPr>
          <w:rFonts w:ascii="Arial" w:hAnsi="Arial" w:cs="Arial"/>
          <w:lang w:val="en-US"/>
        </w:rPr>
        <w:t xml:space="preserve">. </w:t>
      </w:r>
      <w:r w:rsidR="00170581" w:rsidRPr="0083351E">
        <w:rPr>
          <w:rFonts w:ascii="Arial" w:hAnsi="Arial" w:cs="Arial"/>
          <w:lang w:val="en-US"/>
        </w:rPr>
        <w:t xml:space="preserve">More broadly, </w:t>
      </w:r>
      <w:r w:rsidRPr="0083351E">
        <w:rPr>
          <w:rFonts w:ascii="Arial" w:hAnsi="Arial" w:cs="Arial"/>
          <w:lang w:val="en-US"/>
        </w:rPr>
        <w:t>van der Wel</w:t>
      </w:r>
      <w:r w:rsidR="006D4076" w:rsidRPr="0083351E">
        <w:rPr>
          <w:rFonts w:ascii="Arial" w:hAnsi="Arial" w:cs="Arial"/>
          <w:lang w:val="en-US"/>
        </w:rPr>
        <w:t>,</w:t>
      </w:r>
      <w:r w:rsidRPr="0083351E">
        <w:rPr>
          <w:rFonts w:ascii="Arial" w:hAnsi="Arial" w:cs="Arial"/>
          <w:lang w:val="en-US"/>
        </w:rPr>
        <w:t xml:space="preserve"> et al</w:t>
      </w:r>
      <w:r w:rsidR="006D4076" w:rsidRPr="0083351E">
        <w:rPr>
          <w:rFonts w:ascii="Arial" w:hAnsi="Arial" w:cs="Arial"/>
          <w:lang w:val="en-US"/>
        </w:rPr>
        <w:t>.</w:t>
      </w:r>
      <w:r w:rsidRPr="0083351E">
        <w:rPr>
          <w:rFonts w:ascii="Arial" w:hAnsi="Arial" w:cs="Arial"/>
          <w:lang w:val="en-US"/>
        </w:rPr>
        <w:t xml:space="preserve">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van der Wel&lt;/Author&gt;&lt;Year&gt;2012&lt;/Year&gt;&lt;RecNum&gt;1559&lt;/RecNum&gt;&lt;DisplayText&gt;(2012)&lt;/DisplayText&gt;&lt;record&gt;&lt;rec-number&gt;1559&lt;/rec-number&gt;&lt;foreign-keys&gt;&lt;key app="EN" db-id="5xatt0094rr92mepzaexd2xzx29appesae0a" timestamp="1523957219"&gt;1559&lt;/key&gt;&lt;/foreign-keys&gt;&lt;ref-type name="Journal Article"&gt;17&lt;/ref-type&gt;&lt;contributors&gt;&lt;authors&gt;&lt;author&gt;van der Wel,Kjetil A&lt;/author&gt;&lt;author&gt;Espen Dahl&lt;/author&gt;&lt;author&gt;Karsten Thielen&lt;/author&gt;&lt;/authors&gt;&lt;/contributors&gt;&lt;titles&gt;&lt;title&gt;Social Inequalities in &amp;quot;Sickness&amp;quot;: Does Welfare State Regime Type Make a Difference? A Multilevel Analysis of Men and Women in 26 European Countries&lt;/title&gt;&lt;secondary-title&gt;International Journal of Health Services&lt;/secondary-title&gt;&lt;/titles&gt;&lt;periodical&gt;&lt;full-title&gt;International Journal of Health Services&lt;/full-title&gt;&lt;/periodical&gt;&lt;pages&gt;235-255&lt;/pages&gt;&lt;volume&gt;42&lt;/volume&gt;&lt;number&gt;2&lt;/number&gt;&lt;dates&gt;&lt;year&gt;2012&lt;/year&gt;&lt;/dates&gt;&lt;urls&gt;&lt;related-urls&gt;&lt;url&gt;http://baywood.metapress.com/openurl.asp?genre=article&amp;amp;id=doi:10.2190/HS.42.2.f&lt;/url&gt;&lt;/related-urls&gt;&lt;/urls&gt;&lt;/record&gt;&lt;/Cite&gt;&lt;/EndNote&gt;</w:instrText>
      </w:r>
      <w:r w:rsidR="00BA4633">
        <w:rPr>
          <w:rFonts w:ascii="Arial" w:hAnsi="Arial" w:cs="Arial"/>
          <w:lang w:val="en-US"/>
        </w:rPr>
        <w:fldChar w:fldCharType="separate"/>
      </w:r>
      <w:r w:rsidR="00BA4633">
        <w:rPr>
          <w:rFonts w:ascii="Arial" w:hAnsi="Arial" w:cs="Arial"/>
          <w:noProof/>
          <w:lang w:val="en-US"/>
        </w:rPr>
        <w:t>(2012)</w:t>
      </w:r>
      <w:r w:rsidR="00BA4633">
        <w:rPr>
          <w:rFonts w:ascii="Arial" w:hAnsi="Arial" w:cs="Arial"/>
          <w:lang w:val="en-US"/>
        </w:rPr>
        <w:fldChar w:fldCharType="end"/>
      </w:r>
      <w:r w:rsidRPr="0083351E">
        <w:rPr>
          <w:rFonts w:ascii="Arial" w:hAnsi="Arial" w:cs="Arial"/>
          <w:lang w:val="en-US"/>
        </w:rPr>
        <w:t xml:space="preserve"> argue that benefit generosity is intrinsically linked within policy ‘regimes’ to social investment strategies that raise employment, and that it is therefore those countries with </w:t>
      </w:r>
      <w:r w:rsidR="000F4F89" w:rsidRPr="0083351E">
        <w:rPr>
          <w:rFonts w:ascii="Arial" w:hAnsi="Arial" w:cs="Arial"/>
          <w:lang w:val="en-US"/>
        </w:rPr>
        <w:t xml:space="preserve">a combination of generous benefits and encompassing measures to support </w:t>
      </w:r>
      <w:r w:rsidR="0083351E">
        <w:rPr>
          <w:rFonts w:ascii="Arial" w:hAnsi="Arial" w:cs="Arial"/>
          <w:lang w:val="en-US"/>
        </w:rPr>
        <w:t>labor</w:t>
      </w:r>
      <w:r w:rsidR="000F4F89" w:rsidRPr="0083351E">
        <w:rPr>
          <w:rFonts w:ascii="Arial" w:hAnsi="Arial" w:cs="Arial"/>
          <w:lang w:val="en-US"/>
        </w:rPr>
        <w:t xml:space="preserve"> market (re-)integration that perform best</w:t>
      </w:r>
      <w:r w:rsidRPr="0083351E">
        <w:rPr>
          <w:rFonts w:ascii="Arial" w:hAnsi="Arial" w:cs="Arial"/>
          <w:lang w:val="en-US"/>
        </w:rPr>
        <w:t xml:space="preserve">. </w:t>
      </w:r>
    </w:p>
    <w:p w14:paraId="53637C8F" w14:textId="21D6C949" w:rsidR="007B709A" w:rsidRPr="0083351E" w:rsidRDefault="007B709A" w:rsidP="007B709A">
      <w:pPr>
        <w:pStyle w:val="Text"/>
        <w:rPr>
          <w:rFonts w:ascii="Arial" w:hAnsi="Arial" w:cs="Arial"/>
          <w:lang w:val="en-US"/>
        </w:rPr>
      </w:pPr>
      <w:r w:rsidRPr="0083351E">
        <w:rPr>
          <w:rFonts w:ascii="Arial" w:hAnsi="Arial" w:cs="Arial"/>
          <w:lang w:val="en-US"/>
        </w:rPr>
        <w:t>Moreover,</w:t>
      </w:r>
      <w:r w:rsidR="00815740" w:rsidRPr="0083351E">
        <w:rPr>
          <w:rFonts w:ascii="Arial" w:hAnsi="Arial" w:cs="Arial"/>
          <w:lang w:val="en-US"/>
        </w:rPr>
        <w:t xml:space="preserve"> </w:t>
      </w:r>
      <w:r w:rsidRPr="0083351E">
        <w:rPr>
          <w:rFonts w:ascii="Arial" w:hAnsi="Arial" w:cs="Arial"/>
          <w:lang w:val="en-US"/>
        </w:rPr>
        <w:t xml:space="preserve">whatever the results of disability benefits reform in itself, trends in the relative employment of those in poor health may be outweighed by other factors, such as the business cycle </w:t>
      </w:r>
      <w:r w:rsidR="00BA4633">
        <w:rPr>
          <w:rFonts w:ascii="Arial" w:hAnsi="Arial" w:cs="Arial"/>
          <w:lang w:val="en-US"/>
        </w:rPr>
        <w:fldChar w:fldCharType="begin"/>
      </w:r>
      <w:r w:rsidR="00BA4633">
        <w:rPr>
          <w:rFonts w:ascii="Arial" w:hAnsi="Arial" w:cs="Arial"/>
          <w:lang w:val="en-US"/>
        </w:rPr>
        <w:instrText xml:space="preserve"> ADDIN EN.CITE &lt;EndNote&gt;&lt;Cite&gt;&lt;Author&gt;Benitez-Silva&lt;/Author&gt;&lt;Year&gt;2010&lt;/Year&gt;&lt;RecNum&gt;906&lt;/RecNum&gt;&lt;DisplayText&gt;(Benitez-Silva, et al., 2010)&lt;/DisplayText&gt;&lt;record&gt;&lt;rec-number&gt;906&lt;/rec-number&gt;&lt;foreign-keys&gt;&lt;key app="EN" db-id="5xatt0094rr92mepzaexd2xzx29appesae0a" timestamp="1523956660"&gt;906&lt;/key&gt;&lt;/foreign-keys&gt;&lt;ref-type name="Journal Article"&gt;17&lt;/ref-type&gt;&lt;contributors&gt;&lt;authors&gt;&lt;author&gt;Benitez-Silva, Hugo&lt;/author&gt;&lt;author&gt;Disney, Richard&lt;/author&gt;&lt;author&gt;Jiménez-Martín, Sergi&lt;/author&gt;&lt;/authors&gt;&lt;/contributors&gt;&lt;titles&gt;&lt;title&gt;Disability, capacity for work and the business cycle: an international perspective&lt;/title&gt;&lt;secondary-title&gt;Economic Policy&lt;/secondary-title&gt;&lt;/titles&gt;&lt;periodical&gt;&lt;full-title&gt;Economic Policy&lt;/full-title&gt;&lt;/periodical&gt;&lt;pages&gt;483-536&lt;/pages&gt;&lt;volume&gt;25&lt;/volume&gt;&lt;number&gt;63&lt;/number&gt;&lt;dates&gt;&lt;year&gt;2010&lt;/year&gt;&lt;/dates&gt;&lt;isbn&gt;0266-4658&lt;/isbn&gt;&lt;urls&gt;&lt;/urls&gt;&lt;/record&gt;&lt;/Cite&gt;&lt;/EndNote&gt;</w:instrText>
      </w:r>
      <w:r w:rsidR="00BA4633">
        <w:rPr>
          <w:rFonts w:ascii="Arial" w:hAnsi="Arial" w:cs="Arial"/>
          <w:lang w:val="en-US"/>
        </w:rPr>
        <w:fldChar w:fldCharType="separate"/>
      </w:r>
      <w:r w:rsidR="00BA4633">
        <w:rPr>
          <w:rFonts w:ascii="Arial" w:hAnsi="Arial" w:cs="Arial"/>
          <w:noProof/>
          <w:lang w:val="en-US"/>
        </w:rPr>
        <w:t>(Benitez-Silva, et al., 2010)</w:t>
      </w:r>
      <w:r w:rsidR="00BA4633">
        <w:rPr>
          <w:rFonts w:ascii="Arial" w:hAnsi="Arial" w:cs="Arial"/>
          <w:lang w:val="en-US"/>
        </w:rPr>
        <w:fldChar w:fldCharType="end"/>
      </w:r>
      <w:r w:rsidRPr="0083351E">
        <w:rPr>
          <w:rFonts w:ascii="Arial" w:hAnsi="Arial" w:cs="Arial"/>
          <w:lang w:val="en-US"/>
        </w:rPr>
        <w:t xml:space="preserve"> or other social security changes </w:t>
      </w:r>
      <w:r w:rsidR="00BA4633">
        <w:rPr>
          <w:rFonts w:ascii="Arial" w:hAnsi="Arial" w:cs="Arial"/>
          <w:lang w:val="en-US"/>
        </w:rPr>
        <w:fldChar w:fldCharType="begin"/>
      </w:r>
      <w:r w:rsidR="00BA4633">
        <w:rPr>
          <w:rFonts w:ascii="Arial" w:hAnsi="Arial" w:cs="Arial"/>
          <w:lang w:val="en-US"/>
        </w:rPr>
        <w:instrText xml:space="preserve"> ADDIN EN.CITE &lt;EndNote&gt;&lt;Cite&gt;&lt;Author&gt;Erosa&lt;/Author&gt;&lt;Year&gt;2012&lt;/Year&gt;&lt;RecNum&gt;3050&lt;/RecNum&gt;&lt;DisplayText&gt;(Erosa, et al., 2012)&lt;/DisplayText&gt;&lt;record&gt;&lt;rec-number&gt;3050&lt;/rec-number&gt;&lt;foreign-keys&gt;&lt;key app="EN" db-id="5xatt0094rr92mepzaexd2xzx29appesae0a" timestamp="1523958622"&gt;3050&lt;/key&gt;&lt;/foreign-keys&gt;&lt;ref-type name="Journal Article"&gt;17&lt;/ref-type&gt;&lt;contributors&gt;&lt;authors&gt;&lt;author&gt;Erosa, Andrés&lt;/author&gt;&lt;author&gt;Fuster, Luisa&lt;/author&gt;&lt;author&gt;Kambourov, Gueorgui&lt;/author&gt;&lt;/authors&gt;&lt;/contributors&gt;&lt;titles&gt;&lt;title&gt;Labor supply and government programs: A cross-country analysis&lt;/title&gt;&lt;secondary-title&gt;Journal of Monetary Economics&lt;/secondary-title&gt;&lt;/titles&gt;&lt;periodical&gt;&lt;full-title&gt;Journal of Monetary Economics&lt;/full-title&gt;&lt;/periodical&gt;&lt;pages&gt;84-107&lt;/pages&gt;&lt;volume&gt;59&lt;/volume&gt;&lt;number&gt;1&lt;/number&gt;&lt;dates&gt;&lt;year&gt;2012&lt;/year&gt;&lt;/dates&gt;&lt;isbn&gt;0304-3932&lt;/isbn&gt;&lt;urls&gt;&lt;/urls&gt;&lt;/record&gt;&lt;/Cite&gt;&lt;/EndNote&gt;</w:instrText>
      </w:r>
      <w:r w:rsidR="00BA4633">
        <w:rPr>
          <w:rFonts w:ascii="Arial" w:hAnsi="Arial" w:cs="Arial"/>
          <w:lang w:val="en-US"/>
        </w:rPr>
        <w:fldChar w:fldCharType="separate"/>
      </w:r>
      <w:r w:rsidR="00BA4633">
        <w:rPr>
          <w:rFonts w:ascii="Arial" w:hAnsi="Arial" w:cs="Arial"/>
          <w:noProof/>
          <w:lang w:val="en-US"/>
        </w:rPr>
        <w:t>(Erosa, et al., 2012)</w:t>
      </w:r>
      <w:r w:rsidR="00BA4633">
        <w:rPr>
          <w:rFonts w:ascii="Arial" w:hAnsi="Arial" w:cs="Arial"/>
          <w:lang w:val="en-US"/>
        </w:rPr>
        <w:fldChar w:fldCharType="end"/>
      </w:r>
      <w:r w:rsidRPr="0083351E">
        <w:rPr>
          <w:rFonts w:ascii="Arial" w:hAnsi="Arial" w:cs="Arial"/>
          <w:lang w:val="en-US"/>
        </w:rPr>
        <w:t xml:space="preserve">. Foremost amongst these are </w:t>
      </w:r>
      <w:r w:rsidR="0083351E">
        <w:rPr>
          <w:rFonts w:ascii="Arial" w:hAnsi="Arial" w:cs="Arial"/>
          <w:lang w:val="en-US"/>
        </w:rPr>
        <w:t>labor</w:t>
      </w:r>
      <w:r w:rsidRPr="0083351E">
        <w:rPr>
          <w:rFonts w:ascii="Arial" w:hAnsi="Arial" w:cs="Arial"/>
          <w:lang w:val="en-US"/>
        </w:rPr>
        <w:t xml:space="preserve"> market factors; for example, part-time work </w:t>
      </w:r>
      <w:r w:rsidR="00BA4633">
        <w:rPr>
          <w:rFonts w:ascii="Arial" w:hAnsi="Arial" w:cs="Arial"/>
          <w:lang w:val="en-US"/>
        </w:rPr>
        <w:fldChar w:fldCharType="begin"/>
      </w:r>
      <w:r w:rsidR="00BA4633">
        <w:rPr>
          <w:rFonts w:ascii="Arial" w:hAnsi="Arial" w:cs="Arial"/>
          <w:lang w:val="en-US"/>
        </w:rPr>
        <w:instrText xml:space="preserve"> ADDIN EN.CITE &lt;EndNote&gt;&lt;Cite&gt;&lt;Author&gt;Jones&lt;/Author&gt;&lt;Year&gt;2007&lt;/Year&gt;&lt;RecNum&gt;2705&lt;/RecNum&gt;&lt;DisplayText&gt;(Jones, 2007, OECD, 2010:52)&lt;/DisplayText&gt;&lt;record&gt;&lt;rec-number&gt;2705&lt;/rec-number&gt;&lt;foreign-keys&gt;&lt;key app="EN" db-id="5xatt0094rr92mepzaexd2xzx29appesae0a" timestamp="1523957227"&gt;2705&lt;/key&gt;&lt;/foreign-keys&gt;&lt;ref-type name="Journal Article"&gt;17&lt;/ref-type&gt;&lt;contributors&gt;&lt;authors&gt;&lt;author&gt;Jones, M. K.&lt;/author&gt;&lt;/authors&gt;&lt;/contributors&gt;&lt;titles&gt;&lt;title&gt;Does part-time employment provide a way of accommodating a disability?&lt;/title&gt;&lt;secondary-title&gt;Manchester School&lt;/secondary-title&gt;&lt;/titles&gt;&lt;periodical&gt;&lt;full-title&gt;Manchester School&lt;/full-title&gt;&lt;/periodical&gt;&lt;pages&gt;695-716&lt;/pages&gt;&lt;volume&gt;75&lt;/volume&gt;&lt;number&gt;6&lt;/number&gt;&lt;keywords&gt;&lt;keyword&gt;job hours&lt;/keyword&gt;&lt;keyword&gt;effects - health affecting work&lt;/keyword&gt;&lt;keyword&gt;concepts - fitness-for-work&lt;/keyword&gt;&lt;/keywords&gt;&lt;dates&gt;&lt;year&gt;2007&lt;/year&gt;&lt;pub-dates&gt;&lt;date&gt;Dec&lt;/date&gt;&lt;/pub-dates&gt;&lt;/dates&gt;&lt;accession-num&gt;ISI:000250672300003&lt;/accession-num&gt;&lt;urls&gt;&lt;related-urls&gt;&lt;url&gt;http://dx.doi.org/10.1111/j.1467-9957.2007.01042.x&lt;/url&gt;&lt;/related-urls&gt;&lt;/urls&gt;&lt;custom1&gt;Read&lt;/custom1&gt;&lt;custom3&gt;UK&lt;/custom3&gt;&lt;/record&gt;&lt;/Cite&gt;&lt;Cite&gt;&lt;Author&gt;OECD&lt;/Author&gt;&lt;Year&gt;2010&lt;/Year&gt;&lt;RecNum&gt;1968&lt;/RecNum&gt;&lt;Suffix&gt;:52&lt;/Suffix&gt;&lt;record&gt;&lt;rec-number&gt;1968&lt;/rec-number&gt;&lt;foreign-keys&gt;&lt;key app="EN" db-id="5xatt0094rr92mepzaexd2xzx29appesae0a" timestamp="1523957223"&gt;1968&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www.oecd-ilibrary.org/social-issues-migration-health/sickness-disability-and-work-breaking-the-barriers_9789264088856-en&lt;/url&gt;&lt;/related-urls&gt;&lt;/urls&gt;&lt;custom1&gt;Skimmed(section on employers)&lt;/custom1&gt;&lt;/record&gt;&lt;/Cite&gt;&lt;/EndNote&gt;</w:instrText>
      </w:r>
      <w:r w:rsidR="00BA4633">
        <w:rPr>
          <w:rFonts w:ascii="Arial" w:hAnsi="Arial" w:cs="Arial"/>
          <w:lang w:val="en-US"/>
        </w:rPr>
        <w:fldChar w:fldCharType="separate"/>
      </w:r>
      <w:r w:rsidR="00BA4633">
        <w:rPr>
          <w:rFonts w:ascii="Arial" w:hAnsi="Arial" w:cs="Arial"/>
          <w:noProof/>
          <w:lang w:val="en-US"/>
        </w:rPr>
        <w:t>(Jones, 2007, OECD, 2010:52)</w:t>
      </w:r>
      <w:r w:rsidR="00BA4633">
        <w:rPr>
          <w:rFonts w:ascii="Arial" w:hAnsi="Arial" w:cs="Arial"/>
          <w:lang w:val="en-US"/>
        </w:rPr>
        <w:fldChar w:fldCharType="end"/>
      </w:r>
      <w:r w:rsidRPr="0083351E">
        <w:rPr>
          <w:rFonts w:ascii="Arial" w:hAnsi="Arial" w:cs="Arial"/>
          <w:lang w:val="en-US"/>
        </w:rPr>
        <w:t xml:space="preserve"> and job adjustments </w:t>
      </w:r>
      <w:r w:rsidR="00BA4633">
        <w:rPr>
          <w:rFonts w:ascii="Arial" w:hAnsi="Arial" w:cs="Arial"/>
          <w:lang w:val="en-US"/>
        </w:rPr>
        <w:fldChar w:fldCharType="begin"/>
      </w:r>
      <w:r w:rsidR="00BA4633">
        <w:rPr>
          <w:rFonts w:ascii="Arial" w:hAnsi="Arial" w:cs="Arial"/>
          <w:lang w:val="en-US"/>
        </w:rPr>
        <w:instrText xml:space="preserve"> ADDIN EN.CITE &lt;EndNote&gt;&lt;Cite&gt;&lt;Author&gt;Franche&lt;/Author&gt;&lt;Year&gt;2005&lt;/Year&gt;&lt;RecNum&gt;1992&lt;/RecNum&gt;&lt;DisplayText&gt;(Franche, et al., 2005)&lt;/DisplayText&gt;&lt;record&gt;&lt;rec-number&gt;1992&lt;/rec-number&gt;&lt;foreign-keys&gt;&lt;key app="EN" db-id="5xatt0094rr92mepzaexd2xzx29appesae0a" timestamp="1523957223"&gt;1992&lt;/key&gt;&lt;/foreign-keys&gt;&lt;ref-type name="Journal Article"&gt;17&lt;/ref-type&gt;&lt;contributors&gt;&lt;authors&gt;&lt;author&gt;Renee-Louise Franche&lt;/author&gt;&lt;author&gt;Kimberley Cullen&lt;/author&gt;&lt;author&gt;Judy Clarke&lt;/author&gt;&lt;author&gt;Emma Irvin&lt;/author&gt;&lt;author&gt;Sandra Sinclair&lt;/author&gt;&lt;author&gt;John Frank&lt;/author&gt;&lt;author&gt;et al,&lt;/author&gt;&lt;/authors&gt;&lt;/contributors&gt;&lt;titles&gt;&lt;title&gt;Workplace-Based Return-to-Work Interventions: A Systematic Review of the Quantitative Literature&lt;/title&gt;&lt;secondary-title&gt;Journal of Occupational Rehabilitation&lt;/secondary-title&gt;&lt;/titles&gt;&lt;periodical&gt;&lt;full-title&gt;Journal of Occupational Rehabilitation&lt;/full-title&gt;&lt;/periodical&gt;&lt;pages&gt;607-631&lt;/pages&gt;&lt;volume&gt;15&lt;/volume&gt;&lt;number&gt;4&lt;/number&gt;&lt;keywords&gt;&lt;keyword&gt;job tasks&lt;/keyword&gt;&lt;/keywords&gt;&lt;dates&gt;&lt;year&gt;2005&lt;/year&gt;&lt;/dates&gt;&lt;urls&gt;&lt;related-urls&gt;&lt;url&gt;http://dx.doi.org/10.1007/s10926-005-8038-8&lt;/url&gt;&lt;/related-urls&gt;&lt;/urls&gt;&lt;custom1&gt;Read&lt;/custom1&gt;&lt;/record&gt;&lt;/Cite&gt;&lt;/EndNote&gt;</w:instrText>
      </w:r>
      <w:r w:rsidR="00BA4633">
        <w:rPr>
          <w:rFonts w:ascii="Arial" w:hAnsi="Arial" w:cs="Arial"/>
          <w:lang w:val="en-US"/>
        </w:rPr>
        <w:fldChar w:fldCharType="separate"/>
      </w:r>
      <w:r w:rsidR="00BA4633">
        <w:rPr>
          <w:rFonts w:ascii="Arial" w:hAnsi="Arial" w:cs="Arial"/>
          <w:noProof/>
          <w:lang w:val="en-US"/>
        </w:rPr>
        <w:t>(Franche, et al., 2005)</w:t>
      </w:r>
      <w:r w:rsidR="00BA4633">
        <w:rPr>
          <w:rFonts w:ascii="Arial" w:hAnsi="Arial" w:cs="Arial"/>
          <w:lang w:val="en-US"/>
        </w:rPr>
        <w:fldChar w:fldCharType="end"/>
      </w:r>
      <w:r w:rsidRPr="0083351E">
        <w:rPr>
          <w:rFonts w:ascii="Arial" w:hAnsi="Arial" w:cs="Arial"/>
          <w:lang w:val="en-US"/>
        </w:rPr>
        <w:t xml:space="preserve"> are crucial for the employment of those with poor health. It is difficult for older workers with health problems to find their way back into employment once they have lost their job, particularly once they receive a disability benefit </w:t>
      </w:r>
      <w:r w:rsidR="00BA4633">
        <w:rPr>
          <w:rFonts w:ascii="Arial" w:hAnsi="Arial" w:cs="Arial"/>
          <w:lang w:val="en-US"/>
        </w:rPr>
        <w:fldChar w:fldCharType="begin">
          <w:fldData xml:space="preserve">PEVuZE5vdGU+PENpdGU+PEF1dGhvcj5PRUNEPC9BdXRob3I+PFllYXI+MjAwMzwvWWVhcj48UmVj
TnVtPjI5MTU8L1JlY051bT48U3VmZml4Pjo1OTwvU3VmZml4PjxEaXNwbGF5VGV4dD4oQnVya2hh
dXNlciwgZXQgYWwuLCAyMDE0LCBPRUNELCAyMDAzOjU5KTwvRGlzcGxheVRleHQ+PHJlY29yZD48
cmVjLW51bWJlcj4yOTE1PC9yZWMtbnVtYmVyPjxmb3JlaWduLWtleXM+PGtleSBhcHA9IkVOIiBk
Yi1pZD0iNXhhdHQwMDk0cnI5Mm1lcHphZXhkMnh6eDI5YXBwZXNhZTBhIiB0aW1lc3RhbXA9IjE1
MjM5NTcyMjkiPjI5MTU8L2tleT48L2ZvcmVpZ24ta2V5cz48cmVmLXR5cGUgbmFtZT0iUmVwb3J0
Ij4yNzwvcmVmLXR5cGU+PGNvbnRyaWJ1dG9ycz48YXV0aG9ycz48YXV0aG9yPk9FQ0QsPC9hdXRo
b3I+PC9hdXRob3JzPjwvY29udHJpYnV0b3JzPjx0aXRsZXM+PHRpdGxlPlRyYW5zZm9ybWluZyBE
aXNhYmlsaXR5IGludG8gQWJpbGl0eTogUG9saWNpZXMgdG8gUHJvbW90ZSBXb3JrIGFuZCBJbmNv
bWUgU2VjdXJpdHkgZm9yIERpc2FibGVkIFBlb3BsZTwvdGl0bGU+PC90aXRsZXM+PGtleXdvcmRz
PjxrZXl3b3JkPm1lZGljYWwgYXNzZXNzbWVudDwva2V5d29yZD48a2V5d29yZD50cmFuc2l0aW9u
cyAtIGJlbmVmaXRzPC9rZXl3b3JkPjxrZXl3b3JkPmNvbmRpdGlvbnMgLSBtZW50YWwgaGVhbHRo
PC9rZXl3b3JkPjxrZXl3b3JkPnBvbGljeSAtIHBvbGljeSBjb250ZXh0PC9rZXl3b3JkPjxrZXl3
b3JkPmRlbW9ncmFwaGljcyAtIGFnZS9jb2hvcnQ8L2tleXdvcmQ+PC9rZXl3b3Jkcz48ZGF0ZXM+
PHllYXI+MjAwMzwveWVhcj48L2RhdGVzPjxwdWItbG9jYXRpb24+UGFyaXM8L3B1Yi1sb2NhdGlv
bj48cHVibGlzaGVyPk9FQ0Q8L3B1Ymxpc2hlcj48dXJscz48cmVsYXRlZC11cmxzPjx1cmw+PHN0
eWxlIGZhY2U9InVuZGVybGluZSIgZm9udD0iZGVmYXVsdCIgc2l6ZT0iMTAwJSI+aHR0cDovL3d3
dy5zb3VyY2VvZWNkLm9yZy88L3N0eWxlPjwvdXJsPjwvcmVsYXRlZC11cmxzPjwvdXJscz48Y3Vz
dG9tMT5SZWFkPC9jdXN0b20xPjxjdXN0b20zPkF1c3RyYWxpYSYjeEQ7QXVzdHJpYSYjeEQ7QmVs
Z2l1bSYjeEQ7Q2FuYWRhJiN4RDtEZW5tYXJrJiN4RDtGcmFuY2UmI3hEO0dlcm1hbnkmI3hEO0l0
YWx5JiN4RDtLb3JlYSYjeEQ7TWV4aWNvJiN4RDtOZXRoZXJsYW5kcyYjeEQ7Tm9yd2F5JiN4RDtQ
b2xhbmQmI3hEO1BvcnR1Z2FsJiN4RDtTcGFpbiYjeEQ7U3dlZGVuJiN4RDtTd2l0emVybGFuZCYj
eEQ7VHVya2V5JiN4RDtVSyYjeEQ7VVM8L2N1c3RvbTM+PC9yZWNvcmQ+PC9DaXRlPjxDaXRlPjxB
dXRob3I+QnVya2hhdXNlcjwvQXV0aG9yPjxZZWFyPjIwMTQ8L1llYXI+PFJlY051bT4xNDc3PC9S
ZWNOdW0+PHJlY29yZD48cmVjLW51bWJlcj4xNDc3PC9yZWMtbnVtYmVyPjxmb3JlaWduLWtleXM+
PGtleSBhcHA9IkVOIiBkYi1pZD0iNXhhdHQwMDk0cnI5Mm1lcHphZXhkMnh6eDI5YXBwZXNhZTBh
IiB0aW1lc3RhbXA9IjE1MjM5NTcyMTkiPjE0Nzc8L2tleT48L2ZvcmVpZ24ta2V5cz48cmVmLXR5
cGUgbmFtZT0iSm91cm5hbCBBcnRpY2xlIj4xNzwvcmVmLXR5cGU+PGNvbnRyaWJ1dG9ycz48YXV0
aG9ycz48YXV0aG9yPkJ1cmtoYXVzZXIsIFIuIFYuPC9hdXRob3I+PGF1dGhvcj5EYWx5LCBNLiBD
LjwvYXV0aG9yPjxhdXRob3I+TWNWaWNhciwgRC48L2F1dGhvcj48YXV0aG9yPldpbGtpbnMsIFIu
IDwvYXV0aG9yPjwvYXV0aG9ycz48L2NvbnRyaWJ1dG9ycz48dGl0bGVzPjx0aXRsZT5EaXNhYmls
aXR5IGJlbmVmaXQgZ3Jvd3RoIGFuZCBkaXNhYmlsaXR5IHJlZm9ybSBpbiB0aGUgVVM6IGxlc3Nv
bnMgZnJvbSBvdGhlciBPRUNEIG5hdGlvbnM8L3RpdGxlPjxzZWNvbmRhcnktdGl0bGU+SVpBIEpv
dXJuYWwgb2YgTGFib3IgUG9saWN5PC9zZWNvbmRhcnktdGl0bGU+PC90aXRsZXM+PHBlcmlvZGlj
YWw+PGZ1bGwtdGl0bGU+SVpBIEpvdXJuYWwgb2YgTGFib3IgUG9saWN5PC9mdWxsLXRpdGxlPjwv
cGVyaW9kaWNhbD48cGFnZXM+MS0zMDwvcGFnZXM+PHZvbHVtZT4zPC92b2x1bWU+PG51bWJlcj4x
PC9udW1iZXI+PGRhdGVzPjx5ZWFyPjIwMTQ8L3llYXI+PC9kYXRlcz48dXJscz48L3VybHM+PC9y
ZWNvcmQ+PC9DaXRlPjwvRW5kTm90ZT5=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PRUNEPC9BdXRob3I+PFllYXI+MjAwMzwvWWVhcj48UmVj
TnVtPjI5MTU8L1JlY051bT48U3VmZml4Pjo1OTwvU3VmZml4PjxEaXNwbGF5VGV4dD4oQnVya2hh
dXNlciwgZXQgYWwuLCAyMDE0LCBPRUNELCAyMDAzOjU5KTwvRGlzcGxheVRleHQ+PHJlY29yZD48
cmVjLW51bWJlcj4yOTE1PC9yZWMtbnVtYmVyPjxmb3JlaWduLWtleXM+PGtleSBhcHA9IkVOIiBk
Yi1pZD0iNXhhdHQwMDk0cnI5Mm1lcHphZXhkMnh6eDI5YXBwZXNhZTBhIiB0aW1lc3RhbXA9IjE1
MjM5NTcyMjkiPjI5MTU8L2tleT48L2ZvcmVpZ24ta2V5cz48cmVmLXR5cGUgbmFtZT0iUmVwb3J0
Ij4yNzwvcmVmLXR5cGU+PGNvbnRyaWJ1dG9ycz48YXV0aG9ycz48YXV0aG9yPk9FQ0QsPC9hdXRo
b3I+PC9hdXRob3JzPjwvY29udHJpYnV0b3JzPjx0aXRsZXM+PHRpdGxlPlRyYW5zZm9ybWluZyBE
aXNhYmlsaXR5IGludG8gQWJpbGl0eTogUG9saWNpZXMgdG8gUHJvbW90ZSBXb3JrIGFuZCBJbmNv
bWUgU2VjdXJpdHkgZm9yIERpc2FibGVkIFBlb3BsZTwvdGl0bGU+PC90aXRsZXM+PGtleXdvcmRz
PjxrZXl3b3JkPm1lZGljYWwgYXNzZXNzbWVudDwva2V5d29yZD48a2V5d29yZD50cmFuc2l0aW9u
cyAtIGJlbmVmaXRzPC9rZXl3b3JkPjxrZXl3b3JkPmNvbmRpdGlvbnMgLSBtZW50YWwgaGVhbHRo
PC9rZXl3b3JkPjxrZXl3b3JkPnBvbGljeSAtIHBvbGljeSBjb250ZXh0PC9rZXl3b3JkPjxrZXl3
b3JkPmRlbW9ncmFwaGljcyAtIGFnZS9jb2hvcnQ8L2tleXdvcmQ+PC9rZXl3b3Jkcz48ZGF0ZXM+
PHllYXI+MjAwMzwveWVhcj48L2RhdGVzPjxwdWItbG9jYXRpb24+UGFyaXM8L3B1Yi1sb2NhdGlv
bj48cHVibGlzaGVyPk9FQ0Q8L3B1Ymxpc2hlcj48dXJscz48cmVsYXRlZC11cmxzPjx1cmw+PHN0
eWxlIGZhY2U9InVuZGVybGluZSIgZm9udD0iZGVmYXVsdCIgc2l6ZT0iMTAwJSI+aHR0cDovL3d3
dy5zb3VyY2VvZWNkLm9yZy88L3N0eWxlPjwvdXJsPjwvcmVsYXRlZC11cmxzPjwvdXJscz48Y3Vz
dG9tMT5SZWFkPC9jdXN0b20xPjxjdXN0b20zPkF1c3RyYWxpYSYjeEQ7QXVzdHJpYSYjeEQ7QmVs
Z2l1bSYjeEQ7Q2FuYWRhJiN4RDtEZW5tYXJrJiN4RDtGcmFuY2UmI3hEO0dlcm1hbnkmI3hEO0l0
YWx5JiN4RDtLb3JlYSYjeEQ7TWV4aWNvJiN4RDtOZXRoZXJsYW5kcyYjeEQ7Tm9yd2F5JiN4RDtQ
b2xhbmQmI3hEO1BvcnR1Z2FsJiN4RDtTcGFpbiYjeEQ7U3dlZGVuJiN4RDtTd2l0emVybGFuZCYj
eEQ7VHVya2V5JiN4RDtVSyYjeEQ7VVM8L2N1c3RvbTM+PC9yZWNvcmQ+PC9DaXRlPjxDaXRlPjxB
dXRob3I+QnVya2hhdXNlcjwvQXV0aG9yPjxZZWFyPjIwMTQ8L1llYXI+PFJlY051bT4xNDc3PC9S
ZWNOdW0+PHJlY29yZD48cmVjLW51bWJlcj4xNDc3PC9yZWMtbnVtYmVyPjxmb3JlaWduLWtleXM+
PGtleSBhcHA9IkVOIiBkYi1pZD0iNXhhdHQwMDk0cnI5Mm1lcHphZXhkMnh6eDI5YXBwZXNhZTBh
IiB0aW1lc3RhbXA9IjE1MjM5NTcyMTkiPjE0Nzc8L2tleT48L2ZvcmVpZ24ta2V5cz48cmVmLXR5
cGUgbmFtZT0iSm91cm5hbCBBcnRpY2xlIj4xNzwvcmVmLXR5cGU+PGNvbnRyaWJ1dG9ycz48YXV0
aG9ycz48YXV0aG9yPkJ1cmtoYXVzZXIsIFIuIFYuPC9hdXRob3I+PGF1dGhvcj5EYWx5LCBNLiBD
LjwvYXV0aG9yPjxhdXRob3I+TWNWaWNhciwgRC48L2F1dGhvcj48YXV0aG9yPldpbGtpbnMsIFIu
IDwvYXV0aG9yPjwvYXV0aG9ycz48L2NvbnRyaWJ1dG9ycz48dGl0bGVzPjx0aXRsZT5EaXNhYmls
aXR5IGJlbmVmaXQgZ3Jvd3RoIGFuZCBkaXNhYmlsaXR5IHJlZm9ybSBpbiB0aGUgVVM6IGxlc3Nv
bnMgZnJvbSBvdGhlciBPRUNEIG5hdGlvbnM8L3RpdGxlPjxzZWNvbmRhcnktdGl0bGU+SVpBIEpv
dXJuYWwgb2YgTGFib3IgUG9saWN5PC9zZWNvbmRhcnktdGl0bGU+PC90aXRsZXM+PHBlcmlvZGlj
YWw+PGZ1bGwtdGl0bGU+SVpBIEpvdXJuYWwgb2YgTGFib3IgUG9saWN5PC9mdWxsLXRpdGxlPjwv
cGVyaW9kaWNhbD48cGFnZXM+MS0zMDwvcGFnZXM+PHZvbHVtZT4zPC92b2x1bWU+PG51bWJlcj4x
PC9udW1iZXI+PGRhdGVzPjx5ZWFyPjIwMTQ8L3llYXI+PC9kYXRlcz48dXJscz48L3VybHM+PC9y
ZWNvcmQ+PC9DaXRlPjwvRW5kTm90ZT5=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Burkhauser, et al., 2014, OECD, 2003:59)</w:t>
      </w:r>
      <w:r w:rsidR="00BA4633">
        <w:rPr>
          <w:rFonts w:ascii="Arial" w:hAnsi="Arial" w:cs="Arial"/>
          <w:lang w:val="en-US"/>
        </w:rPr>
        <w:fldChar w:fldCharType="end"/>
      </w:r>
      <w:r w:rsidRPr="0083351E">
        <w:rPr>
          <w:rFonts w:ascii="Arial" w:hAnsi="Arial" w:cs="Arial"/>
          <w:lang w:val="en-US"/>
        </w:rPr>
        <w:t xml:space="preserve">. Hence the retention of existing workers may be a much more important influence on relative employment rates than the recruitment of disability benefit claimants. </w:t>
      </w:r>
    </w:p>
    <w:p w14:paraId="2AAE6194" w14:textId="10576C90" w:rsidR="007B709A" w:rsidRPr="0083351E" w:rsidRDefault="007B709A" w:rsidP="007B709A">
      <w:pPr>
        <w:pStyle w:val="Text"/>
        <w:rPr>
          <w:rFonts w:ascii="Arial" w:hAnsi="Arial" w:cs="Arial"/>
          <w:lang w:val="en-US"/>
        </w:rPr>
      </w:pPr>
      <w:r w:rsidRPr="0083351E">
        <w:rPr>
          <w:rFonts w:ascii="Arial" w:hAnsi="Arial" w:cs="Arial"/>
          <w:lang w:val="en-US"/>
        </w:rPr>
        <w:lastRenderedPageBreak/>
        <w:t xml:space="preserve">In this paper, we examine </w:t>
      </w:r>
      <w:r w:rsidR="001B01B2" w:rsidRPr="0083351E">
        <w:rPr>
          <w:rFonts w:ascii="Arial" w:hAnsi="Arial" w:cs="Arial"/>
          <w:lang w:val="en-US"/>
        </w:rPr>
        <w:t xml:space="preserve">employment </w:t>
      </w:r>
      <w:r w:rsidRPr="0083351E">
        <w:rPr>
          <w:rFonts w:ascii="Arial" w:hAnsi="Arial" w:cs="Arial"/>
          <w:lang w:val="en-US"/>
        </w:rPr>
        <w:t xml:space="preserve">trends </w:t>
      </w:r>
      <w:r w:rsidR="001B01B2" w:rsidRPr="0083351E">
        <w:rPr>
          <w:rFonts w:ascii="Arial" w:hAnsi="Arial" w:cs="Arial"/>
          <w:lang w:val="en-US"/>
        </w:rPr>
        <w:t xml:space="preserve">of older workers in poor health </w:t>
      </w:r>
      <w:r w:rsidRPr="0083351E">
        <w:rPr>
          <w:rFonts w:ascii="Arial" w:hAnsi="Arial" w:cs="Arial"/>
          <w:lang w:val="en-US"/>
        </w:rPr>
        <w:t xml:space="preserve">across </w:t>
      </w:r>
      <w:r w:rsidR="00170581" w:rsidRPr="0083351E">
        <w:rPr>
          <w:rFonts w:ascii="Arial" w:hAnsi="Arial" w:cs="Arial"/>
          <w:lang w:val="en-US"/>
        </w:rPr>
        <w:t xml:space="preserve">13 </w:t>
      </w:r>
      <w:r w:rsidRPr="0083351E">
        <w:rPr>
          <w:rFonts w:ascii="Arial" w:hAnsi="Arial" w:cs="Arial"/>
          <w:lang w:val="en-US"/>
        </w:rPr>
        <w:t>high-income countries from the early 2000s to the mid</w:t>
      </w:r>
      <w:r w:rsidR="0083351E">
        <w:rPr>
          <w:rFonts w:ascii="Arial" w:hAnsi="Arial" w:cs="Arial"/>
          <w:lang w:val="en-US"/>
        </w:rPr>
        <w:t>-</w:t>
      </w:r>
      <w:r w:rsidRPr="0083351E">
        <w:rPr>
          <w:rFonts w:ascii="Arial" w:hAnsi="Arial" w:cs="Arial"/>
          <w:lang w:val="en-US"/>
        </w:rPr>
        <w:t xml:space="preserve">2010s. We show that most countries have seen stable relative employment of those with poor health, alongside improving absolute employment levels. However, </w:t>
      </w:r>
      <w:r w:rsidR="00D928AA" w:rsidRPr="0083351E">
        <w:rPr>
          <w:rFonts w:ascii="Arial" w:hAnsi="Arial" w:cs="Arial"/>
          <w:lang w:val="en-US"/>
        </w:rPr>
        <w:t xml:space="preserve">the USA </w:t>
      </w:r>
      <w:r w:rsidRPr="0083351E">
        <w:rPr>
          <w:rFonts w:ascii="Arial" w:hAnsi="Arial" w:cs="Arial"/>
          <w:lang w:val="en-US"/>
        </w:rPr>
        <w:t>is a</w:t>
      </w:r>
      <w:r w:rsidR="00B52ECD" w:rsidRPr="0083351E">
        <w:rPr>
          <w:rFonts w:ascii="Arial" w:hAnsi="Arial" w:cs="Arial"/>
          <w:lang w:val="en-US"/>
        </w:rPr>
        <w:t>n</w:t>
      </w:r>
      <w:r w:rsidRPr="0083351E">
        <w:rPr>
          <w:rFonts w:ascii="Arial" w:hAnsi="Arial" w:cs="Arial"/>
          <w:lang w:val="en-US"/>
        </w:rPr>
        <w:t xml:space="preserve"> exception: we find that </w:t>
      </w:r>
      <w:r w:rsidR="00170581" w:rsidRPr="0083351E">
        <w:rPr>
          <w:rFonts w:ascii="Arial" w:hAnsi="Arial" w:cs="Arial"/>
          <w:lang w:val="en-US"/>
        </w:rPr>
        <w:t xml:space="preserve">the </w:t>
      </w:r>
      <w:r w:rsidRPr="0083351E">
        <w:rPr>
          <w:rFonts w:ascii="Arial" w:hAnsi="Arial" w:cs="Arial"/>
          <w:lang w:val="en-US"/>
        </w:rPr>
        <w:t xml:space="preserve">relative </w:t>
      </w:r>
      <w:r w:rsidR="00170581" w:rsidRPr="0083351E">
        <w:rPr>
          <w:rFonts w:ascii="Arial" w:hAnsi="Arial" w:cs="Arial"/>
          <w:lang w:val="en-US"/>
        </w:rPr>
        <w:t xml:space="preserve">and </w:t>
      </w:r>
      <w:r w:rsidRPr="0083351E">
        <w:rPr>
          <w:rFonts w:ascii="Arial" w:hAnsi="Arial" w:cs="Arial"/>
          <w:lang w:val="en-US"/>
        </w:rPr>
        <w:t xml:space="preserve">absolute employment of those in poor health deteriorated in </w:t>
      </w:r>
      <w:r w:rsidR="00D928AA" w:rsidRPr="0083351E">
        <w:rPr>
          <w:rFonts w:ascii="Arial" w:hAnsi="Arial" w:cs="Arial"/>
          <w:lang w:val="en-US"/>
        </w:rPr>
        <w:t>the USA</w:t>
      </w:r>
      <w:r w:rsidRPr="0083351E">
        <w:rPr>
          <w:rFonts w:ascii="Arial" w:hAnsi="Arial" w:cs="Arial"/>
          <w:lang w:val="en-US"/>
        </w:rPr>
        <w:t>.</w:t>
      </w:r>
      <w:r w:rsidR="00321E34" w:rsidRPr="0083351E">
        <w:rPr>
          <w:rFonts w:ascii="Arial" w:hAnsi="Arial" w:cs="Arial"/>
          <w:lang w:val="en-US"/>
        </w:rPr>
        <w:t xml:space="preserve"> A careful analysis of the micro-data </w:t>
      </w:r>
      <w:r w:rsidR="00433809" w:rsidRPr="0083351E">
        <w:rPr>
          <w:rFonts w:ascii="Arial" w:hAnsi="Arial" w:cs="Arial"/>
          <w:lang w:val="en-US"/>
        </w:rPr>
        <w:t xml:space="preserve">alongside wider macro-level indicators </w:t>
      </w:r>
      <w:r w:rsidR="00321E34" w:rsidRPr="0083351E">
        <w:rPr>
          <w:rFonts w:ascii="Arial" w:hAnsi="Arial" w:cs="Arial"/>
          <w:lang w:val="en-US"/>
        </w:rPr>
        <w:t xml:space="preserve">finds </w:t>
      </w:r>
      <w:r w:rsidR="00F0794C" w:rsidRPr="0083351E">
        <w:rPr>
          <w:rFonts w:ascii="Arial" w:hAnsi="Arial" w:cs="Arial"/>
          <w:lang w:val="en-US"/>
        </w:rPr>
        <w:t xml:space="preserve">little </w:t>
      </w:r>
      <w:r w:rsidR="0083351E">
        <w:rPr>
          <w:rFonts w:ascii="Arial" w:hAnsi="Arial" w:cs="Arial"/>
          <w:lang w:val="en-US"/>
        </w:rPr>
        <w:t>evidence</w:t>
      </w:r>
      <w:r w:rsidR="00F0794C" w:rsidRPr="0083351E">
        <w:rPr>
          <w:rFonts w:ascii="Arial" w:hAnsi="Arial" w:cs="Arial"/>
          <w:lang w:val="en-US"/>
        </w:rPr>
        <w:t xml:space="preserve"> that this is due to trends in part-time work, job tenure, or recruitment/retention</w:t>
      </w:r>
      <w:r w:rsidR="0083351E">
        <w:rPr>
          <w:rFonts w:ascii="Arial" w:hAnsi="Arial" w:cs="Arial"/>
          <w:lang w:val="en-US"/>
        </w:rPr>
        <w:t>. However</w:t>
      </w:r>
      <w:r w:rsidR="00F0794C" w:rsidRPr="0083351E">
        <w:rPr>
          <w:rFonts w:ascii="Arial" w:hAnsi="Arial" w:cs="Arial"/>
          <w:lang w:val="en-US"/>
        </w:rPr>
        <w:t xml:space="preserve">, it may partly be due to the lack of disability benefits reform </w:t>
      </w:r>
      <w:r w:rsidR="00433809" w:rsidRPr="0083351E">
        <w:rPr>
          <w:rFonts w:ascii="Arial" w:hAnsi="Arial" w:cs="Arial"/>
          <w:lang w:val="en-US"/>
        </w:rPr>
        <w:t xml:space="preserve">and wider macroeconomic developments </w:t>
      </w:r>
      <w:r w:rsidR="00F0794C" w:rsidRPr="0083351E">
        <w:rPr>
          <w:rFonts w:ascii="Arial" w:hAnsi="Arial" w:cs="Arial"/>
          <w:lang w:val="en-US"/>
        </w:rPr>
        <w:t xml:space="preserve">in the USA – notwithstanding some complexities in interpretation. Before this, however, we begin by </w:t>
      </w:r>
      <w:r w:rsidRPr="0083351E">
        <w:rPr>
          <w:rFonts w:ascii="Arial" w:hAnsi="Arial" w:cs="Arial"/>
          <w:lang w:val="en-US"/>
        </w:rPr>
        <w:t>review</w:t>
      </w:r>
      <w:r w:rsidR="00F0794C" w:rsidRPr="0083351E">
        <w:rPr>
          <w:rFonts w:ascii="Arial" w:hAnsi="Arial" w:cs="Arial"/>
          <w:lang w:val="en-US"/>
        </w:rPr>
        <w:t>ing</w:t>
      </w:r>
      <w:r w:rsidRPr="0083351E">
        <w:rPr>
          <w:rFonts w:ascii="Arial" w:hAnsi="Arial" w:cs="Arial"/>
          <w:lang w:val="en-US"/>
        </w:rPr>
        <w:t xml:space="preserve"> existing studies and explain</w:t>
      </w:r>
      <w:r w:rsidR="00F0794C" w:rsidRPr="0083351E">
        <w:rPr>
          <w:rFonts w:ascii="Arial" w:hAnsi="Arial" w:cs="Arial"/>
          <w:lang w:val="en-US"/>
        </w:rPr>
        <w:t>ing</w:t>
      </w:r>
      <w:r w:rsidRPr="0083351E">
        <w:rPr>
          <w:rFonts w:ascii="Arial" w:hAnsi="Arial" w:cs="Arial"/>
          <w:lang w:val="en-US"/>
        </w:rPr>
        <w:t xml:space="preserve"> why simple measures of health produce untrustworthy trends, before describing how we construct a more trustworthy measure </w:t>
      </w:r>
      <w:r w:rsidR="00BA4633">
        <w:rPr>
          <w:rFonts w:ascii="Arial" w:hAnsi="Arial" w:cs="Arial"/>
          <w:lang w:val="en-US"/>
        </w:rPr>
        <w:fldChar w:fldCharType="begin"/>
      </w:r>
      <w:r w:rsidR="00BA4633">
        <w:rPr>
          <w:rFonts w:ascii="Arial" w:hAnsi="Arial" w:cs="Arial"/>
          <w:lang w:val="en-US"/>
        </w:rPr>
        <w:instrText xml:space="preserve"> ADDIN EN.CITE &lt;EndNote&gt;&lt;Cite&gt;&lt;Author&gt;Poterba&lt;/Author&gt;&lt;Year&gt;2013&lt;/Year&gt;&lt;RecNum&gt;985&lt;/RecNum&gt;&lt;Prefix&gt;using the approach of &lt;/Prefix&gt;&lt;DisplayText&gt;(using the approach of Poterba, et al., 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using the approach of Poterba, et al., 2013)</w:t>
      </w:r>
      <w:r w:rsidR="00BA4633">
        <w:rPr>
          <w:rFonts w:ascii="Arial" w:hAnsi="Arial" w:cs="Arial"/>
          <w:lang w:val="en-US"/>
        </w:rPr>
        <w:fldChar w:fldCharType="end"/>
      </w:r>
      <w:r w:rsidRPr="0083351E">
        <w:rPr>
          <w:rFonts w:ascii="Arial" w:hAnsi="Arial" w:cs="Arial"/>
          <w:lang w:val="en-US"/>
        </w:rPr>
        <w:t xml:space="preserve">. </w:t>
      </w:r>
    </w:p>
    <w:p w14:paraId="7515C398" w14:textId="48E390B7" w:rsidR="007B709A" w:rsidRPr="0083351E" w:rsidRDefault="007B709A" w:rsidP="001904FB">
      <w:pPr>
        <w:pStyle w:val="Heading2"/>
        <w:rPr>
          <w:lang w:val="en-US"/>
        </w:rPr>
      </w:pPr>
      <w:bookmarkStart w:id="13" w:name="_Toc430117803"/>
      <w:bookmarkStart w:id="14" w:name="_Toc1"/>
      <w:bookmarkStart w:id="15" w:name="_Toc511743804"/>
      <w:bookmarkStart w:id="16" w:name="_Toc512503626"/>
      <w:bookmarkStart w:id="17" w:name="_Toc512503750"/>
      <w:bookmarkStart w:id="18" w:name="_Toc515376368"/>
      <w:r w:rsidRPr="0083351E">
        <w:rPr>
          <w:lang w:val="en-US"/>
        </w:rPr>
        <w:t xml:space="preserve">2. </w:t>
      </w:r>
      <w:r w:rsidR="00F0794C" w:rsidRPr="0083351E">
        <w:rPr>
          <w:lang w:val="en-US"/>
        </w:rPr>
        <w:t>Methods and d</w:t>
      </w:r>
      <w:r w:rsidRPr="0083351E">
        <w:rPr>
          <w:lang w:val="en-US"/>
        </w:rPr>
        <w:t>ata</w:t>
      </w:r>
      <w:bookmarkEnd w:id="13"/>
      <w:bookmarkEnd w:id="14"/>
      <w:bookmarkEnd w:id="15"/>
      <w:bookmarkEnd w:id="16"/>
      <w:bookmarkEnd w:id="17"/>
      <w:bookmarkEnd w:id="18"/>
    </w:p>
    <w:p w14:paraId="0B8D27BA" w14:textId="3BC409F8" w:rsidR="00F0794C" w:rsidRPr="0083351E" w:rsidRDefault="00DC04D7" w:rsidP="001904FB">
      <w:pPr>
        <w:pStyle w:val="Heading3"/>
        <w:rPr>
          <w:lang w:val="en-US"/>
        </w:rPr>
      </w:pPr>
      <w:r w:rsidRPr="0083351E">
        <w:rPr>
          <w:lang w:val="en-US"/>
        </w:rPr>
        <w:t xml:space="preserve">2.1 </w:t>
      </w:r>
      <w:r w:rsidR="00F0794C" w:rsidRPr="0083351E">
        <w:rPr>
          <w:lang w:val="en-US"/>
        </w:rPr>
        <w:t>General approach</w:t>
      </w:r>
    </w:p>
    <w:p w14:paraId="16CD957C" w14:textId="04EC7EEC" w:rsidR="00F0794C" w:rsidRPr="0083351E" w:rsidRDefault="00F0794C" w:rsidP="00F0794C">
      <w:pPr>
        <w:pStyle w:val="Text"/>
        <w:rPr>
          <w:rFonts w:ascii="Arial" w:hAnsi="Arial" w:cs="Arial"/>
          <w:lang w:val="en-US"/>
        </w:rPr>
      </w:pPr>
      <w:r w:rsidRPr="0083351E">
        <w:rPr>
          <w:rFonts w:ascii="Arial" w:hAnsi="Arial" w:cs="Arial"/>
          <w:lang w:val="en-US"/>
        </w:rPr>
        <w:t xml:space="preserve">There is ample evidence that ill-health and disability reduce people’s chances of getting and keeping work </w:t>
      </w:r>
      <w:r w:rsidR="00BA4633">
        <w:rPr>
          <w:rFonts w:ascii="Arial" w:hAnsi="Arial" w:cs="Arial"/>
          <w:lang w:val="en-US"/>
        </w:rPr>
        <w:fldChar w:fldCharType="begin">
          <w:fldData xml:space="preserve">PEVuZE5vdGU+PENpdGU+PEF1dGhvcj5BbGF2aW5pYTwvQXV0aG9yPjxZZWFyPjIwMDg8L1llYXI+
PFJlY051bT44OTg8L1JlY051bT48RGlzcGxheVRleHQ+KEFsYXZpbmlhIGFuZCBCdXJkb3JmLCAy
MDA4LCBSb2Jyb2VrLCBldCBhbC4sIDIwMTMsIGUuZy4gU2NodXJpbmcsIGV0IGFsLiwgMjAwNyk8
L0Rpc3BsYXlUZXh0PjxyZWNvcmQ+PHJlYy1udW1iZXI+ODk4PC9yZWMtbnVtYmVyPjxmb3JlaWdu
LWtleXM+PGtleSBhcHA9IkVOIiBkYi1pZD0iNXhhdHQwMDk0cnI5Mm1lcHphZXhkMnh6eDI5YXBw
ZXNhZTBhIiB0aW1lc3RhbXA9IjE1MjM5NTY2NDUiPjg5ODwva2V5PjwvZm9yZWlnbi1rZXlzPjxy
ZWYtdHlwZSBuYW1lPSJKb3VybmFsIEFydGljbGUiPjE3PC9yZWYtdHlwZT48Y29udHJpYnV0b3Jz
PjxhdXRob3JzPjxhdXRob3I+QWxhdmluaWEsIFNleWVkIE1vaGFtbWFkPC9hdXRob3I+PGF1dGhv
cj5CdXJkb3JmLCBBbGV4PC9hdXRob3I+PC9hdXRob3JzPjwvY29udHJpYnV0b3JzPjx0aXRsZXM+
PHRpdGxlPlVuZW1wbG95bWVudCBhbmQgcmV0aXJlbWVudCBhbmQgaWxsLWhlYWx0aDogYSBjcm9z
cy1zZWN0aW9uYWwgYW5hbHlzaXMgYWNyb3NzIEV1cm9wZWFuIGNvdW50cmllczwvdGl0bGU+PHNl
Y29uZGFyeS10aXRsZT5JbnRlcm5hdGlvbmFsIGFyY2hpdmVzIG9mIG9jY3VwYXRpb25hbCBhbmQg
ZW52aXJvbm1lbnRhbCBoZWFsdGg8L3NlY29uZGFyeS10aXRsZT48L3RpdGxlcz48cGVyaW9kaWNh
bD48ZnVsbC10aXRsZT5JbnRlcm5hdGlvbmFsIGFyY2hpdmVzIG9mIG9jY3VwYXRpb25hbCBhbmQg
ZW52aXJvbm1lbnRhbCBoZWFsdGg8L2Z1bGwtdGl0bGU+PC9wZXJpb2RpY2FsPjxwYWdlcz4zOS00
NTwvcGFnZXM+PHZvbHVtZT44Mjwvdm9sdW1lPjxudW1iZXI+MTwvbnVtYmVyPjxkYXRlcz48eWVh
cj4yMDA4PC95ZWFyPjwvZGF0ZXM+PGlzYm4+MDM0MC0wMTMxPC9pc2JuPjx1cmxzPjwvdXJscz48
L3JlY29yZD48L0NpdGU+PENpdGU+PEF1dGhvcj5Sb2Jyb2VrPC9BdXRob3I+PFllYXI+MjAxMzwv
WWVhcj48UmVjTnVtPjMwNTY8L1JlY051bT48cmVjb3JkPjxyZWMtbnVtYmVyPjMwNTY8L3JlYy1u
dW1iZXI+PGZvcmVpZ24ta2V5cz48a2V5IGFwcD0iRU4iIGRiLWlkPSI1eGF0dDAwOTRycjkybWVw
emFleGQyeHp4MjlhcHBlc2FlMGEiIHRpbWVzdGFtcD0iMTUyMzk1ODg5MSI+MzA1Njwva2V5Pjwv
Zm9yZWlnbi1rZXlzPjxyZWYtdHlwZSBuYW1lPSJKb3VybmFsIEFydGljbGUiPjE3PC9yZWYtdHlw
ZT48Y29udHJpYnV0b3JzPjxhdXRob3JzPjxhdXRob3I+Um9icm9laywgU3V6YW4gSlc8L2F1dGhv
cj48YXV0aG9yPlNjaHVyaW5nLCBNZXJlbDwvYXV0aG9yPjxhdXRob3I+Q3JvZXplbiwgU2ltb25l
PC9hdXRob3I+PGF1dGhvcj5TdGF0dGluLCBNaWthZWw8L2F1dGhvcj48YXV0aG9yPkJ1cmRvcmYs
IEFsZXg8L2F1dGhvcj48L2F1dGhvcnM+PC9jb250cmlidXRvcnM+PHRpdGxlcz48dGl0bGU+UG9v
ciBoZWFsdGgsIHVuaGVhbHRoeSBiZWhhdmlvcnMsIGFuZCB1bmZhdm9yYWJsZSB3b3JrIGNoYXJh
Y3RlcmlzdGljcyBpbmZsdWVuY2UgcGF0aHdheXMgb2YgZXhpdCBmcm9tIHBhaWQgZW1wbG95bWVu
dCBhbW9uZyBvbGRlciB3b3JrZXJzIGluIEV1cm9wZTogYSBmb3VyIHllYXIgZm9sbG93LXVwIHN0
dWR5PC90aXRsZT48c2Vjb25kYXJ5LXRpdGxlPlNjYW5kaW5hdmlhbiBqb3VybmFsIG9mIHdvcmss
IGVudmlyb25tZW50ICZhbXA7IGhlYWx0aDwvc2Vjb25kYXJ5LXRpdGxlPjwvdGl0bGVzPjxwZXJp
b2RpY2FsPjxmdWxsLXRpdGxlPlNjYW5kaW5hdmlhbiBKb3VybmFsIG9mIFdvcmssIEVudmlyb25t
ZW50ICZhbXA7IEhlYWx0aDwvZnVsbC10aXRsZT48L3BlcmlvZGljYWw+PHBhZ2VzPjEyNS0xMzM8
L3BhZ2VzPjxkYXRlcz48eWVhcj4yMDEzPC95ZWFyPjwvZGF0ZXM+PGlzYm4+MDM1NS0zMTQwPC9p
c2JuPjx1cmxzPjwvdXJscz48L3JlY29yZD48L0NpdGU+PENpdGU+PEF1dGhvcj5TY2h1cmluZzwv
QXV0aG9yPjxZZWFyPjIwMDc8L1llYXI+PFJlY051bT4yNzM3PC9SZWNOdW0+PFByZWZpeD5lLmcu
IDwvUHJlZml4PjxyZWNvcmQ+PHJlYy1udW1iZXI+MjczNzwvcmVjLW51bWJlcj48Zm9yZWlnbi1r
ZXlzPjxrZXkgYXBwPSJFTiIgZGItaWQ9IjV4YXR0MDA5NHJyOTJtZXB6YWV4ZDJ4engyOWFwcGVz
YWUwYSIgdGltZXN0YW1wPSIxNTIzOTU3MjI4Ij4yNzM3PC9rZXk+PC9mb3JlaWduLWtleXM+PHJl
Zi10eXBlIG5hbWU9IkpvdXJuYWwgQXJ0aWNsZSI+MTc8L3JlZi10eXBlPjxjb250cmlidXRvcnM+
PGF1dGhvcnM+PGF1dGhvcj5NZXJlbCBTY2h1cmluZzwvYXV0aG9yPjxhdXRob3I+TGV4IEJ1cmRv
cmY8L2F1dGhvcj48YXV0aG9yPkFudG9uIEt1bnN0PC9hdXRob3I+PGF1dGhvcj5Kb2hhbiBNYWNr
ZW5iYWNoIDwvYXV0aG9yPjwvYXV0aG9ycz48L2NvbnRyaWJ1dG9ycz48dGl0bGVzPjx0aXRsZT5U
aGUgZWZmZWN0cyBvZiBpbGwgaGVhbHRoIG9uIGVudGVyaW5nIGFuZCBtYWludGFpbmluZyBwYWlk
IGVtcGxveW1lbnQ6IGV2aWRlbmNlIGluIEV1cm9wZWFuIGNvdW50cmllczwvdGl0bGU+PHNlY29u
ZGFyeS10aXRsZT5Kb3VybmFsIG9mIEVwaWRlbWlvbG9neSBhbmQgQ29tbXVuaXR5IEhlYWx0aDwv
c2Vjb25kYXJ5LXRpdGxlPjwvdGl0bGVzPjxwZXJpb2RpY2FsPjxmdWxsLXRpdGxlPkpvdXJuYWwg
T2YgRXBpZGVtaW9sb2d5IEFuZCBDb21tdW5pdHkgSGVhbHRoPC9mdWxsLXRpdGxlPjwvcGVyaW9k
aWNhbD48cGFnZXM+NTk3LTYwNDwvcGFnZXM+PHZvbHVtZT42MTwvdm9sdW1lPjxrZXl3b3Jkcz48
a2V5d29yZD5lZmZlY3RzIC0gaGVhbHRoIGFmZmVjdGluZyB3b3JrPC9rZXl3b3JkPjxrZXl3b3Jk
PmxhYm91ciBkZW1hbmQgLSBoZWFsdGg8L2tleXdvcmQ+PGtleXdvcmQ+ZGVtb2dyYXBoaWNzIC0g
Z2VuZGVyL2NhcmU8L2tleXdvcmQ+PC9rZXl3b3Jkcz48ZGF0ZXM+PHllYXI+MjAwNzwveWVhcj48
L2RhdGVzPjx1cmxzPjxyZWxhdGVkLXVybHM+PHVybD5Ob3QgYXZhaWxhYmxlIG9ubGluZSB0aHJv
dWdoIExTRSAtIGh0dHA6Ly9qZWNoLmJtai5jb20vY2dpL2NvbnRlbnQvYWJzdHJhY3QvNjEvNy81
OTc8L3VybD48L3JlbGF0ZWQtdXJscz48L3VybHM+PGN1c3RvbTE+UmVhZDwvY3VzdG9tMT48Y3Vz
dG9tMz5FdXJvcGU8L2N1c3RvbTM+PC9yZWNvcmQ+PC9DaXRlPjwvRW5kTm90ZT5=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BbGF2aW5pYTwvQXV0aG9yPjxZZWFyPjIwMDg8L1llYXI+
PFJlY051bT44OTg8L1JlY051bT48RGlzcGxheVRleHQ+KEFsYXZpbmlhIGFuZCBCdXJkb3JmLCAy
MDA4LCBSb2Jyb2VrLCBldCBhbC4sIDIwMTMsIGUuZy4gU2NodXJpbmcsIGV0IGFsLiwgMjAwNyk8
L0Rpc3BsYXlUZXh0PjxyZWNvcmQ+PHJlYy1udW1iZXI+ODk4PC9yZWMtbnVtYmVyPjxmb3JlaWdu
LWtleXM+PGtleSBhcHA9IkVOIiBkYi1pZD0iNXhhdHQwMDk0cnI5Mm1lcHphZXhkMnh6eDI5YXBw
ZXNhZTBhIiB0aW1lc3RhbXA9IjE1MjM5NTY2NDUiPjg5ODwva2V5PjwvZm9yZWlnbi1rZXlzPjxy
ZWYtdHlwZSBuYW1lPSJKb3VybmFsIEFydGljbGUiPjE3PC9yZWYtdHlwZT48Y29udHJpYnV0b3Jz
PjxhdXRob3JzPjxhdXRob3I+QWxhdmluaWEsIFNleWVkIE1vaGFtbWFkPC9hdXRob3I+PGF1dGhv
cj5CdXJkb3JmLCBBbGV4PC9hdXRob3I+PC9hdXRob3JzPjwvY29udHJpYnV0b3JzPjx0aXRsZXM+
PHRpdGxlPlVuZW1wbG95bWVudCBhbmQgcmV0aXJlbWVudCBhbmQgaWxsLWhlYWx0aDogYSBjcm9z
cy1zZWN0aW9uYWwgYW5hbHlzaXMgYWNyb3NzIEV1cm9wZWFuIGNvdW50cmllczwvdGl0bGU+PHNl
Y29uZGFyeS10aXRsZT5JbnRlcm5hdGlvbmFsIGFyY2hpdmVzIG9mIG9jY3VwYXRpb25hbCBhbmQg
ZW52aXJvbm1lbnRhbCBoZWFsdGg8L3NlY29uZGFyeS10aXRsZT48L3RpdGxlcz48cGVyaW9kaWNh
bD48ZnVsbC10aXRsZT5JbnRlcm5hdGlvbmFsIGFyY2hpdmVzIG9mIG9jY3VwYXRpb25hbCBhbmQg
ZW52aXJvbm1lbnRhbCBoZWFsdGg8L2Z1bGwtdGl0bGU+PC9wZXJpb2RpY2FsPjxwYWdlcz4zOS00
NTwvcGFnZXM+PHZvbHVtZT44Mjwvdm9sdW1lPjxudW1iZXI+MTwvbnVtYmVyPjxkYXRlcz48eWVh
cj4yMDA4PC95ZWFyPjwvZGF0ZXM+PGlzYm4+MDM0MC0wMTMxPC9pc2JuPjx1cmxzPjwvdXJscz48
L3JlY29yZD48L0NpdGU+PENpdGU+PEF1dGhvcj5Sb2Jyb2VrPC9BdXRob3I+PFllYXI+MjAxMzwv
WWVhcj48UmVjTnVtPjMwNTY8L1JlY051bT48cmVjb3JkPjxyZWMtbnVtYmVyPjMwNTY8L3JlYy1u
dW1iZXI+PGZvcmVpZ24ta2V5cz48a2V5IGFwcD0iRU4iIGRiLWlkPSI1eGF0dDAwOTRycjkybWVw
emFleGQyeHp4MjlhcHBlc2FlMGEiIHRpbWVzdGFtcD0iMTUyMzk1ODg5MSI+MzA1Njwva2V5Pjwv
Zm9yZWlnbi1rZXlzPjxyZWYtdHlwZSBuYW1lPSJKb3VybmFsIEFydGljbGUiPjE3PC9yZWYtdHlw
ZT48Y29udHJpYnV0b3JzPjxhdXRob3JzPjxhdXRob3I+Um9icm9laywgU3V6YW4gSlc8L2F1dGhv
cj48YXV0aG9yPlNjaHVyaW5nLCBNZXJlbDwvYXV0aG9yPjxhdXRob3I+Q3JvZXplbiwgU2ltb25l
PC9hdXRob3I+PGF1dGhvcj5TdGF0dGluLCBNaWthZWw8L2F1dGhvcj48YXV0aG9yPkJ1cmRvcmYs
IEFsZXg8L2F1dGhvcj48L2F1dGhvcnM+PC9jb250cmlidXRvcnM+PHRpdGxlcz48dGl0bGU+UG9v
ciBoZWFsdGgsIHVuaGVhbHRoeSBiZWhhdmlvcnMsIGFuZCB1bmZhdm9yYWJsZSB3b3JrIGNoYXJh
Y3RlcmlzdGljcyBpbmZsdWVuY2UgcGF0aHdheXMgb2YgZXhpdCBmcm9tIHBhaWQgZW1wbG95bWVu
dCBhbW9uZyBvbGRlciB3b3JrZXJzIGluIEV1cm9wZTogYSBmb3VyIHllYXIgZm9sbG93LXVwIHN0
dWR5PC90aXRsZT48c2Vjb25kYXJ5LXRpdGxlPlNjYW5kaW5hdmlhbiBqb3VybmFsIG9mIHdvcmss
IGVudmlyb25tZW50ICZhbXA7IGhlYWx0aDwvc2Vjb25kYXJ5LXRpdGxlPjwvdGl0bGVzPjxwZXJp
b2RpY2FsPjxmdWxsLXRpdGxlPlNjYW5kaW5hdmlhbiBKb3VybmFsIG9mIFdvcmssIEVudmlyb25t
ZW50ICZhbXA7IEhlYWx0aDwvZnVsbC10aXRsZT48L3BlcmlvZGljYWw+PHBhZ2VzPjEyNS0xMzM8
L3BhZ2VzPjxkYXRlcz48eWVhcj4yMDEzPC95ZWFyPjwvZGF0ZXM+PGlzYm4+MDM1NS0zMTQwPC9p
c2JuPjx1cmxzPjwvdXJscz48L3JlY29yZD48L0NpdGU+PENpdGU+PEF1dGhvcj5TY2h1cmluZzwv
QXV0aG9yPjxZZWFyPjIwMDc8L1llYXI+PFJlY051bT4yNzM3PC9SZWNOdW0+PFByZWZpeD5lLmcu
IDwvUHJlZml4PjxyZWNvcmQ+PHJlYy1udW1iZXI+MjczNzwvcmVjLW51bWJlcj48Zm9yZWlnbi1r
ZXlzPjxrZXkgYXBwPSJFTiIgZGItaWQ9IjV4YXR0MDA5NHJyOTJtZXB6YWV4ZDJ4engyOWFwcGVz
YWUwYSIgdGltZXN0YW1wPSIxNTIzOTU3MjI4Ij4yNzM3PC9rZXk+PC9mb3JlaWduLWtleXM+PHJl
Zi10eXBlIG5hbWU9IkpvdXJuYWwgQXJ0aWNsZSI+MTc8L3JlZi10eXBlPjxjb250cmlidXRvcnM+
PGF1dGhvcnM+PGF1dGhvcj5NZXJlbCBTY2h1cmluZzwvYXV0aG9yPjxhdXRob3I+TGV4IEJ1cmRv
cmY8L2F1dGhvcj48YXV0aG9yPkFudG9uIEt1bnN0PC9hdXRob3I+PGF1dGhvcj5Kb2hhbiBNYWNr
ZW5iYWNoIDwvYXV0aG9yPjwvYXV0aG9ycz48L2NvbnRyaWJ1dG9ycz48dGl0bGVzPjx0aXRsZT5U
aGUgZWZmZWN0cyBvZiBpbGwgaGVhbHRoIG9uIGVudGVyaW5nIGFuZCBtYWludGFpbmluZyBwYWlk
IGVtcGxveW1lbnQ6IGV2aWRlbmNlIGluIEV1cm9wZWFuIGNvdW50cmllczwvdGl0bGU+PHNlY29u
ZGFyeS10aXRsZT5Kb3VybmFsIG9mIEVwaWRlbWlvbG9neSBhbmQgQ29tbXVuaXR5IEhlYWx0aDwv
c2Vjb25kYXJ5LXRpdGxlPjwvdGl0bGVzPjxwZXJpb2RpY2FsPjxmdWxsLXRpdGxlPkpvdXJuYWwg
T2YgRXBpZGVtaW9sb2d5IEFuZCBDb21tdW5pdHkgSGVhbHRoPC9mdWxsLXRpdGxlPjwvcGVyaW9k
aWNhbD48cGFnZXM+NTk3LTYwNDwvcGFnZXM+PHZvbHVtZT42MTwvdm9sdW1lPjxrZXl3b3Jkcz48
a2V5d29yZD5lZmZlY3RzIC0gaGVhbHRoIGFmZmVjdGluZyB3b3JrPC9rZXl3b3JkPjxrZXl3b3Jk
PmxhYm91ciBkZW1hbmQgLSBoZWFsdGg8L2tleXdvcmQ+PGtleXdvcmQ+ZGVtb2dyYXBoaWNzIC0g
Z2VuZGVyL2NhcmU8L2tleXdvcmQ+PC9rZXl3b3Jkcz48ZGF0ZXM+PHllYXI+MjAwNzwveWVhcj48
L2RhdGVzPjx1cmxzPjxyZWxhdGVkLXVybHM+PHVybD5Ob3QgYXZhaWxhYmxlIG9ubGluZSB0aHJv
dWdoIExTRSAtIGh0dHA6Ly9qZWNoLmJtai5jb20vY2dpL2NvbnRlbnQvYWJzdHJhY3QvNjEvNy81
OTc8L3VybD48L3JlbGF0ZWQtdXJscz48L3VybHM+PGN1c3RvbTE+UmVhZDwvY3VzdG9tMT48Y3Vz
dG9tMz5FdXJvcGU8L2N1c3RvbTM+PC9yZWNvcmQ+PC9DaXRlPjwvRW5kTm90ZT5=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Alavinia and Burdorf, 2008, Robroek, et al., 2013, e.g. Schuring, et al., 2007)</w:t>
      </w:r>
      <w:r w:rsidR="00BA4633">
        <w:rPr>
          <w:rFonts w:ascii="Arial" w:hAnsi="Arial" w:cs="Arial"/>
          <w:lang w:val="en-US"/>
        </w:rPr>
        <w:fldChar w:fldCharType="end"/>
      </w:r>
      <w:r w:rsidRPr="0083351E">
        <w:rPr>
          <w:rFonts w:ascii="Arial" w:hAnsi="Arial" w:cs="Arial"/>
          <w:lang w:val="en-US"/>
        </w:rPr>
        <w:t xml:space="preserve">. A few within-country trends and cross-national comparisons do exist </w:t>
      </w:r>
      <w:r w:rsidR="00BA4633">
        <w:rPr>
          <w:rFonts w:ascii="Arial" w:hAnsi="Arial" w:cs="Arial"/>
          <w:lang w:val="en-US"/>
        </w:rPr>
        <w:fldChar w:fldCharType="begin">
          <w:fldData xml:space="preserve">PEVuZE5vdGU+PENpdGU+PEF1dGhvcj5CYXVtYmVyZzwvQXV0aG9yPjxZZWFyPjIwMTU8L1llYXI+
PFJlY051bT4xNDEwPC9SZWNOdW0+PERpc3BsYXlUZXh0PihCYXVtYmVyZywgZXQgYWwuLCAyMDE1
LCBHZWlnZXIsIGV0IGFsLiwgMjAxNyk8L0Rpc3BsYXlUZXh0PjxyZWNvcmQ+PHJlYy1udW1iZXI+
MTQxMDwvcmVjLW51bWJlcj48Zm9yZWlnbi1rZXlzPjxrZXkgYXBwPSJFTiIgZGItaWQ9IjV4YXR0
MDA5NHJyOTJtZXB6YWV4ZDJ4engyOWFwcGVzYWUwYSIgdGltZXN0YW1wPSIxNTIzOTU3MjE5Ij4x
NDEwPC9rZXk+PC9mb3JlaWduLWtleXM+PHJlZi10eXBlIG5hbWU9IkpvdXJuYWwgQXJ0aWNsZSI+
MTc8L3JlZi10eXBlPjxjb250cmlidXRvcnM+PGF1dGhvcnM+PGF1dGhvcj5CYXVtYmVyZywgQmVu
PC9hdXRob3I+PGF1dGhvcj5Kb25lcywgTWVsYW5pZTwvYXV0aG9yPjxhdXRob3I+V2FzcywgVmlj
dG9yaWE8L2F1dGhvcj48L2F1dGhvcnM+PC9jb250cmlidXRvcnM+PHRpdGxlcz48dGl0bGU+RGlz
YWJpbGl0eSBwcmV2YWxlbmNlIGFuZCBkaXNhYmlsaXR5LXJlbGF0ZWQgZW1wbG95bWVudCBnYXBz
IGluIHRoZSBVSyAxOTk44oCTMjAxMjogRGlmZmVyZW50IHRyZW5kcyBpbiBkaWZmZXJlbnQgc3Vy
dmV5cz88L3RpdGxlPjxzZWNvbmRhcnktdGl0bGU+U29jaWFsIFNjaWVuY2UgJmFtcDsgTWVkaWNp
bmU8L3NlY29uZGFyeS10aXRsZT48L3RpdGxlcz48cGVyaW9kaWNhbD48ZnVsbC10aXRsZT5Tb2Np
YWwgU2NpZW5jZSAmYW1wOyBNZWRpY2luZTwvZnVsbC10aXRsZT48L3BlcmlvZGljYWw+PHBhZ2Vz
PjcyLTgxPC9wYWdlcz48dm9sdW1lPjE0MTwvdm9sdW1lPjxrZXl3b3Jkcz48a2V5d29yZD5VSzwv
a2V5d29yZD48a2V5d29yZD5EaXNhYmlsaXR5PC9rZXl3b3JkPjxrZXl3b3JkPkVtcGxveW1lbnQg
ZGlzYWR2YW50YWdlPC9rZXl3b3JkPjxrZXl3b3JkPkdlbmVyYWwgSG91c2Vob2xkIFN1cnZleTwv
a2V5d29yZD48a2V5d29yZD5IZWFsdGggU3VydmV5IGZvciBFbmdsYW5kPC9rZXl3b3JkPjxrZXl3
b3JkPkxhYm91ciBGb3JjZSBTdXJ2ZXk8L2tleXdvcmQ+PC9rZXl3b3Jkcz48ZGF0ZXM+PHllYXI+
MjAxNTwveWVhcj48cHViLWRhdGVzPjxkYXRlPjkvLzwvZGF0ZT48L3B1Yi1kYXRlcz48L2RhdGVz
Pjxpc2JuPjAyNzctOTUzNjwvaXNibj48dXJscz48cmVsYXRlZC11cmxzPjx1cmw+aHR0cDovL3d3
dy5zY2llbmNlZGlyZWN0LmNvbS9zY2llbmNlL2FydGljbGUvcGlpL1MwMjc3OTUzNjE1MzAwMjg5
PC91cmw+PC9yZWxhdGVkLXVybHM+PC91cmxzPjxlbGVjdHJvbmljLXJlc291cmNlLW51bT5odHRw
Oi8vZHguZG9pLm9yZy8xMC4xMDE2L2ouc29jc2NpbWVkLjIwMTUuMDcuMDEyPC9lbGVjdHJvbmlj
LXJlc291cmNlLW51bT48L3JlY29yZD48L0NpdGU+PENpdGU+PEF1dGhvcj5HZWlnZXI8L0F1dGhv
cj48WWVhcj4yMDE3PC9ZZWFyPjxSZWNOdW0+MzExODwvUmVjTnVtPjxyZWNvcmQ+PHJlYy1udW1i
ZXI+MzExODwvcmVjLW51bWJlcj48Zm9yZWlnbi1rZXlzPjxrZXkgYXBwPSJFTiIgZGItaWQ9IjV4
YXR0MDA5NHJyOTJtZXB6YWV4ZDJ4engyOWFwcGVzYWUwYSIgdGltZXN0YW1wPSIxNTI3NjAzMjY4
Ij4zMTE4PC9rZXk+PC9mb3JlaWduLWtleXM+PHJlZi10eXBlIG5hbWU9IkpvdXJuYWwgQXJ0aWNs
ZSI+MTc8L3JlZi10eXBlPjxjb250cmlidXRvcnM+PGF1dGhvcnM+PGF1dGhvcj5HZWlnZXIsIEJl
biBCYXVtYmVyZzwvYXV0aG9yPjxhdXRob3I+dmFuIGRlciBXZWwsIEtqZXRpbCBBLjwvYXV0aG9y
PjxhdXRob3I+VMO4Z2UsIEFubmUgR3JldGU8L2F1dGhvcj48L2F1dGhvcnM+PC9jb250cmlidXRv
cnM+PHRpdGxlcz48dGl0bGU+U3VjY2VzcyBhbmQgZmFpbHVyZSBpbiBuYXJyb3dpbmcgdGhlIGRp
c2FiaWxpdHkgZW1wbG95bWVudCBnYXA6IGNvbXBhcmluZyBsZXZlbHMgYW5kIHRyZW5kcyBhY3Jv
c3MgRXVyb3BlIDIwMDLigJMyMDE0PC90aXRsZT48c2Vjb25kYXJ5LXRpdGxlPkJNQyBQdWJsaWMg
SGVhbHRoPC9zZWNvbmRhcnktdGl0bGU+PC90aXRsZXM+PHBlcmlvZGljYWw+PGZ1bGwtdGl0bGU+
Qk1DIFB1YmxpYyBIZWFsdGg8L2Z1bGwtdGl0bGU+PC9wZXJpb2RpY2FsPjxwYWdlcz45Mjg8L3Bh
Z2VzPjx2b2x1bWU+MTc8L3ZvbHVtZT48bnVtYmVyPjE8L251bWJlcj48ZGF0ZXM+PHllYXI+MjAx
NzwveWVhcj48cHViLWRhdGVzPjxkYXRlPkRlY2VtYmVyIDAyPC9kYXRlPjwvcHViLWRhdGVzPjwv
ZGF0ZXM+PGlzYm4+MTQ3MS0yNDU4PC9pc2JuPjxsYWJlbD5HZWlnZXIyMDE3PC9sYWJlbD48d29y
ay10eXBlPmpvdXJuYWwgYXJ0aWNsZTwvd29yay10eXBlPjx1cmxzPjxyZWxhdGVkLXVybHM+PHVy
bD5odHRwczovL2RvaS5vcmcvMTAuMTE4Ni9zMTI4ODktMDE3LTQ5MzgtODwvdXJsPjwvcmVsYXRl
ZC11cmxzPjwvdXJscz48ZWxlY3Ryb25pYy1yZXNvdXJjZS1udW0+MTAuMTE4Ni9zMTI4ODktMDE3
LTQ5MzgtODwvZWxlY3Ryb25pYy1yZXNvdXJjZS1udW0+PC9yZWNvcmQ+PC9DaXRlPjwvRW5kTm90
ZT5=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CYXVtYmVyZzwvQXV0aG9yPjxZZWFyPjIwMTU8L1llYXI+
PFJlY051bT4xNDEwPC9SZWNOdW0+PERpc3BsYXlUZXh0PihCYXVtYmVyZywgZXQgYWwuLCAyMDE1
LCBHZWlnZXIsIGV0IGFsLiwgMjAxNyk8L0Rpc3BsYXlUZXh0PjxyZWNvcmQ+PHJlYy1udW1iZXI+
MTQxMDwvcmVjLW51bWJlcj48Zm9yZWlnbi1rZXlzPjxrZXkgYXBwPSJFTiIgZGItaWQ9IjV4YXR0
MDA5NHJyOTJtZXB6YWV4ZDJ4engyOWFwcGVzYWUwYSIgdGltZXN0YW1wPSIxNTIzOTU3MjE5Ij4x
NDEwPC9rZXk+PC9mb3JlaWduLWtleXM+PHJlZi10eXBlIG5hbWU9IkpvdXJuYWwgQXJ0aWNsZSI+
MTc8L3JlZi10eXBlPjxjb250cmlidXRvcnM+PGF1dGhvcnM+PGF1dGhvcj5CYXVtYmVyZywgQmVu
PC9hdXRob3I+PGF1dGhvcj5Kb25lcywgTWVsYW5pZTwvYXV0aG9yPjxhdXRob3I+V2FzcywgVmlj
dG9yaWE8L2F1dGhvcj48L2F1dGhvcnM+PC9jb250cmlidXRvcnM+PHRpdGxlcz48dGl0bGU+RGlz
YWJpbGl0eSBwcmV2YWxlbmNlIGFuZCBkaXNhYmlsaXR5LXJlbGF0ZWQgZW1wbG95bWVudCBnYXBz
IGluIHRoZSBVSyAxOTk44oCTMjAxMjogRGlmZmVyZW50IHRyZW5kcyBpbiBkaWZmZXJlbnQgc3Vy
dmV5cz88L3RpdGxlPjxzZWNvbmRhcnktdGl0bGU+U29jaWFsIFNjaWVuY2UgJmFtcDsgTWVkaWNp
bmU8L3NlY29uZGFyeS10aXRsZT48L3RpdGxlcz48cGVyaW9kaWNhbD48ZnVsbC10aXRsZT5Tb2Np
YWwgU2NpZW5jZSAmYW1wOyBNZWRpY2luZTwvZnVsbC10aXRsZT48L3BlcmlvZGljYWw+PHBhZ2Vz
PjcyLTgxPC9wYWdlcz48dm9sdW1lPjE0MTwvdm9sdW1lPjxrZXl3b3Jkcz48a2V5d29yZD5VSzwv
a2V5d29yZD48a2V5d29yZD5EaXNhYmlsaXR5PC9rZXl3b3JkPjxrZXl3b3JkPkVtcGxveW1lbnQg
ZGlzYWR2YW50YWdlPC9rZXl3b3JkPjxrZXl3b3JkPkdlbmVyYWwgSG91c2Vob2xkIFN1cnZleTwv
a2V5d29yZD48a2V5d29yZD5IZWFsdGggU3VydmV5IGZvciBFbmdsYW5kPC9rZXl3b3JkPjxrZXl3
b3JkPkxhYm91ciBGb3JjZSBTdXJ2ZXk8L2tleXdvcmQ+PC9rZXl3b3Jkcz48ZGF0ZXM+PHllYXI+
MjAxNTwveWVhcj48cHViLWRhdGVzPjxkYXRlPjkvLzwvZGF0ZT48L3B1Yi1kYXRlcz48L2RhdGVz
Pjxpc2JuPjAyNzctOTUzNjwvaXNibj48dXJscz48cmVsYXRlZC11cmxzPjx1cmw+aHR0cDovL3d3
dy5zY2llbmNlZGlyZWN0LmNvbS9zY2llbmNlL2FydGljbGUvcGlpL1MwMjc3OTUzNjE1MzAwMjg5
PC91cmw+PC9yZWxhdGVkLXVybHM+PC91cmxzPjxlbGVjdHJvbmljLXJlc291cmNlLW51bT5odHRw
Oi8vZHguZG9pLm9yZy8xMC4xMDE2L2ouc29jc2NpbWVkLjIwMTUuMDcuMDEyPC9lbGVjdHJvbmlj
LXJlc291cmNlLW51bT48L3JlY29yZD48L0NpdGU+PENpdGU+PEF1dGhvcj5HZWlnZXI8L0F1dGhv
cj48WWVhcj4yMDE3PC9ZZWFyPjxSZWNOdW0+MzExODwvUmVjTnVtPjxyZWNvcmQ+PHJlYy1udW1i
ZXI+MzExODwvcmVjLW51bWJlcj48Zm9yZWlnbi1rZXlzPjxrZXkgYXBwPSJFTiIgZGItaWQ9IjV4
YXR0MDA5NHJyOTJtZXB6YWV4ZDJ4engyOWFwcGVzYWUwYSIgdGltZXN0YW1wPSIxNTI3NjAzMjY4
Ij4zMTE4PC9rZXk+PC9mb3JlaWduLWtleXM+PHJlZi10eXBlIG5hbWU9IkpvdXJuYWwgQXJ0aWNs
ZSI+MTc8L3JlZi10eXBlPjxjb250cmlidXRvcnM+PGF1dGhvcnM+PGF1dGhvcj5HZWlnZXIsIEJl
biBCYXVtYmVyZzwvYXV0aG9yPjxhdXRob3I+dmFuIGRlciBXZWwsIEtqZXRpbCBBLjwvYXV0aG9y
PjxhdXRob3I+VMO4Z2UsIEFubmUgR3JldGU8L2F1dGhvcj48L2F1dGhvcnM+PC9jb250cmlidXRv
cnM+PHRpdGxlcz48dGl0bGU+U3VjY2VzcyBhbmQgZmFpbHVyZSBpbiBuYXJyb3dpbmcgdGhlIGRp
c2FiaWxpdHkgZW1wbG95bWVudCBnYXA6IGNvbXBhcmluZyBsZXZlbHMgYW5kIHRyZW5kcyBhY3Jv
c3MgRXVyb3BlIDIwMDLigJMyMDE0PC90aXRsZT48c2Vjb25kYXJ5LXRpdGxlPkJNQyBQdWJsaWMg
SGVhbHRoPC9zZWNvbmRhcnktdGl0bGU+PC90aXRsZXM+PHBlcmlvZGljYWw+PGZ1bGwtdGl0bGU+
Qk1DIFB1YmxpYyBIZWFsdGg8L2Z1bGwtdGl0bGU+PC9wZXJpb2RpY2FsPjxwYWdlcz45Mjg8L3Bh
Z2VzPjx2b2x1bWU+MTc8L3ZvbHVtZT48bnVtYmVyPjE8L251bWJlcj48ZGF0ZXM+PHllYXI+MjAx
NzwveWVhcj48cHViLWRhdGVzPjxkYXRlPkRlY2VtYmVyIDAyPC9kYXRlPjwvcHViLWRhdGVzPjwv
ZGF0ZXM+PGlzYm4+MTQ3MS0yNDU4PC9pc2JuPjxsYWJlbD5HZWlnZXIyMDE3PC9sYWJlbD48d29y
ay10eXBlPmpvdXJuYWwgYXJ0aWNsZTwvd29yay10eXBlPjx1cmxzPjxyZWxhdGVkLXVybHM+PHVy
bD5odHRwczovL2RvaS5vcmcvMTAuMTE4Ni9zMTI4ODktMDE3LTQ5MzgtODwvdXJsPjwvcmVsYXRl
ZC11cmxzPjwvdXJscz48ZWxlY3Ryb25pYy1yZXNvdXJjZS1udW0+MTAuMTE4Ni9zMTI4ODktMDE3
LTQ5MzgtODwvZWxlY3Ryb25pYy1yZXNvdXJjZS1udW0+PC9yZWNvcmQ+PC9DaXRlPjwvRW5kTm90
ZT5=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Baumberg, et al., 2015, Geiger, et al., 2017)</w:t>
      </w:r>
      <w:r w:rsidR="00BA4633">
        <w:rPr>
          <w:rFonts w:ascii="Arial" w:hAnsi="Arial" w:cs="Arial"/>
          <w:lang w:val="en-US"/>
        </w:rPr>
        <w:fldChar w:fldCharType="end"/>
      </w:r>
      <w:r w:rsidRPr="0083351E">
        <w:rPr>
          <w:rFonts w:ascii="Arial" w:hAnsi="Arial" w:cs="Arial"/>
          <w:lang w:val="en-US"/>
        </w:rPr>
        <w:t xml:space="preserve">, but </w:t>
      </w:r>
      <w:r w:rsidR="0083351E">
        <w:rPr>
          <w:rFonts w:ascii="Arial" w:hAnsi="Arial" w:cs="Arial"/>
          <w:lang w:val="en-US"/>
        </w:rPr>
        <w:t>all studies</w:t>
      </w:r>
      <w:r w:rsidRPr="0083351E">
        <w:rPr>
          <w:rFonts w:ascii="Arial" w:hAnsi="Arial" w:cs="Arial"/>
          <w:lang w:val="en-US"/>
        </w:rPr>
        <w:t xml:space="preserve"> face a substantial methodological challenge, because different types of people have different ways of reporting their health across different times and places. For example, </w:t>
      </w:r>
      <w:proofErr w:type="spellStart"/>
      <w:r w:rsidRPr="0083351E">
        <w:rPr>
          <w:rFonts w:ascii="Arial" w:hAnsi="Arial" w:cs="Arial"/>
          <w:lang w:val="en-US"/>
        </w:rPr>
        <w:t>Jürges</w:t>
      </w:r>
      <w:proofErr w:type="spellEnd"/>
      <w:r w:rsidRPr="0083351E">
        <w:rPr>
          <w:rFonts w:ascii="Arial" w:hAnsi="Arial" w:cs="Arial"/>
          <w:lang w:val="en-US"/>
        </w:rPr>
        <w:t xml:space="preserve">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Jürges&lt;/Author&gt;&lt;Year&gt;2007&lt;/Year&gt;&lt;RecNum&gt;981&lt;/RecNum&gt;&lt;DisplayText&gt;(2007)&lt;/DisplayText&gt;&lt;record&gt;&lt;rec-number&gt;981&lt;/rec-number&gt;&lt;foreign-keys&gt;&lt;key app="EN" db-id="5xatt0094rr92mepzaexd2xzx29appesae0a" timestamp="1523957215"&gt;981&lt;/key&gt;&lt;/foreign-keys&gt;&lt;ref-type name="Journal Article"&gt;17&lt;/ref-type&gt;&lt;contributors&gt;&lt;authors&gt;&lt;author&gt;Jürges, Hendrik&lt;/author&gt;&lt;/authors&gt;&lt;/contributors&gt;&lt;titles&gt;&lt;title&gt;True health vs response styles: exploring cross-country differences in self-reported health&lt;/title&gt;&lt;secondary-title&gt;Health Economics&lt;/secondary-title&gt;&lt;/titles&gt;&lt;periodical&gt;&lt;full-title&gt;Health Economics&lt;/full-title&gt;&lt;/periodical&gt;&lt;pages&gt;163-178&lt;/pages&gt;&lt;volume&gt;16&lt;/volume&gt;&lt;number&gt;2&lt;/number&gt;&lt;keywords&gt;&lt;keyword&gt;self-assessed health&lt;/keyword&gt;&lt;keyword&gt;response bias&lt;/keyword&gt;&lt;keyword&gt;cross-national study&lt;/keyword&gt;&lt;/keywords&gt;&lt;dates&gt;&lt;year&gt;2007&lt;/year&gt;&lt;/dates&gt;&lt;publisher&gt;John Wiley &amp;amp; Sons, Ltd.&lt;/publisher&gt;&lt;isbn&gt;1099-1050&lt;/isbn&gt;&lt;urls&gt;&lt;related-urls&gt;&lt;url&gt;http://dx.doi.org/10.1002/hec.1134&lt;/url&gt;&lt;/related-urls&gt;&lt;/urls&gt;&lt;electronic-resource-num&gt;10.1002/hec.1134&lt;/electronic-resource-num&gt;&lt;/record&gt;&lt;/Cite&gt;&lt;/EndNote&gt;</w:instrText>
      </w:r>
      <w:r w:rsidR="00BA4633">
        <w:rPr>
          <w:rFonts w:ascii="Arial" w:hAnsi="Arial" w:cs="Arial"/>
          <w:lang w:val="en-US"/>
        </w:rPr>
        <w:fldChar w:fldCharType="separate"/>
      </w:r>
      <w:r w:rsidR="00BA4633">
        <w:rPr>
          <w:rFonts w:ascii="Arial" w:hAnsi="Arial" w:cs="Arial"/>
          <w:noProof/>
          <w:lang w:val="en-US"/>
        </w:rPr>
        <w:t>(2007)</w:t>
      </w:r>
      <w:r w:rsidR="00BA4633">
        <w:rPr>
          <w:rFonts w:ascii="Arial" w:hAnsi="Arial" w:cs="Arial"/>
          <w:lang w:val="en-US"/>
        </w:rPr>
        <w:fldChar w:fldCharType="end"/>
      </w:r>
      <w:r w:rsidRPr="0083351E">
        <w:rPr>
          <w:rFonts w:ascii="Arial" w:hAnsi="Arial" w:cs="Arial"/>
          <w:lang w:val="en-US"/>
        </w:rPr>
        <w:t xml:space="preserve"> shows that differences in reporting style explain a large share of the differences in self-reported health across European countries. Indeed, health reporting is affected by both institutional characteristics </w:t>
      </w:r>
      <w:r w:rsidR="00BA4633">
        <w:rPr>
          <w:rFonts w:ascii="Arial" w:hAnsi="Arial" w:cs="Arial"/>
          <w:lang w:val="en-US"/>
        </w:rPr>
        <w:fldChar w:fldCharType="begin"/>
      </w:r>
      <w:r w:rsidR="00BA4633">
        <w:rPr>
          <w:rFonts w:ascii="Arial" w:hAnsi="Arial" w:cs="Arial"/>
          <w:lang w:val="en-US"/>
        </w:rPr>
        <w:instrText xml:space="preserve"> ADDIN EN.CITE &lt;EndNote&gt;&lt;Cite&gt;&lt;Author&gt;Angelini&lt;/Author&gt;&lt;Year&gt;2011&lt;/Year&gt;&lt;RecNum&gt;900&lt;/RecNum&gt;&lt;DisplayText&gt;(Angelini, et al., 2011)&lt;/DisplayText&gt;&lt;record&gt;&lt;rec-number&gt;900&lt;/rec-number&gt;&lt;foreign-keys&gt;&lt;key app="EN" db-id="5xatt0094rr92mepzaexd2xzx29appesae0a" timestamp="1523956649"&gt;900&lt;/key&gt;&lt;/foreign-keys&gt;&lt;ref-type name="Journal Article"&gt;17&lt;/ref-type&gt;&lt;contributors&gt;&lt;authors&gt;&lt;author&gt;Angelini, Viola&lt;/author&gt;&lt;author&gt;Cavapozzi, Danilo&lt;/author&gt;&lt;author&gt;Paccagnella, Omar&lt;/author&gt;&lt;/authors&gt;&lt;/contributors&gt;&lt;titles&gt;&lt;title&gt;Dynamics of reporting work disability in Europe&lt;/title&gt;&lt;secondary-title&gt;Journal of the Royal Statistical Society: Series A (Statistics in Society)&lt;/secondary-title&gt;&lt;/titles&gt;&lt;periodical&gt;&lt;full-title&gt;Journal of the Royal Statistical Society: Series A (Statistics in Society)&lt;/full-title&gt;&lt;/periodical&gt;&lt;pages&gt;621-638&lt;/pages&gt;&lt;volume&gt;174&lt;/volume&gt;&lt;number&gt;3&lt;/number&gt;&lt;dates&gt;&lt;year&gt;2011&lt;/year&gt;&lt;/dates&gt;&lt;isbn&gt;1467-985X&lt;/isbn&gt;&lt;urls&gt;&lt;/urls&gt;&lt;/record&gt;&lt;/Cite&gt;&lt;/EndNote&gt;</w:instrText>
      </w:r>
      <w:r w:rsidR="00BA4633">
        <w:rPr>
          <w:rFonts w:ascii="Arial" w:hAnsi="Arial" w:cs="Arial"/>
          <w:lang w:val="en-US"/>
        </w:rPr>
        <w:fldChar w:fldCharType="separate"/>
      </w:r>
      <w:r w:rsidR="00BA4633">
        <w:rPr>
          <w:rFonts w:ascii="Arial" w:hAnsi="Arial" w:cs="Arial"/>
          <w:noProof/>
          <w:lang w:val="en-US"/>
        </w:rPr>
        <w:t>(Angelini, et al., 2011)</w:t>
      </w:r>
      <w:r w:rsidR="00BA4633">
        <w:rPr>
          <w:rFonts w:ascii="Arial" w:hAnsi="Arial" w:cs="Arial"/>
          <w:lang w:val="en-US"/>
        </w:rPr>
        <w:fldChar w:fldCharType="end"/>
      </w:r>
      <w:r w:rsidRPr="0083351E">
        <w:rPr>
          <w:rFonts w:ascii="Arial" w:hAnsi="Arial" w:cs="Arial"/>
          <w:lang w:val="en-US"/>
        </w:rPr>
        <w:t xml:space="preserve"> and whether respondents are working or not </w:t>
      </w:r>
      <w:r w:rsidR="00BA4633">
        <w:rPr>
          <w:rFonts w:ascii="Arial" w:hAnsi="Arial" w:cs="Arial"/>
          <w:lang w:val="en-US"/>
        </w:rPr>
        <w:fldChar w:fldCharType="begin"/>
      </w:r>
      <w:r w:rsidR="00BA4633">
        <w:rPr>
          <w:rFonts w:ascii="Arial" w:hAnsi="Arial" w:cs="Arial"/>
          <w:lang w:val="en-US"/>
        </w:rPr>
        <w:instrText xml:space="preserve"> ADDIN EN.CITE &lt;EndNote&gt;&lt;Cite&gt;&lt;Author&gt;Kalwij&lt;/Author&gt;&lt;Year&gt;2008&lt;/Year&gt;&lt;RecNum&gt;2879&lt;/RecNum&gt;&lt;Prefix&gt;see &lt;/Prefix&gt;&lt;Suffix&gt; using SHARE data&lt;/Suffix&gt;&lt;DisplayText&gt;(see Kalwij and Vermeulen, 2008 using SHARE data)&lt;/DisplayText&gt;&lt;record&gt;&lt;rec-number&gt;2879&lt;/rec-number&gt;&lt;foreign-keys&gt;&lt;key app="EN" db-id="5xatt0094rr92mepzaexd2xzx29appesae0a" timestamp="1523957229"&gt;2879&lt;/key&gt;&lt;/foreign-keys&gt;&lt;ref-type name="Journal Article"&gt;17&lt;/ref-type&gt;&lt;contributors&gt;&lt;authors&gt;&lt;author&gt;Kalwij,Adriaan&lt;/author&gt;&lt;author&gt;Vermeulen,Frederic&lt;/author&gt;&lt;/authors&gt;&lt;/contributors&gt;&lt;titles&gt;&lt;title&gt;Health and labour force participation of older people in Europe: what do objective health indicators add to the analysis?&lt;/title&gt;&lt;secondary-title&gt;Health Economics&lt;/secondary-title&gt;&lt;/titles&gt;&lt;periodical&gt;&lt;full-title&gt;Health Economics&lt;/full-title&gt;&lt;/periodical&gt;&lt;pages&gt;619-638&lt;/pages&gt;&lt;volume&gt;17&lt;/volume&gt;&lt;number&gt;5&lt;/number&gt;&lt;keywords&gt;&lt;keyword&gt;effects - health affecting work&lt;/keyword&gt;&lt;keyword&gt;concepts - nature of ill-health&lt;/keyword&gt;&lt;/keywords&gt;&lt;dates&gt;&lt;year&gt;2008&lt;/year&gt;&lt;/dates&gt;&lt;urls&gt;&lt;related-urls&gt;&lt;url&gt;http://www3.interscience.wiley.com/cgi-bin/abstract/116327177/ABSTRACT&lt;/url&gt;&lt;/related-urls&gt;&lt;pdf-urls&gt;&lt;url&gt;http://www.share-project.org/papers/SHARE_LFP_health.pdf [look for actually published version]&lt;/url&gt;&lt;url&gt;http://www3.interscience.wiley.com/cgi-bin/fulltext/116327177/PDFSTART [journal earlyview]&lt;/url&gt;&lt;url&gt;http://www3.interscience.wiley.com/cgi-bin/abstract/116327177/ABSTRACT [abstract]&lt;/url&gt;&lt;/pdf-urls&gt;&lt;/urls&gt;&lt;custom1&gt;Read&lt;/custom1&gt;&lt;custom3&gt;Austria&amp;#xD;Belgium&amp;#xD;Denmark&amp;#xD;France&amp;#xD;Netherlands&amp;#xD;Italy&amp;#xD;Germany&amp;#xD;Greece&amp;#xD;Sweden&amp;#xD;Switzerland&amp;#xD;Spain&lt;/custom3&gt;&lt;/record&gt;&lt;/Cite&gt;&lt;/EndNote&gt;</w:instrText>
      </w:r>
      <w:r w:rsidR="00BA4633">
        <w:rPr>
          <w:rFonts w:ascii="Arial" w:hAnsi="Arial" w:cs="Arial"/>
          <w:lang w:val="en-US"/>
        </w:rPr>
        <w:fldChar w:fldCharType="separate"/>
      </w:r>
      <w:r w:rsidR="00BA4633">
        <w:rPr>
          <w:rFonts w:ascii="Arial" w:hAnsi="Arial" w:cs="Arial"/>
          <w:noProof/>
          <w:lang w:val="en-US"/>
        </w:rPr>
        <w:t>(see Kalwij and Vermeulen, 2008 using SHARE data)</w:t>
      </w:r>
      <w:r w:rsidR="00BA4633">
        <w:rPr>
          <w:rFonts w:ascii="Arial" w:hAnsi="Arial" w:cs="Arial"/>
          <w:lang w:val="en-US"/>
        </w:rPr>
        <w:fldChar w:fldCharType="end"/>
      </w:r>
      <w:r w:rsidRPr="0083351E">
        <w:rPr>
          <w:rFonts w:ascii="Arial" w:hAnsi="Arial" w:cs="Arial"/>
          <w:lang w:val="en-US"/>
        </w:rPr>
        <w:t>, making it difficult to interpret the few existing studies looking comparatively at health and employment.</w:t>
      </w:r>
    </w:p>
    <w:p w14:paraId="67EC6ACB" w14:textId="7FCDD675" w:rsidR="00F0794C" w:rsidRPr="0083351E" w:rsidRDefault="00F0794C" w:rsidP="00F0794C">
      <w:pPr>
        <w:pStyle w:val="Text"/>
        <w:rPr>
          <w:rFonts w:ascii="Arial" w:hAnsi="Arial" w:cs="Arial"/>
          <w:lang w:val="en-US"/>
        </w:rPr>
      </w:pPr>
      <w:r w:rsidRPr="0083351E">
        <w:rPr>
          <w:rFonts w:ascii="Arial" w:hAnsi="Arial" w:cs="Arial"/>
          <w:lang w:val="en-US"/>
        </w:rPr>
        <w:lastRenderedPageBreak/>
        <w:t xml:space="preserve">A variety of strategies have been proposed to deal with these issues </w:t>
      </w:r>
      <w:r w:rsidR="00BA4633">
        <w:rPr>
          <w:rFonts w:ascii="Arial" w:hAnsi="Arial" w:cs="Arial"/>
          <w:lang w:val="en-US"/>
        </w:rPr>
        <w:fldChar w:fldCharType="begin">
          <w:fldData xml:space="preserve">PEVuZE5vdGU+PENpdGU+PEF1dGhvcj5Kb25lczwvQXV0aG9yPjxZZWFyPjIwMDY8L1llYXI+PFJl
Y051bT4yNzAzPC9SZWNOdW0+PFByZWZpeD5lLmcuIDwvUHJlZml4PjxEaXNwbGF5VGV4dD4oZS5n
LiBKb25lcywgMjAwNiwgSsO8cmdlcywgMjAwNyk8L0Rpc3BsYXlUZXh0PjxyZWNvcmQ+PHJlYy1u
dW1iZXI+MjcwMzwvcmVjLW51bWJlcj48Zm9yZWlnbi1rZXlzPjxrZXkgYXBwPSJFTiIgZGItaWQ9
IjV4YXR0MDA5NHJyOTJtZXB6YWV4ZDJ4engyOWFwcGVzYWUwYSIgdGltZXN0YW1wPSIxNTIzOTU3
MjI3Ij4yNzAzPC9rZXk+PC9mb3JlaWduLWtleXM+PHJlZi10eXBlIG5hbWU9IkpvdXJuYWwgQXJ0
aWNsZSI+MTc8L3JlZi10eXBlPjxjb250cmlidXRvcnM+PGF1dGhvcnM+PGF1dGhvcj5Kb25lcywg
TS4gSy48L2F1dGhvcj48L2F1dGhvcnM+PC9jb250cmlidXRvcnM+PHRpdGxlcz48dGl0bGU+SXMg
dGhlcmUgZW1wbG95bWVudCBkaXNjcmltaW5hdGlvbiBhZ2FpbnN0IHRoZSBkaXNhYmxlZD88L3Rp
dGxlPjxzZWNvbmRhcnktdGl0bGU+RWNvbm9taWNzIExldHRlcnM8L3NlY29uZGFyeS10aXRsZT48
L3RpdGxlcz48cGVyaW9kaWNhbD48ZnVsbC10aXRsZT5FY29ub21pY3MgTGV0dGVyczwvZnVsbC10
aXRsZT48L3BlcmlvZGljYWw+PHBhZ2VzPjMyLTM3PC9wYWdlcz48dm9sdW1lPjkyPC92b2x1bWU+
PG51bWJlcj4xPC9udW1iZXI+PGtleXdvcmRzPjxrZXl3b3JkPmNvbmRpdGlvbnMgLSBtZW50YWwg
aGVhbHRoPC9rZXl3b3JkPjxrZXl3b3JkPmxhYm91ciBkZW1hbmQgLSBkaXNjcmltaW5hdGlvbiBi
eSBlbXBsb3llcnM8L2tleXdvcmQ+PGtleXdvcmQ+ZWZmZWN0cyAtIGhlYWx0aCBhZmZlY3Rpbmcg
d29yazwva2V5d29yZD48L2tleXdvcmRzPjxkYXRlcz48eWVhcj4yMDA2PC95ZWFyPjxwdWItZGF0
ZXM+PGRhdGU+SnVsPC9kYXRlPjwvcHViLWRhdGVzPjwvZGF0ZXM+PGFjY2Vzc2lvbi1udW0+SVNJ
OjAwMDIzODYyOTUwMDAwNjwvYWNjZXNzaW9uLW51bT48dXJscz48cmVsYXRlZC11cmxzPjx1cmw+
PHN0eWxlIGZhY2U9InVuZGVybGluZSIgZm9udD0iZGVmYXVsdCIgc2l6ZT0iMTAwJSI+U2VlIEpv
bmVzJmFwb3M7IGVtYWlsIHRvIG1lIGZyb20gRGVjIDIwMDc8L3N0eWxlPjwvdXJsPjwvcmVsYXRl
ZC11cmxzPjwvdXJscz48Y3VzdG9tMT5SZWFkPC9jdXN0b20xPjxjdXN0b20zPlVLPC9jdXN0b20z
PjxyZXNlYXJjaC1ub3Rlcz48c3R5bGUgZmFjZT0idW5kZXJsaW5lIiBmb250PSJkZWZhdWx0IiBz
aXplPSIxMDAlIj5EZWNvbXBvc2l0aW9uczwvc3R5bGU+PHN0eWxlIGZhY2U9Im5vcm1hbCIgZm9u
dD0iZGVmYXVsdCIgc2l6ZT0iMTAwJSI+JiN4RDstIFRoZSBtZXRob2QgYmFzaWNhbGx5IHJldm9s
dmVzIGFyb3VuZCB0d28gZGVjb21wb3NpdGlvbnMsIHVzaW5nIGRhdGEgZnJvbSB0aGUgTEZTOiYj
eEQ7JiN4RDsxLiBPYnNlcnZlZCBkaWZmZXJlbmNlcyBiZXR3ZWVuIHRoZSBkaXNhYmxlZCBhbmQg
dGhlIG5vbi1kaXNhYmxlZCwgdnMuIHVub2JzZXJ2ZWQgZGlmZmVyZW5jZXMgKHRoZSAlIGV4cGxh
aW5lZCkgLSBhIHN0YW5kYXJkIGRlY29tcGlzaXRpb24mI3hEOyYjeEQ7Mi4gSW5mbHVlbmNlIG9m
IGRpc2NyaW1pbmF0aW9uIHZzLiB1bm9ic2VydmVkIGluZmx1ZW5jZSBvZiBoZWFsdGggb24gcHJv
ZHVjdGl2aXR5ICh0aGlzIGlzIGRvbmUgYnkgYXNzdW1pbmcgdGhvc2Ugd2hvIGFyZSBkaXNhYmxl
ZCBidXQgcmVwb3J0IG5vIHdvcmstbGltaXRpbmcgZGlzYWJpbGl0eSBoYXZlIHRoZSBmdWxsIGlt
cGFjdCBvZiBkaXNjcmltaW5hdGlvbiBidXQgbm8gaW1wYWN0IG9uIHByb2R1Y3Rpdml0eS4gICYj
eEQ7LSBKIHN1cHBvcnRzIHRoaXMgYnkgY2hlY2tpbmcgZm9yIHRoZSBpbXBhY3Qgb2YgZGlzYWJp
bGl0eSBzZXZlcml0eSwgZmluZGluZyB0aGlzIGlzIHN0cm9uZ2x5IHNpZ25pZmljYW50IGZvciB0
aGUgd29yay1saW1pdGluZyBkaXNhYmxlZCBidXQgaW5zaWZpZ25pY2FudCBmb3IgdGhlIG5vbi13
b3JrIGxpbWl0ZWQgZGlzYWJsZWQsIHN1Z2dlc3Rpbmcgbm8gcHJvZHVjdGl2aXR5IHByb2JsZW0g
Zm9yIHRoZSBub24tV0xELiAgJiN4RDstIEogYWxzbyB0ZXN0cyB0aGlzIGJ5IGxvb2tpbmcgYXQg
ZGlmZmVyZW50IHR5cGVzIG9mIGNvbmRpdGlvbiBpbiB0aGUgbm9uLVdMRCAod2hlcmUgYW55IGdh
cCB1bmV4cGxhaW5lZCBieSBvYnNlcnZhYmxlIGNvbmRpdGlvbnMgaXMgYXNzdW1lZCB0byBiZSBk
dWUgdG8gZGlzY3JpbWluYXRpb24sIGdpdmVuIHRoYXQgdGhlcmUgaXMgbm8gcHJvZHVjdGl2aXR5
IGdhcCBieSBhc3N1bXB0aW9uKS4gIFRoaXMgc2hvd3MgdGhhdCBtZW50YWwgaGVhbHRoIGNvbmRp
dGlvbnMgaGF2ZSBhIGxhcmdlciB1bmV4cGxhaW5lZCBnYXAgZnJvbSBwYXJ0IDEuICBCZWNhdXNl
IG1lbnRhbCBoZWFsdGggcHJvYmxlbXMgYXJlIGNvbmNlbnRyYXRlZCBpbiB0aGUgd29yay1saW1p
dGluZyBncm91cCwgdGhpcyBzdWdnZXN0cyB0aGF0IGRpc2NyaW1pbmF0aW9uIGlzIGxhcmdlciBm
b3IgdGhlIHdvcmstbGltaXRpbmcgZGlzYWJsZWQgLSBhbmQgdGhhdCB0aGUgZGlzY3JpbWluYXRp
b24gZXN0aW1hdGUgaXMgYSBsb3dlciBib3VuZCAoYW5kIHVub2JzZXJ2ZWQgcHJvZHVjdGl2aXR5
IGFuIHVwcGVyIGJvdW5kKS48L3N0eWxlPjwvcmVzZWFyY2gtbm90ZXM+PC9yZWNvcmQ+PC9DaXRl
PjxDaXRlPjxBdXRob3I+SsO8cmdlczwvQXV0aG9yPjxZZWFyPjIwMDc8L1llYXI+PFJlY051bT45
ODE8L1JlY051bT48cmVjb3JkPjxyZWMtbnVtYmVyPjk4MTwvcmVjLW51bWJlcj48Zm9yZWlnbi1r
ZXlzPjxrZXkgYXBwPSJFTiIgZGItaWQ9IjV4YXR0MDA5NHJyOTJtZXB6YWV4ZDJ4engyOWFwcGVz
YWUwYSIgdGltZXN0YW1wPSIxNTIzOTU3MjE1Ij45ODE8L2tleT48L2ZvcmVpZ24ta2V5cz48cmVm
LXR5cGUgbmFtZT0iSm91cm5hbCBBcnRpY2xlIj4xNzwvcmVmLXR5cGU+PGNvbnRyaWJ1dG9ycz48
YXV0aG9ycz48YXV0aG9yPkrDvHJnZXMsIEhlbmRyaWs8L2F1dGhvcj48L2F1dGhvcnM+PC9jb250
cmlidXRvcnM+PHRpdGxlcz48dGl0bGU+VHJ1ZSBoZWFsdGggdnMgcmVzcG9uc2Ugc3R5bGVzOiBl
eHBsb3JpbmcgY3Jvc3MtY291bnRyeSBkaWZmZXJlbmNlcyBpbiBzZWxmLXJlcG9ydGVkIGhlYWx0
aDwvdGl0bGU+PHNlY29uZGFyeS10aXRsZT5IZWFsdGggRWNvbm9taWNzPC9zZWNvbmRhcnktdGl0
bGU+PC90aXRsZXM+PHBlcmlvZGljYWw+PGZ1bGwtdGl0bGU+SGVhbHRoIEVjb25vbWljczwvZnVs
bC10aXRsZT48L3BlcmlvZGljYWw+PHBhZ2VzPjE2My0xNzg8L3BhZ2VzPjx2b2x1bWU+MTY8L3Zv
bHVtZT48bnVtYmVyPjI8L251bWJlcj48a2V5d29yZHM+PGtleXdvcmQ+c2VsZi1hc3Nlc3NlZCBo
ZWFsdGg8L2tleXdvcmQ+PGtleXdvcmQ+cmVzcG9uc2UgYmlhczwva2V5d29yZD48a2V5d29yZD5j
cm9zcy1uYXRpb25hbCBzdHVkeTwva2V5d29yZD48L2tleXdvcmRzPjxkYXRlcz48eWVhcj4yMDA3
PC95ZWFyPjwvZGF0ZXM+PHB1Ymxpc2hlcj5Kb2huIFdpbGV5ICZhbXA7IFNvbnMsIEx0ZC48L3B1
Ymxpc2hlcj48aXNibj4xMDk5LTEwNTA8L2lzYm4+PHVybHM+PHJlbGF0ZWQtdXJscz48dXJsPmh0
dHA6Ly9keC5kb2kub3JnLzEwLjEwMDIvaGVjLjExMzQ8L3VybD48L3JlbGF0ZWQtdXJscz48L3Vy
bHM+PGVsZWN0cm9uaWMtcmVzb3VyY2UtbnVtPjEwLjEwMDIvaGVjLjExMzQ8L2VsZWN0cm9uaWMt
cmVzb3VyY2UtbnVtPjwvcmVjb3JkPjwvQ2l0ZT48L0VuZE5vdGU+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Kb25lczwvQXV0aG9yPjxZZWFyPjIwMDY8L1llYXI+PFJl
Y051bT4yNzAzPC9SZWNOdW0+PFByZWZpeD5lLmcuIDwvUHJlZml4PjxEaXNwbGF5VGV4dD4oZS5n
LiBKb25lcywgMjAwNiwgSsO8cmdlcywgMjAwNyk8L0Rpc3BsYXlUZXh0PjxyZWNvcmQ+PHJlYy1u
dW1iZXI+MjcwMzwvcmVjLW51bWJlcj48Zm9yZWlnbi1rZXlzPjxrZXkgYXBwPSJFTiIgZGItaWQ9
IjV4YXR0MDA5NHJyOTJtZXB6YWV4ZDJ4engyOWFwcGVzYWUwYSIgdGltZXN0YW1wPSIxNTIzOTU3
MjI3Ij4yNzAzPC9rZXk+PC9mb3JlaWduLWtleXM+PHJlZi10eXBlIG5hbWU9IkpvdXJuYWwgQXJ0
aWNsZSI+MTc8L3JlZi10eXBlPjxjb250cmlidXRvcnM+PGF1dGhvcnM+PGF1dGhvcj5Kb25lcywg
TS4gSy48L2F1dGhvcj48L2F1dGhvcnM+PC9jb250cmlidXRvcnM+PHRpdGxlcz48dGl0bGU+SXMg
dGhlcmUgZW1wbG95bWVudCBkaXNjcmltaW5hdGlvbiBhZ2FpbnN0IHRoZSBkaXNhYmxlZD88L3Rp
dGxlPjxzZWNvbmRhcnktdGl0bGU+RWNvbm9taWNzIExldHRlcnM8L3NlY29uZGFyeS10aXRsZT48
L3RpdGxlcz48cGVyaW9kaWNhbD48ZnVsbC10aXRsZT5FY29ub21pY3MgTGV0dGVyczwvZnVsbC10
aXRsZT48L3BlcmlvZGljYWw+PHBhZ2VzPjMyLTM3PC9wYWdlcz48dm9sdW1lPjkyPC92b2x1bWU+
PG51bWJlcj4xPC9udW1iZXI+PGtleXdvcmRzPjxrZXl3b3JkPmNvbmRpdGlvbnMgLSBtZW50YWwg
aGVhbHRoPC9rZXl3b3JkPjxrZXl3b3JkPmxhYm91ciBkZW1hbmQgLSBkaXNjcmltaW5hdGlvbiBi
eSBlbXBsb3llcnM8L2tleXdvcmQ+PGtleXdvcmQ+ZWZmZWN0cyAtIGhlYWx0aCBhZmZlY3Rpbmcg
d29yazwva2V5d29yZD48L2tleXdvcmRzPjxkYXRlcz48eWVhcj4yMDA2PC95ZWFyPjxwdWItZGF0
ZXM+PGRhdGU+SnVsPC9kYXRlPjwvcHViLWRhdGVzPjwvZGF0ZXM+PGFjY2Vzc2lvbi1udW0+SVNJ
OjAwMDIzODYyOTUwMDAwNjwvYWNjZXNzaW9uLW51bT48dXJscz48cmVsYXRlZC11cmxzPjx1cmw+
PHN0eWxlIGZhY2U9InVuZGVybGluZSIgZm9udD0iZGVmYXVsdCIgc2l6ZT0iMTAwJSI+U2VlIEpv
bmVzJmFwb3M7IGVtYWlsIHRvIG1lIGZyb20gRGVjIDIwMDc8L3N0eWxlPjwvdXJsPjwvcmVsYXRl
ZC11cmxzPjwvdXJscz48Y3VzdG9tMT5SZWFkPC9jdXN0b20xPjxjdXN0b20zPlVLPC9jdXN0b20z
PjxyZXNlYXJjaC1ub3Rlcz48c3R5bGUgZmFjZT0idW5kZXJsaW5lIiBmb250PSJkZWZhdWx0IiBz
aXplPSIxMDAlIj5EZWNvbXBvc2l0aW9uczwvc3R5bGU+PHN0eWxlIGZhY2U9Im5vcm1hbCIgZm9u
dD0iZGVmYXVsdCIgc2l6ZT0iMTAwJSI+JiN4RDstIFRoZSBtZXRob2QgYmFzaWNhbGx5IHJldm9s
dmVzIGFyb3VuZCB0d28gZGVjb21wb3NpdGlvbnMsIHVzaW5nIGRhdGEgZnJvbSB0aGUgTEZTOiYj
eEQ7JiN4RDsxLiBPYnNlcnZlZCBkaWZmZXJlbmNlcyBiZXR3ZWVuIHRoZSBkaXNhYmxlZCBhbmQg
dGhlIG5vbi1kaXNhYmxlZCwgdnMuIHVub2JzZXJ2ZWQgZGlmZmVyZW5jZXMgKHRoZSAlIGV4cGxh
aW5lZCkgLSBhIHN0YW5kYXJkIGRlY29tcGlzaXRpb24mI3hEOyYjeEQ7Mi4gSW5mbHVlbmNlIG9m
IGRpc2NyaW1pbmF0aW9uIHZzLiB1bm9ic2VydmVkIGluZmx1ZW5jZSBvZiBoZWFsdGggb24gcHJv
ZHVjdGl2aXR5ICh0aGlzIGlzIGRvbmUgYnkgYXNzdW1pbmcgdGhvc2Ugd2hvIGFyZSBkaXNhYmxl
ZCBidXQgcmVwb3J0IG5vIHdvcmstbGltaXRpbmcgZGlzYWJpbGl0eSBoYXZlIHRoZSBmdWxsIGlt
cGFjdCBvZiBkaXNjcmltaW5hdGlvbiBidXQgbm8gaW1wYWN0IG9uIHByb2R1Y3Rpdml0eS4gICYj
eEQ7LSBKIHN1cHBvcnRzIHRoaXMgYnkgY2hlY2tpbmcgZm9yIHRoZSBpbXBhY3Qgb2YgZGlzYWJp
bGl0eSBzZXZlcml0eSwgZmluZGluZyB0aGlzIGlzIHN0cm9uZ2x5IHNpZ25pZmljYW50IGZvciB0
aGUgd29yay1saW1pdGluZyBkaXNhYmxlZCBidXQgaW5zaWZpZ25pY2FudCBmb3IgdGhlIG5vbi13
b3JrIGxpbWl0ZWQgZGlzYWJsZWQsIHN1Z2dlc3Rpbmcgbm8gcHJvZHVjdGl2aXR5IHByb2JsZW0g
Zm9yIHRoZSBub24tV0xELiAgJiN4RDstIEogYWxzbyB0ZXN0cyB0aGlzIGJ5IGxvb2tpbmcgYXQg
ZGlmZmVyZW50IHR5cGVzIG9mIGNvbmRpdGlvbiBpbiB0aGUgbm9uLVdMRCAod2hlcmUgYW55IGdh
cCB1bmV4cGxhaW5lZCBieSBvYnNlcnZhYmxlIGNvbmRpdGlvbnMgaXMgYXNzdW1lZCB0byBiZSBk
dWUgdG8gZGlzY3JpbWluYXRpb24sIGdpdmVuIHRoYXQgdGhlcmUgaXMgbm8gcHJvZHVjdGl2aXR5
IGdhcCBieSBhc3N1bXB0aW9uKS4gIFRoaXMgc2hvd3MgdGhhdCBtZW50YWwgaGVhbHRoIGNvbmRp
dGlvbnMgaGF2ZSBhIGxhcmdlciB1bmV4cGxhaW5lZCBnYXAgZnJvbSBwYXJ0IDEuICBCZWNhdXNl
IG1lbnRhbCBoZWFsdGggcHJvYmxlbXMgYXJlIGNvbmNlbnRyYXRlZCBpbiB0aGUgd29yay1saW1p
dGluZyBncm91cCwgdGhpcyBzdWdnZXN0cyB0aGF0IGRpc2NyaW1pbmF0aW9uIGlzIGxhcmdlciBm
b3IgdGhlIHdvcmstbGltaXRpbmcgZGlzYWJsZWQgLSBhbmQgdGhhdCB0aGUgZGlzY3JpbWluYXRp
b24gZXN0aW1hdGUgaXMgYSBsb3dlciBib3VuZCAoYW5kIHVub2JzZXJ2ZWQgcHJvZHVjdGl2aXR5
IGFuIHVwcGVyIGJvdW5kKS48L3N0eWxlPjwvcmVzZWFyY2gtbm90ZXM+PC9yZWNvcmQ+PC9DaXRl
PjxDaXRlPjxBdXRob3I+SsO8cmdlczwvQXV0aG9yPjxZZWFyPjIwMDc8L1llYXI+PFJlY051bT45
ODE8L1JlY051bT48cmVjb3JkPjxyZWMtbnVtYmVyPjk4MTwvcmVjLW51bWJlcj48Zm9yZWlnbi1r
ZXlzPjxrZXkgYXBwPSJFTiIgZGItaWQ9IjV4YXR0MDA5NHJyOTJtZXB6YWV4ZDJ4engyOWFwcGVz
YWUwYSIgdGltZXN0YW1wPSIxNTIzOTU3MjE1Ij45ODE8L2tleT48L2ZvcmVpZ24ta2V5cz48cmVm
LXR5cGUgbmFtZT0iSm91cm5hbCBBcnRpY2xlIj4xNzwvcmVmLXR5cGU+PGNvbnRyaWJ1dG9ycz48
YXV0aG9ycz48YXV0aG9yPkrDvHJnZXMsIEhlbmRyaWs8L2F1dGhvcj48L2F1dGhvcnM+PC9jb250
cmlidXRvcnM+PHRpdGxlcz48dGl0bGU+VHJ1ZSBoZWFsdGggdnMgcmVzcG9uc2Ugc3R5bGVzOiBl
eHBsb3JpbmcgY3Jvc3MtY291bnRyeSBkaWZmZXJlbmNlcyBpbiBzZWxmLXJlcG9ydGVkIGhlYWx0
aDwvdGl0bGU+PHNlY29uZGFyeS10aXRsZT5IZWFsdGggRWNvbm9taWNzPC9zZWNvbmRhcnktdGl0
bGU+PC90aXRsZXM+PHBlcmlvZGljYWw+PGZ1bGwtdGl0bGU+SGVhbHRoIEVjb25vbWljczwvZnVs
bC10aXRsZT48L3BlcmlvZGljYWw+PHBhZ2VzPjE2My0xNzg8L3BhZ2VzPjx2b2x1bWU+MTY8L3Zv
bHVtZT48bnVtYmVyPjI8L251bWJlcj48a2V5d29yZHM+PGtleXdvcmQ+c2VsZi1hc3Nlc3NlZCBo
ZWFsdGg8L2tleXdvcmQ+PGtleXdvcmQ+cmVzcG9uc2UgYmlhczwva2V5d29yZD48a2V5d29yZD5j
cm9zcy1uYXRpb25hbCBzdHVkeTwva2V5d29yZD48L2tleXdvcmRzPjxkYXRlcz48eWVhcj4yMDA3
PC95ZWFyPjwvZGF0ZXM+PHB1Ymxpc2hlcj5Kb2huIFdpbGV5ICZhbXA7IFNvbnMsIEx0ZC48L3B1
Ymxpc2hlcj48aXNibj4xMDk5LTEwNTA8L2lzYm4+PHVybHM+PHJlbGF0ZWQtdXJscz48dXJsPmh0
dHA6Ly9keC5kb2kub3JnLzEwLjEwMDIvaGVjLjExMzQ8L3VybD48L3JlbGF0ZWQtdXJscz48L3Vy
bHM+PGVsZWN0cm9uaWMtcmVzb3VyY2UtbnVtPjEwLjEwMDIvaGVjLjExMzQ8L2VsZWN0cm9uaWMt
cmVzb3VyY2UtbnVtPjwvcmVjb3JkPjwvQ2l0ZT48L0VuZE5vdGU+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e.g. Jones, 2006, Jürges, 2007)</w:t>
      </w:r>
      <w:r w:rsidR="00BA4633">
        <w:rPr>
          <w:rFonts w:ascii="Arial" w:hAnsi="Arial" w:cs="Arial"/>
          <w:lang w:val="en-US"/>
        </w:rPr>
        <w:fldChar w:fldCharType="end"/>
      </w:r>
      <w:r w:rsidRPr="0083351E">
        <w:rPr>
          <w:rFonts w:ascii="Arial" w:hAnsi="Arial" w:cs="Arial"/>
          <w:lang w:val="en-US"/>
        </w:rPr>
        <w:t>. We use the approach suggested by Poterba, Venti</w:t>
      </w:r>
      <w:r w:rsidR="00321E34" w:rsidRPr="0083351E">
        <w:rPr>
          <w:rFonts w:ascii="Arial" w:hAnsi="Arial" w:cs="Arial"/>
          <w:lang w:val="en-US"/>
        </w:rPr>
        <w:t xml:space="preserve">, </w:t>
      </w:r>
      <w:r w:rsidRPr="0083351E">
        <w:rPr>
          <w:rFonts w:ascii="Arial" w:hAnsi="Arial" w:cs="Arial"/>
          <w:lang w:val="en-US"/>
        </w:rPr>
        <w:t xml:space="preserve">and Wise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Poterba&lt;/Author&gt;&lt;Year&gt;2013&lt;/Year&gt;&lt;RecNum&gt;985&lt;/RecNum&gt;&lt;DisplayText&gt;(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2013)</w:t>
      </w:r>
      <w:r w:rsidR="00BA4633">
        <w:rPr>
          <w:rFonts w:ascii="Arial" w:hAnsi="Arial" w:cs="Arial"/>
          <w:lang w:val="en-US"/>
        </w:rPr>
        <w:fldChar w:fldCharType="end"/>
      </w:r>
      <w:r w:rsidRPr="0083351E">
        <w:rPr>
          <w:rFonts w:ascii="Arial" w:hAnsi="Arial" w:cs="Arial"/>
          <w:lang w:val="en-US"/>
        </w:rPr>
        <w:t xml:space="preserve"> which is based on a series of specific health indicators that are combined into a single measure of latent health using principal component analysis (PCA). This index provides us with a fine-grained unidimensional measure of health. Poterba</w:t>
      </w:r>
      <w:r w:rsidR="00321E34" w:rsidRPr="0083351E">
        <w:rPr>
          <w:rFonts w:ascii="Arial" w:hAnsi="Arial" w:cs="Arial"/>
          <w:lang w:val="en-US"/>
        </w:rPr>
        <w:t xml:space="preserve">, Venti, and Wise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Poterba&lt;/Author&gt;&lt;Year&gt;2013&lt;/Year&gt;&lt;RecNum&gt;985&lt;/RecNum&gt;&lt;DisplayText&gt;(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2013)</w:t>
      </w:r>
      <w:r w:rsidR="00BA4633">
        <w:rPr>
          <w:rFonts w:ascii="Arial" w:hAnsi="Arial" w:cs="Arial"/>
          <w:lang w:val="en-US"/>
        </w:rPr>
        <w:fldChar w:fldCharType="end"/>
      </w:r>
      <w:r w:rsidRPr="0083351E">
        <w:rPr>
          <w:rFonts w:ascii="Arial" w:hAnsi="Arial" w:cs="Arial"/>
          <w:lang w:val="en-US"/>
        </w:rPr>
        <w:t xml:space="preserve"> document that this health index is strongly related to mortality, as well as being a good predictor of future health events such as having a stroke. (In our analyses below, the health index is strongly correlated with self-reported work-limiting disability.)  </w:t>
      </w:r>
      <w:r w:rsidR="003A54C9" w:rsidRPr="0083351E">
        <w:rPr>
          <w:rFonts w:ascii="Arial" w:hAnsi="Arial" w:cs="Arial"/>
          <w:lang w:val="en-US"/>
        </w:rPr>
        <w:t xml:space="preserve">This index and related approaches have already been used in some influential comparisons, but </w:t>
      </w:r>
      <w:r w:rsidR="00167541" w:rsidRPr="0083351E">
        <w:rPr>
          <w:rFonts w:ascii="Arial" w:hAnsi="Arial" w:cs="Arial"/>
          <w:lang w:val="en-US"/>
        </w:rPr>
        <w:t xml:space="preserve">the index </w:t>
      </w:r>
      <w:r w:rsidR="003A54C9" w:rsidRPr="0083351E">
        <w:rPr>
          <w:rFonts w:ascii="Arial" w:hAnsi="Arial" w:cs="Arial"/>
          <w:lang w:val="en-US"/>
        </w:rPr>
        <w:t>has not been used for analy</w:t>
      </w:r>
      <w:r w:rsidR="0083351E">
        <w:rPr>
          <w:rFonts w:ascii="Arial" w:hAnsi="Arial" w:cs="Arial"/>
          <w:lang w:val="en-US"/>
        </w:rPr>
        <w:t>z</w:t>
      </w:r>
      <w:r w:rsidR="003A54C9" w:rsidRPr="0083351E">
        <w:rPr>
          <w:rFonts w:ascii="Arial" w:hAnsi="Arial" w:cs="Arial"/>
          <w:lang w:val="en-US"/>
        </w:rPr>
        <w:t>ing health and employment over time.</w:t>
      </w:r>
      <w:r w:rsidR="00167541" w:rsidRPr="0083351E">
        <w:rPr>
          <w:rStyle w:val="FootnoteReference"/>
          <w:rFonts w:ascii="Arial" w:hAnsi="Arial" w:cs="Arial"/>
          <w:lang w:val="en-US"/>
        </w:rPr>
        <w:t xml:space="preserve"> </w:t>
      </w:r>
      <w:r w:rsidR="00167541" w:rsidRPr="0083351E">
        <w:rPr>
          <w:rStyle w:val="FootnoteReference"/>
          <w:rFonts w:ascii="Arial" w:hAnsi="Arial" w:cs="Arial"/>
          <w:lang w:val="en-US"/>
        </w:rPr>
        <w:footnoteReference w:id="1"/>
      </w:r>
    </w:p>
    <w:p w14:paraId="73C9E926" w14:textId="62AFC94C" w:rsidR="00F0794C" w:rsidRPr="0083351E" w:rsidRDefault="00F0794C" w:rsidP="00F0794C">
      <w:pPr>
        <w:pStyle w:val="Text"/>
        <w:rPr>
          <w:rFonts w:ascii="Arial" w:hAnsi="Arial" w:cs="Arial"/>
          <w:lang w:val="en-US"/>
        </w:rPr>
      </w:pPr>
      <w:r w:rsidRPr="0083351E">
        <w:rPr>
          <w:rFonts w:ascii="Arial" w:hAnsi="Arial" w:cs="Arial"/>
          <w:lang w:val="en-US"/>
        </w:rPr>
        <w:t>Our analysis depends on the assumption that each of the specific health indicators (listed below) is reported similarly over time within each country – it does not assume that these indicators are reported similarly across countries; nor does it assume that general measures of health are reported similarly within countries over time.</w:t>
      </w:r>
    </w:p>
    <w:p w14:paraId="16436FB8" w14:textId="6ABF3E4A" w:rsidR="00F0794C" w:rsidRPr="0083351E" w:rsidRDefault="00DC04D7" w:rsidP="001904FB">
      <w:pPr>
        <w:pStyle w:val="Heading3"/>
        <w:rPr>
          <w:lang w:val="en-US"/>
        </w:rPr>
      </w:pPr>
      <w:r w:rsidRPr="0083351E">
        <w:rPr>
          <w:lang w:val="en-US"/>
        </w:rPr>
        <w:t xml:space="preserve">2.2 </w:t>
      </w:r>
      <w:r w:rsidR="00F0794C" w:rsidRPr="0083351E">
        <w:rPr>
          <w:lang w:val="en-US"/>
        </w:rPr>
        <w:t>Data</w:t>
      </w:r>
    </w:p>
    <w:p w14:paraId="5EFD8432" w14:textId="7A53AF54" w:rsidR="007B709A" w:rsidRPr="0083351E" w:rsidRDefault="007B709A" w:rsidP="007B709A">
      <w:pPr>
        <w:pStyle w:val="Text"/>
        <w:rPr>
          <w:rFonts w:ascii="Arial" w:hAnsi="Arial" w:cs="Arial"/>
          <w:lang w:val="en-US"/>
        </w:rPr>
      </w:pPr>
      <w:r w:rsidRPr="0083351E">
        <w:rPr>
          <w:rFonts w:ascii="Arial" w:hAnsi="Arial" w:cs="Arial"/>
          <w:lang w:val="en-US"/>
        </w:rPr>
        <w:t xml:space="preserve">To create the health index, we need high-quality comparative surveys of the general population that include a battery of specific health measures. </w:t>
      </w:r>
      <w:r w:rsidR="006A2BFA" w:rsidRPr="0083351E">
        <w:rPr>
          <w:rFonts w:ascii="Arial" w:hAnsi="Arial" w:cs="Arial"/>
          <w:lang w:val="en-US"/>
        </w:rPr>
        <w:t xml:space="preserve">Few such surveys exist, and like others </w:t>
      </w:r>
      <w:r w:rsidR="00BA4633">
        <w:rPr>
          <w:rFonts w:ascii="Arial" w:hAnsi="Arial" w:cs="Arial"/>
          <w:lang w:val="en-US"/>
        </w:rPr>
        <w:fldChar w:fldCharType="begin"/>
      </w:r>
      <w:r w:rsidR="00BA4633">
        <w:rPr>
          <w:rFonts w:ascii="Arial" w:hAnsi="Arial" w:cs="Arial"/>
          <w:lang w:val="en-US"/>
        </w:rPr>
        <w:instrText xml:space="preserve"> ADDIN EN.CITE &lt;EndNote&gt;&lt;Cite&gt;&lt;Author&gt;Poterba&lt;/Author&gt;&lt;Year&gt;2013&lt;/Year&gt;&lt;RecNum&gt;985&lt;/RecNum&gt;&lt;Prefix&gt;e.g. &lt;/Prefix&gt;&lt;DisplayText&gt;(e.g. Poterba, et al., 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e.g. Poterba, et al., 2013)</w:t>
      </w:r>
      <w:r w:rsidR="00BA4633">
        <w:rPr>
          <w:rFonts w:ascii="Arial" w:hAnsi="Arial" w:cs="Arial"/>
          <w:lang w:val="en-US"/>
        </w:rPr>
        <w:fldChar w:fldCharType="end"/>
      </w:r>
      <w:r w:rsidR="006A2BFA" w:rsidRPr="0083351E">
        <w:rPr>
          <w:rFonts w:ascii="Arial" w:hAnsi="Arial" w:cs="Arial"/>
          <w:lang w:val="en-US"/>
        </w:rPr>
        <w:t>, w</w:t>
      </w:r>
      <w:r w:rsidRPr="0083351E">
        <w:rPr>
          <w:rFonts w:ascii="Arial" w:hAnsi="Arial" w:cs="Arial"/>
          <w:lang w:val="en-US"/>
        </w:rPr>
        <w:t>e therefore use three of the Global Ag</w:t>
      </w:r>
      <w:r w:rsidR="006A2BFA" w:rsidRPr="0083351E">
        <w:rPr>
          <w:rFonts w:ascii="Arial" w:hAnsi="Arial" w:cs="Arial"/>
          <w:lang w:val="en-US"/>
        </w:rPr>
        <w:t>e</w:t>
      </w:r>
      <w:r w:rsidRPr="0083351E">
        <w:rPr>
          <w:rFonts w:ascii="Arial" w:hAnsi="Arial" w:cs="Arial"/>
          <w:lang w:val="en-US"/>
        </w:rPr>
        <w:t xml:space="preserve">ing Datasets (a series of multipurpose panel surveys with extensive health and employment data, based on a common design): </w:t>
      </w:r>
      <w:r w:rsidR="00D928AA" w:rsidRPr="0083351E">
        <w:rPr>
          <w:rFonts w:ascii="Arial" w:hAnsi="Arial" w:cs="Arial"/>
          <w:lang w:val="en-US"/>
        </w:rPr>
        <w:t xml:space="preserve">the USA </w:t>
      </w:r>
      <w:r w:rsidRPr="0083351E">
        <w:rPr>
          <w:rFonts w:ascii="Arial" w:hAnsi="Arial" w:cs="Arial"/>
          <w:lang w:val="en-US"/>
        </w:rPr>
        <w:t xml:space="preserve">Health and Retirement Study (HRS), the European Survey of Health, Aging and Retirement (SHARE), and the English Longitudinal Survey of Ageing (ELSA). </w:t>
      </w:r>
      <w:r w:rsidR="006A2BFA" w:rsidRPr="0083351E">
        <w:rPr>
          <w:rFonts w:ascii="Arial" w:hAnsi="Arial" w:cs="Arial"/>
          <w:lang w:val="en-US"/>
        </w:rPr>
        <w:t>Th</w:t>
      </w:r>
      <w:r w:rsidR="00C26DB6" w:rsidRPr="0083351E">
        <w:rPr>
          <w:rFonts w:ascii="Arial" w:hAnsi="Arial" w:cs="Arial"/>
          <w:lang w:val="en-US"/>
        </w:rPr>
        <w:t>ey</w:t>
      </w:r>
      <w:r w:rsidR="006A2BFA" w:rsidRPr="0083351E">
        <w:rPr>
          <w:rFonts w:ascii="Arial" w:hAnsi="Arial" w:cs="Arial"/>
          <w:lang w:val="en-US"/>
        </w:rPr>
        <w:t xml:space="preserve"> provide </w:t>
      </w:r>
      <w:r w:rsidR="00DD2678" w:rsidRPr="0083351E">
        <w:rPr>
          <w:rFonts w:ascii="Arial" w:hAnsi="Arial" w:cs="Arial"/>
          <w:lang w:val="en-US"/>
        </w:rPr>
        <w:t xml:space="preserve">uniquely </w:t>
      </w:r>
      <w:r w:rsidR="006A2BFA" w:rsidRPr="0083351E">
        <w:rPr>
          <w:rFonts w:ascii="Arial" w:hAnsi="Arial" w:cs="Arial"/>
          <w:lang w:val="en-US"/>
        </w:rPr>
        <w:t xml:space="preserve">detailed data on health and work that enable us to </w:t>
      </w:r>
      <w:r w:rsidR="00C26DB6" w:rsidRPr="0083351E">
        <w:rPr>
          <w:rFonts w:ascii="Arial" w:hAnsi="Arial" w:cs="Arial"/>
          <w:lang w:val="en-US"/>
        </w:rPr>
        <w:t xml:space="preserve">address </w:t>
      </w:r>
      <w:r w:rsidR="006A2BFA" w:rsidRPr="0083351E">
        <w:rPr>
          <w:rFonts w:ascii="Arial" w:hAnsi="Arial" w:cs="Arial"/>
          <w:lang w:val="en-US"/>
        </w:rPr>
        <w:lastRenderedPageBreak/>
        <w:t xml:space="preserve">our question, but they have the drawback that they </w:t>
      </w:r>
      <w:r w:rsidRPr="0083351E">
        <w:rPr>
          <w:rFonts w:ascii="Arial" w:hAnsi="Arial" w:cs="Arial"/>
          <w:lang w:val="en-US"/>
        </w:rPr>
        <w:t xml:space="preserve">constrain us to the 50+ population. The rest of this section focuses in turn on the sample, health variables, other variables, and </w:t>
      </w:r>
      <w:r w:rsidR="0083351E">
        <w:rPr>
          <w:rFonts w:ascii="Arial" w:hAnsi="Arial" w:cs="Arial"/>
          <w:lang w:val="en-US"/>
        </w:rPr>
        <w:t xml:space="preserve">our </w:t>
      </w:r>
      <w:r w:rsidRPr="0083351E">
        <w:rPr>
          <w:rFonts w:ascii="Arial" w:hAnsi="Arial" w:cs="Arial"/>
          <w:lang w:val="en-US"/>
        </w:rPr>
        <w:t>analytical approach.</w:t>
      </w:r>
    </w:p>
    <w:p w14:paraId="3EC5543F" w14:textId="77777777" w:rsidR="007B709A" w:rsidRPr="0083351E" w:rsidRDefault="007B709A" w:rsidP="001904FB">
      <w:pPr>
        <w:pStyle w:val="Heading4"/>
        <w:rPr>
          <w:lang w:val="en-US"/>
        </w:rPr>
      </w:pPr>
      <w:r w:rsidRPr="0083351E">
        <w:rPr>
          <w:lang w:val="en-US"/>
        </w:rPr>
        <w:t>Sample</w:t>
      </w:r>
    </w:p>
    <w:p w14:paraId="333DC5CF" w14:textId="26E332BA" w:rsidR="007B709A" w:rsidRPr="0083351E" w:rsidRDefault="007B709A" w:rsidP="007B709A">
      <w:pPr>
        <w:pStyle w:val="Text"/>
        <w:rPr>
          <w:rFonts w:ascii="Arial" w:hAnsi="Arial" w:cs="Arial"/>
          <w:lang w:val="en-US"/>
        </w:rPr>
      </w:pPr>
      <w:r w:rsidRPr="0083351E">
        <w:rPr>
          <w:rFonts w:ascii="Arial" w:hAnsi="Arial" w:cs="Arial"/>
          <w:lang w:val="en-US"/>
        </w:rPr>
        <w:t>HRS, ELSA, and SHARE are longitudinal surveys of representative sample</w:t>
      </w:r>
      <w:r w:rsidR="00167541" w:rsidRPr="0083351E">
        <w:rPr>
          <w:rFonts w:ascii="Arial" w:hAnsi="Arial" w:cs="Arial"/>
          <w:lang w:val="en-US"/>
        </w:rPr>
        <w:t>s</w:t>
      </w:r>
      <w:r w:rsidRPr="0083351E">
        <w:rPr>
          <w:rFonts w:ascii="Arial" w:hAnsi="Arial" w:cs="Arial"/>
          <w:lang w:val="en-US"/>
        </w:rPr>
        <w:t xml:space="preserve"> of </w:t>
      </w:r>
      <w:r w:rsidR="00321E34" w:rsidRPr="0083351E">
        <w:rPr>
          <w:rFonts w:ascii="Arial" w:hAnsi="Arial" w:cs="Arial"/>
          <w:lang w:val="en-US"/>
        </w:rPr>
        <w:t xml:space="preserve">several countries’ </w:t>
      </w:r>
      <w:r w:rsidRPr="0083351E">
        <w:rPr>
          <w:rFonts w:ascii="Arial" w:hAnsi="Arial" w:cs="Arial"/>
          <w:lang w:val="en-US"/>
        </w:rPr>
        <w:t>population</w:t>
      </w:r>
      <w:r w:rsidR="00321E34" w:rsidRPr="0083351E">
        <w:rPr>
          <w:rFonts w:ascii="Arial" w:hAnsi="Arial" w:cs="Arial"/>
          <w:lang w:val="en-US"/>
        </w:rPr>
        <w:t>s</w:t>
      </w:r>
      <w:r w:rsidRPr="0083351E">
        <w:rPr>
          <w:rFonts w:ascii="Arial" w:hAnsi="Arial" w:cs="Arial"/>
          <w:lang w:val="en-US"/>
        </w:rPr>
        <w:t xml:space="preserve"> aged 50+ (51+ in the case of HRS). HRS was the earliest </w:t>
      </w:r>
      <w:r w:rsidR="00DD2678" w:rsidRPr="0083351E">
        <w:rPr>
          <w:rFonts w:ascii="Arial" w:hAnsi="Arial" w:cs="Arial"/>
          <w:lang w:val="en-US"/>
        </w:rPr>
        <w:t xml:space="preserve">of the surveys </w:t>
      </w:r>
      <w:r w:rsidRPr="0083351E">
        <w:rPr>
          <w:rFonts w:ascii="Arial" w:hAnsi="Arial" w:cs="Arial"/>
          <w:lang w:val="en-US"/>
        </w:rPr>
        <w:t>and, after annual collection 1992-1996, has been collec</w:t>
      </w:r>
      <w:r w:rsidR="00FC59B8" w:rsidRPr="0083351E">
        <w:rPr>
          <w:rFonts w:ascii="Arial" w:hAnsi="Arial" w:cs="Arial"/>
          <w:lang w:val="en-US"/>
        </w:rPr>
        <w:t>t</w:t>
      </w:r>
      <w:r w:rsidRPr="0083351E">
        <w:rPr>
          <w:rFonts w:ascii="Arial" w:hAnsi="Arial" w:cs="Arial"/>
          <w:lang w:val="en-US"/>
        </w:rPr>
        <w:t xml:space="preserve">ed bi-annually since. The others </w:t>
      </w:r>
      <w:r w:rsidR="006A2BFA" w:rsidRPr="0083351E">
        <w:rPr>
          <w:rFonts w:ascii="Arial" w:hAnsi="Arial" w:cs="Arial"/>
          <w:lang w:val="en-US"/>
        </w:rPr>
        <w:t xml:space="preserve">began </w:t>
      </w:r>
      <w:r w:rsidRPr="0083351E">
        <w:rPr>
          <w:rFonts w:ascii="Arial" w:hAnsi="Arial" w:cs="Arial"/>
          <w:lang w:val="en-US"/>
        </w:rPr>
        <w:t xml:space="preserve">more recently </w:t>
      </w:r>
      <w:r w:rsidR="006A2BFA" w:rsidRPr="0083351E">
        <w:rPr>
          <w:rFonts w:ascii="Arial" w:hAnsi="Arial" w:cs="Arial"/>
          <w:lang w:val="en-US"/>
        </w:rPr>
        <w:t xml:space="preserve">and were based </w:t>
      </w:r>
      <w:r w:rsidRPr="0083351E">
        <w:rPr>
          <w:rFonts w:ascii="Arial" w:hAnsi="Arial" w:cs="Arial"/>
          <w:lang w:val="en-US"/>
        </w:rPr>
        <w:t>explicitly on the same model: ELSA has been collected bi-annually since 2002; and SHARE was first collected in 2004, and then approximately bi-annually since 2007 (with some variation by country). The surveys have been extensively</w:t>
      </w:r>
      <w:r w:rsidR="006A2BFA" w:rsidRPr="0083351E">
        <w:rPr>
          <w:rFonts w:ascii="Arial" w:hAnsi="Arial" w:cs="Arial"/>
          <w:lang w:val="en-US"/>
        </w:rPr>
        <w:t xml:space="preserve"> used for comparative research </w:t>
      </w:r>
      <w:r w:rsidR="00BA4633">
        <w:rPr>
          <w:rFonts w:ascii="Arial" w:hAnsi="Arial" w:cs="Arial"/>
          <w:lang w:val="en-US"/>
        </w:rPr>
        <w:fldChar w:fldCharType="begin">
          <w:fldData xml:space="preserve">PEVuZE5vdGU+PENpdGU+PEF1dGhvcj5DaWV6YTwvQXV0aG9yPjxZZWFyPjIwMTU8L1llYXI+PFJl
Y051bT4xMzAyPC9SZWNOdW0+PFByZWZpeD5lLmcuIDwvUHJlZml4PjxEaXNwbGF5VGV4dD4oZS5n
LiBBdmVuZGFubywgZXQgYWwuLCAyMDA5LCBDaWV6YSwgZXQgYWwuLCAyMDE1LCBDcmltbWlucywg
ZXQgYWwuLCAyMDEwLCBUcmV2aXNhbiBhbmQgWmFudG9taW8sIDIwMTYpPC9EaXNwbGF5VGV4dD48
cmVjb3JkPjxyZWMtbnVtYmVyPjEzMDI8L3JlYy1udW1iZXI+PGZvcmVpZ24ta2V5cz48a2V5IGFw
cD0iRU4iIGRiLWlkPSI1eGF0dDAwOTRycjkybWVwemFleGQyeHp4MjlhcHBlc2FlMGEiIHRpbWVz
dGFtcD0iMTUyMzk1NzIxOCI+MTMwMjwva2V5PjwvZm9yZWlnbi1rZXlzPjxyZWYtdHlwZSBuYW1l
PSJKb3VybmFsIEFydGljbGUiPjE3PC9yZWYtdHlwZT48Y29udHJpYnV0b3JzPjxhdXRob3JzPjxh
dXRob3I+QWxhcmNvcyBDaWV6YTwvYXV0aG9yPjxhdXRob3I+Q29ybmVsaWEgT2JlcmhhdXNlcjwv
YXV0aG9yPjxhdXRob3I+SmVyb21lIEJpY2tlbmJhY2g8L2F1dGhvcj48YXV0aG9yPkpvbmVzLFJp
Y2hhcmQgTiA8L2F1dGhvcj48YXV0aG9yPlRldmZpayBCZWRpcmhhbiDDnHN0w7xuPC9hdXRob3I+
PGF1dGhvcj5OZW5hZCBLb3N0YW5qc2VrPC9hdXRob3I+PGF1dGhvcj5Nb3JyaXMsSm9obiBOIDwv
YXV0aG9yPjxhdXRob3I+U29tbmF0aCBDaGF0dGVyamk8L2F1dGhvcj48L2F1dGhvcnM+PC9jb250
cmlidXRvcnM+PHRpdGxlcz48dGl0bGU+VGhlIEVuZ2xpc2ggYXJlIGhlYWx0aGllciB0aGFuIHRo
ZSBBbWVyaWNhbnM6IHJlYWxseT88L3RpdGxlPjxzZWNvbmRhcnktdGl0bGU+SW50ZXJuYXRpb25h
bCBKb3VybmFsIG9mIEVwaWRlbWlvbG9neTwvc2Vjb25kYXJ5LXRpdGxlPjwvdGl0bGVzPjxwZXJp
b2RpY2FsPjxmdWxsLXRpdGxlPkludGVybmF0aW9uYWwgSm91cm5hbCBvZiBFcGlkZW1pb2xvZ3k8
L2Z1bGwtdGl0bGU+PC9wZXJpb2RpY2FsPjxwYWdlcz4yMjktMjM4PC9wYWdlcz48ZGF0ZXM+PHll
YXI+MjAxNTwveWVhcj48L2RhdGVzPjx1cmxzPjwvdXJscz48ZWxlY3Ryb25pYy1yZXNvdXJjZS1u
dW0+MTAuMTA5My9pamUvZHl1MTgyPC9lbGVjdHJvbmljLXJlc291cmNlLW51bT48L3JlY29yZD48
L0NpdGU+PENpdGU+PEF1dGhvcj5BdmVuZGFubzwvQXV0aG9yPjxZZWFyPjIwMDk8L1llYXI+PFJl
Y051bT4zMTIwPC9SZWNOdW0+PHJlY29yZD48cmVjLW51bWJlcj4zMTIwPC9yZWMtbnVtYmVyPjxm
b3JlaWduLWtleXM+PGtleSBhcHA9IkVOIiBkYi1pZD0iNXhhdHQwMDk0cnI5Mm1lcHphZXhkMnh6
eDI5YXBwZXNhZTBhIiB0aW1lc3RhbXA9IjE1Mjc2MDM4MTMiPjMxMjA8L2tleT48L2ZvcmVpZ24t
a2V5cz48cmVmLXR5cGUgbmFtZT0iSm91cm5hbCBBcnRpY2xlIj4xNzwvcmVmLXR5cGU+PGNvbnRy
aWJ1dG9ycz48YXV0aG9ycz48YXV0aG9yPkF2ZW5kYW5vLCBNYXVyaWNpbzwvYXV0aG9yPjxhdXRo
b3I+R2x5bW91ciwgTS4gTWFyaWE8L2F1dGhvcj48YXV0aG9yPkJhbmtzLCBKYW1lczwvYXV0aG9y
PjxhdXRob3I+TWFja2VuYmFjaCwgSm9oYW4gUC48L2F1dGhvcj48L2F1dGhvcnM+PC9jb250cmli
dXRvcnM+PHRpdGxlcz48dGl0bGU+SGVhbHRoIERpc2FkdmFudGFnZSBpbiBVUyBBZHVsdHMgQWdl
ZCA1MCB0byA3NCBZZWFyczogQSBDb21wYXJpc29uIG9mIHRoZSBIZWFsdGggb2YgUmljaCBhbmQg
UG9vciBBbWVyaWNhbnMgV2l0aCBUaGF0IG9mIEV1cm9wZWFuczwvdGl0bGU+PHNlY29uZGFyeS10
aXRsZT5BbWVyaWNhbiBKb3VybmFsIG9mIFB1YmxpYyBIZWFsdGg8L3NlY29uZGFyeS10aXRsZT48
L3RpdGxlcz48cGVyaW9kaWNhbD48ZnVsbC10aXRsZT5BbWVyaWNhbiBKb3VybmFsIG9mIFB1Ymxp
YyBIZWFsdGg8L2Z1bGwtdGl0bGU+PC9wZXJpb2RpY2FsPjxwYWdlcz41NDAtNTQ4PC9wYWdlcz48
dm9sdW1lPjk5PC92b2x1bWU+PG51bWJlcj4zPC9udW1iZXI+PGRhdGVzPjx5ZWFyPjIwMDk8L3ll
YXI+PHB1Yi1kYXRlcz48ZGF0ZT4wNy8wMi9hY2NlcHRlZDwvZGF0ZT48L3B1Yi1kYXRlcz48L2Rh
dGVzPjxwdWJsaXNoZXI+QW1lcmljYW4gUHVibGljIEhlYWx0aCBBc3NvY2lhdGlvbjwvcHVibGlz
aGVyPjxpc2JuPjAwOTAtMDAzNiYjeEQ7MTU0MS0wMDQ4PC9pc2JuPjxhY2Nlc3Npb24tbnVtPlBN
QzI2NjE0NTY8L2FjY2Vzc2lvbi1udW0+PHVybHM+PHJlbGF0ZWQtdXJscz48dXJsPmh0dHA6Ly93
d3cubmNiaS5ubG0ubmloLmdvdi9wbWMvYXJ0aWNsZXMvUE1DMjY2MTQ1Ni88L3VybD48L3JlbGF0
ZWQtdXJscz48L3VybHM+PGVsZWN0cm9uaWMtcmVzb3VyY2UtbnVtPjEwLjIxMDUvQUpQSC4yMDA4
LjEzOTQ2OTwvZWxlY3Ryb25pYy1yZXNvdXJjZS1udW0+PHJlbW90ZS1kYXRhYmFzZS1uYW1lPlBN
QzwvcmVtb3RlLWRhdGFiYXNlLW5hbWU+PC9yZWNvcmQ+PC9DaXRlPjxDaXRlPjxBdXRob3I+VHJl
dmlzYW48L0F1dGhvcj48WWVhcj4yMDE2PC9ZZWFyPjxSZWNOdW0+MzEyMTwvUmVjTnVtPjxyZWNv
cmQ+PHJlYy1udW1iZXI+MzEyMTwvcmVjLW51bWJlcj48Zm9yZWlnbi1rZXlzPjxrZXkgYXBwPSJF
TiIgZGItaWQ9IjV4YXR0MDA5NHJyOTJtZXB6YWV4ZDJ4engyOWFwcGVzYWUwYSIgdGltZXN0YW1w
PSIxNTI3NjAzODI2Ij4zMTIxPC9rZXk+PC9mb3JlaWduLWtleXM+PHJlZi10eXBlIG5hbWU9Ikpv
dXJuYWwgQXJ0aWNsZSI+MTc8L3JlZi10eXBlPjxjb250cmlidXRvcnM+PGF1dGhvcnM+PGF1dGhv
cj5UcmV2aXNhbiwgRWxpc2FiZXR0YTwvYXV0aG9yPjxhdXRob3I+WmFudG9taW8sIEZyYW5jZXNj
YTwvYXV0aG9yPjwvYXV0aG9ycz48L2NvbnRyaWJ1dG9ycz48dGl0bGVzPjx0aXRsZT5UaGUgaW1w
YWN0IG9mIGFjdXRlIGhlYWx0aCBzaG9ja3Mgb24gdGhlIGxhYm91ciBzdXBwbHkgb2Ygb2xkZXIg
d29ya2VyczogRXZpZGVuY2UgZnJvbSBzaXh0ZWVuIEV1cm9wZWFuIGNvdW50cmllczwvdGl0bGU+
PHNlY29uZGFyeS10aXRsZT5MYWJvdXIgRWNvbm9taWNzPC9zZWNvbmRhcnktdGl0bGU+PC90aXRs
ZXM+PHBlcmlvZGljYWw+PGZ1bGwtdGl0bGU+TGFib3VyIEVjb25vbWljczwvZnVsbC10aXRsZT48
L3BlcmlvZGljYWw+PHBhZ2VzPjE3MS0xODU8L3BhZ2VzPjx2b2x1bWU+NDM8L3ZvbHVtZT48a2V5
d29yZHM+PGtleXdvcmQ+SGVhbHRoIHNob2Nrczwva2V5d29yZD48a2V5d29yZD5MYWJvdXIgc3Vw
cGx5PC9rZXl3b3JkPjxrZXl3b3JkPkV1cm9wZTwva2V5d29yZD48a2V5d29yZD5PbGRlciB3b3Jr
ZXJzPC9rZXl3b3JkPjxrZXl3b3JkPlByb3BlbnNpdHkgc2NvcmUgbWF0Y2hpbmc8L2tleXdvcmQ+
PC9rZXl3b3Jkcz48ZGF0ZXM+PHllYXI+MjAxNjwveWVhcj48cHViLWRhdGVzPjxkYXRlPjIwMTYv
MTIvMDEvPC9kYXRlPjwvcHViLWRhdGVzPjwvZGF0ZXM+PGlzYm4+MDkyNy01MzcxPC9pc2JuPjx1
cmxzPjxyZWxhdGVkLXVybHM+PHVybD5odHRwOi8vd3d3LnNjaWVuY2VkaXJlY3QuY29tL3NjaWVu
Y2UvYXJ0aWNsZS9waWkvUzA5Mjc1MzcxMTYzMDAwNDU8L3VybD48L3JlbGF0ZWQtdXJscz48L3Vy
bHM+PGVsZWN0cm9uaWMtcmVzb3VyY2UtbnVtPmh0dHBzOi8vZG9pLm9yZy8xMC4xMDE2L2oubGFi
ZWNvLjIwMTYuMDQuMDAyPC9lbGVjdHJvbmljLXJlc291cmNlLW51bT48L3JlY29yZD48L0NpdGU+
PENpdGU+PEF1dGhvcj5DcmltbWluczwvQXV0aG9yPjxZZWFyPjIwMTA8L1llYXI+PFJlY051bT4z
MTI3PC9SZWNOdW0+PHJlY29yZD48cmVjLW51bWJlcj4zMTI3PC9yZWMtbnVtYmVyPjxmb3JlaWdu
LWtleXM+PGtleSBhcHA9IkVOIiBkYi1pZD0iNXhhdHQwMDk0cnI5Mm1lcHphZXhkMnh6eDI5YXBw
ZXNhZTBhIiB0aW1lc3RhbXA9IjE1Mjk5MjU1MDQiPjMxMjc8L2tleT48L2ZvcmVpZ24ta2V5cz48
cmVmLXR5cGUgbmFtZT0iSm91cm5hbCBBcnRpY2xlIj4xNzwvcmVmLXR5cGU+PGNvbnRyaWJ1dG9y
cz48YXV0aG9ycz48YXV0aG9yPkNyaW1taW5zLCBFLiBNLjwvYXV0aG9yPjxhdXRob3I+S2ltLCBK
LiBLLjwvYXV0aG9yPjxhdXRob3I+U29sw6ktQXVyw7MsIEEuIDwvYXV0aG9yPjwvYXV0aG9ycz48
L2NvbnRyaWJ1dG9ycz48dGl0bGVzPjx0aXRsZT5HZW5kZXIgZGlmZmVyZW5jZXMgaW4gaGVhbHRo
OiByZXN1bHRzIGZyb20gU0hBUkUsIEVMU0EgYW5kIEhSUzwvdGl0bGU+PHNlY29uZGFyeS10aXRs
ZT5FdXJvcGVhbiBKb3VybmFsIG9mIFB1YmxpYyBIZWFsdGg8L3NlY29uZGFyeS10aXRsZT48L3Rp
dGxlcz48cGVyaW9kaWNhbD48ZnVsbC10aXRsZT5FdXJvcGVhbiBKb3VybmFsIG9mIFB1YmxpYyBI
ZWFsdGg8L2Z1bGwtdGl0bGU+PC9wZXJpb2RpY2FsPjxwYWdlcz44MS05MTwvcGFnZXM+PHZvbHVt
ZT4yMTwvdm9sdW1lPjxudW1iZXI+MTwvbnVtYmVyPjxkYXRlcz48eWVhcj4yMDEwPC95ZWFyPjwv
ZGF0ZXM+PHVybHM+PC91cmxzPjwvcmVjb3JkPjwvQ2l0ZT48L0VuZE5vdGU+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DaWV6YTwvQXV0aG9yPjxZZWFyPjIwMTU8L1llYXI+PFJl
Y051bT4xMzAyPC9SZWNOdW0+PFByZWZpeD5lLmcuIDwvUHJlZml4PjxEaXNwbGF5VGV4dD4oZS5n
LiBBdmVuZGFubywgZXQgYWwuLCAyMDA5LCBDaWV6YSwgZXQgYWwuLCAyMDE1LCBDcmltbWlucywg
ZXQgYWwuLCAyMDEwLCBUcmV2aXNhbiBhbmQgWmFudG9taW8sIDIwMTYpPC9EaXNwbGF5VGV4dD48
cmVjb3JkPjxyZWMtbnVtYmVyPjEzMDI8L3JlYy1udW1iZXI+PGZvcmVpZ24ta2V5cz48a2V5IGFw
cD0iRU4iIGRiLWlkPSI1eGF0dDAwOTRycjkybWVwemFleGQyeHp4MjlhcHBlc2FlMGEiIHRpbWVz
dGFtcD0iMTUyMzk1NzIxOCI+MTMwMjwva2V5PjwvZm9yZWlnbi1rZXlzPjxyZWYtdHlwZSBuYW1l
PSJKb3VybmFsIEFydGljbGUiPjE3PC9yZWYtdHlwZT48Y29udHJpYnV0b3JzPjxhdXRob3JzPjxh
dXRob3I+QWxhcmNvcyBDaWV6YTwvYXV0aG9yPjxhdXRob3I+Q29ybmVsaWEgT2JlcmhhdXNlcjwv
YXV0aG9yPjxhdXRob3I+SmVyb21lIEJpY2tlbmJhY2g8L2F1dGhvcj48YXV0aG9yPkpvbmVzLFJp
Y2hhcmQgTiA8L2F1dGhvcj48YXV0aG9yPlRldmZpayBCZWRpcmhhbiDDnHN0w7xuPC9hdXRob3I+
PGF1dGhvcj5OZW5hZCBLb3N0YW5qc2VrPC9hdXRob3I+PGF1dGhvcj5Nb3JyaXMsSm9obiBOIDwv
YXV0aG9yPjxhdXRob3I+U29tbmF0aCBDaGF0dGVyamk8L2F1dGhvcj48L2F1dGhvcnM+PC9jb250
cmlidXRvcnM+PHRpdGxlcz48dGl0bGU+VGhlIEVuZ2xpc2ggYXJlIGhlYWx0aGllciB0aGFuIHRo
ZSBBbWVyaWNhbnM6IHJlYWxseT88L3RpdGxlPjxzZWNvbmRhcnktdGl0bGU+SW50ZXJuYXRpb25h
bCBKb3VybmFsIG9mIEVwaWRlbWlvbG9neTwvc2Vjb25kYXJ5LXRpdGxlPjwvdGl0bGVzPjxwZXJp
b2RpY2FsPjxmdWxsLXRpdGxlPkludGVybmF0aW9uYWwgSm91cm5hbCBvZiBFcGlkZW1pb2xvZ3k8
L2Z1bGwtdGl0bGU+PC9wZXJpb2RpY2FsPjxwYWdlcz4yMjktMjM4PC9wYWdlcz48ZGF0ZXM+PHll
YXI+MjAxNTwveWVhcj48L2RhdGVzPjx1cmxzPjwvdXJscz48ZWxlY3Ryb25pYy1yZXNvdXJjZS1u
dW0+MTAuMTA5My9pamUvZHl1MTgyPC9lbGVjdHJvbmljLXJlc291cmNlLW51bT48L3JlY29yZD48
L0NpdGU+PENpdGU+PEF1dGhvcj5BdmVuZGFubzwvQXV0aG9yPjxZZWFyPjIwMDk8L1llYXI+PFJl
Y051bT4zMTIwPC9SZWNOdW0+PHJlY29yZD48cmVjLW51bWJlcj4zMTIwPC9yZWMtbnVtYmVyPjxm
b3JlaWduLWtleXM+PGtleSBhcHA9IkVOIiBkYi1pZD0iNXhhdHQwMDk0cnI5Mm1lcHphZXhkMnh6
eDI5YXBwZXNhZTBhIiB0aW1lc3RhbXA9IjE1Mjc2MDM4MTMiPjMxMjA8L2tleT48L2ZvcmVpZ24t
a2V5cz48cmVmLXR5cGUgbmFtZT0iSm91cm5hbCBBcnRpY2xlIj4xNzwvcmVmLXR5cGU+PGNvbnRy
aWJ1dG9ycz48YXV0aG9ycz48YXV0aG9yPkF2ZW5kYW5vLCBNYXVyaWNpbzwvYXV0aG9yPjxhdXRo
b3I+R2x5bW91ciwgTS4gTWFyaWE8L2F1dGhvcj48YXV0aG9yPkJhbmtzLCBKYW1lczwvYXV0aG9y
PjxhdXRob3I+TWFja2VuYmFjaCwgSm9oYW4gUC48L2F1dGhvcj48L2F1dGhvcnM+PC9jb250cmli
dXRvcnM+PHRpdGxlcz48dGl0bGU+SGVhbHRoIERpc2FkdmFudGFnZSBpbiBVUyBBZHVsdHMgQWdl
ZCA1MCB0byA3NCBZZWFyczogQSBDb21wYXJpc29uIG9mIHRoZSBIZWFsdGggb2YgUmljaCBhbmQg
UG9vciBBbWVyaWNhbnMgV2l0aCBUaGF0IG9mIEV1cm9wZWFuczwvdGl0bGU+PHNlY29uZGFyeS10
aXRsZT5BbWVyaWNhbiBKb3VybmFsIG9mIFB1YmxpYyBIZWFsdGg8L3NlY29uZGFyeS10aXRsZT48
L3RpdGxlcz48cGVyaW9kaWNhbD48ZnVsbC10aXRsZT5BbWVyaWNhbiBKb3VybmFsIG9mIFB1Ymxp
YyBIZWFsdGg8L2Z1bGwtdGl0bGU+PC9wZXJpb2RpY2FsPjxwYWdlcz41NDAtNTQ4PC9wYWdlcz48
dm9sdW1lPjk5PC92b2x1bWU+PG51bWJlcj4zPC9udW1iZXI+PGRhdGVzPjx5ZWFyPjIwMDk8L3ll
YXI+PHB1Yi1kYXRlcz48ZGF0ZT4wNy8wMi9hY2NlcHRlZDwvZGF0ZT48L3B1Yi1kYXRlcz48L2Rh
dGVzPjxwdWJsaXNoZXI+QW1lcmljYW4gUHVibGljIEhlYWx0aCBBc3NvY2lhdGlvbjwvcHVibGlz
aGVyPjxpc2JuPjAwOTAtMDAzNiYjeEQ7MTU0MS0wMDQ4PC9pc2JuPjxhY2Nlc3Npb24tbnVtPlBN
QzI2NjE0NTY8L2FjY2Vzc2lvbi1udW0+PHVybHM+PHJlbGF0ZWQtdXJscz48dXJsPmh0dHA6Ly93
d3cubmNiaS5ubG0ubmloLmdvdi9wbWMvYXJ0aWNsZXMvUE1DMjY2MTQ1Ni88L3VybD48L3JlbGF0
ZWQtdXJscz48L3VybHM+PGVsZWN0cm9uaWMtcmVzb3VyY2UtbnVtPjEwLjIxMDUvQUpQSC4yMDA4
LjEzOTQ2OTwvZWxlY3Ryb25pYy1yZXNvdXJjZS1udW0+PHJlbW90ZS1kYXRhYmFzZS1uYW1lPlBN
QzwvcmVtb3RlLWRhdGFiYXNlLW5hbWU+PC9yZWNvcmQ+PC9DaXRlPjxDaXRlPjxBdXRob3I+VHJl
dmlzYW48L0F1dGhvcj48WWVhcj4yMDE2PC9ZZWFyPjxSZWNOdW0+MzEyMTwvUmVjTnVtPjxyZWNv
cmQ+PHJlYy1udW1iZXI+MzEyMTwvcmVjLW51bWJlcj48Zm9yZWlnbi1rZXlzPjxrZXkgYXBwPSJF
TiIgZGItaWQ9IjV4YXR0MDA5NHJyOTJtZXB6YWV4ZDJ4engyOWFwcGVzYWUwYSIgdGltZXN0YW1w
PSIxNTI3NjAzODI2Ij4zMTIxPC9rZXk+PC9mb3JlaWduLWtleXM+PHJlZi10eXBlIG5hbWU9Ikpv
dXJuYWwgQXJ0aWNsZSI+MTc8L3JlZi10eXBlPjxjb250cmlidXRvcnM+PGF1dGhvcnM+PGF1dGhv
cj5UcmV2aXNhbiwgRWxpc2FiZXR0YTwvYXV0aG9yPjxhdXRob3I+WmFudG9taW8sIEZyYW5jZXNj
YTwvYXV0aG9yPjwvYXV0aG9ycz48L2NvbnRyaWJ1dG9ycz48dGl0bGVzPjx0aXRsZT5UaGUgaW1w
YWN0IG9mIGFjdXRlIGhlYWx0aCBzaG9ja3Mgb24gdGhlIGxhYm91ciBzdXBwbHkgb2Ygb2xkZXIg
d29ya2VyczogRXZpZGVuY2UgZnJvbSBzaXh0ZWVuIEV1cm9wZWFuIGNvdW50cmllczwvdGl0bGU+
PHNlY29uZGFyeS10aXRsZT5MYWJvdXIgRWNvbm9taWNzPC9zZWNvbmRhcnktdGl0bGU+PC90aXRs
ZXM+PHBlcmlvZGljYWw+PGZ1bGwtdGl0bGU+TGFib3VyIEVjb25vbWljczwvZnVsbC10aXRsZT48
L3BlcmlvZGljYWw+PHBhZ2VzPjE3MS0xODU8L3BhZ2VzPjx2b2x1bWU+NDM8L3ZvbHVtZT48a2V5
d29yZHM+PGtleXdvcmQ+SGVhbHRoIHNob2Nrczwva2V5d29yZD48a2V5d29yZD5MYWJvdXIgc3Vw
cGx5PC9rZXl3b3JkPjxrZXl3b3JkPkV1cm9wZTwva2V5d29yZD48a2V5d29yZD5PbGRlciB3b3Jr
ZXJzPC9rZXl3b3JkPjxrZXl3b3JkPlByb3BlbnNpdHkgc2NvcmUgbWF0Y2hpbmc8L2tleXdvcmQ+
PC9rZXl3b3Jkcz48ZGF0ZXM+PHllYXI+MjAxNjwveWVhcj48cHViLWRhdGVzPjxkYXRlPjIwMTYv
MTIvMDEvPC9kYXRlPjwvcHViLWRhdGVzPjwvZGF0ZXM+PGlzYm4+MDkyNy01MzcxPC9pc2JuPjx1
cmxzPjxyZWxhdGVkLXVybHM+PHVybD5odHRwOi8vd3d3LnNjaWVuY2VkaXJlY3QuY29tL3NjaWVu
Y2UvYXJ0aWNsZS9waWkvUzA5Mjc1MzcxMTYzMDAwNDU8L3VybD48L3JlbGF0ZWQtdXJscz48L3Vy
bHM+PGVsZWN0cm9uaWMtcmVzb3VyY2UtbnVtPmh0dHBzOi8vZG9pLm9yZy8xMC4xMDE2L2oubGFi
ZWNvLjIwMTYuMDQuMDAyPC9lbGVjdHJvbmljLXJlc291cmNlLW51bT48L3JlY29yZD48L0NpdGU+
PENpdGU+PEF1dGhvcj5DcmltbWluczwvQXV0aG9yPjxZZWFyPjIwMTA8L1llYXI+PFJlY051bT4z
MTI3PC9SZWNOdW0+PHJlY29yZD48cmVjLW51bWJlcj4zMTI3PC9yZWMtbnVtYmVyPjxmb3JlaWdu
LWtleXM+PGtleSBhcHA9IkVOIiBkYi1pZD0iNXhhdHQwMDk0cnI5Mm1lcHphZXhkMnh6eDI5YXBw
ZXNhZTBhIiB0aW1lc3RhbXA9IjE1Mjk5MjU1MDQiPjMxMjc8L2tleT48L2ZvcmVpZ24ta2V5cz48
cmVmLXR5cGUgbmFtZT0iSm91cm5hbCBBcnRpY2xlIj4xNzwvcmVmLXR5cGU+PGNvbnRyaWJ1dG9y
cz48YXV0aG9ycz48YXV0aG9yPkNyaW1taW5zLCBFLiBNLjwvYXV0aG9yPjxhdXRob3I+S2ltLCBK
LiBLLjwvYXV0aG9yPjxhdXRob3I+U29sw6ktQXVyw7MsIEEuIDwvYXV0aG9yPjwvYXV0aG9ycz48
L2NvbnRyaWJ1dG9ycz48dGl0bGVzPjx0aXRsZT5HZW5kZXIgZGlmZmVyZW5jZXMgaW4gaGVhbHRo
OiByZXN1bHRzIGZyb20gU0hBUkUsIEVMU0EgYW5kIEhSUzwvdGl0bGU+PHNlY29uZGFyeS10aXRs
ZT5FdXJvcGVhbiBKb3VybmFsIG9mIFB1YmxpYyBIZWFsdGg8L3NlY29uZGFyeS10aXRsZT48L3Rp
dGxlcz48cGVyaW9kaWNhbD48ZnVsbC10aXRsZT5FdXJvcGVhbiBKb3VybmFsIG9mIFB1YmxpYyBI
ZWFsdGg8L2Z1bGwtdGl0bGU+PC9wZXJpb2RpY2FsPjxwYWdlcz44MS05MTwvcGFnZXM+PHZvbHVt
ZT4yMTwvdm9sdW1lPjxudW1iZXI+MTwvbnVtYmVyPjxkYXRlcz48eWVhcj4yMDEwPC95ZWFyPjwv
ZGF0ZXM+PHVybHM+PC91cmxzPjwvcmVjb3JkPjwvQ2l0ZT48L0VuZE5vdGU+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e.g. Avendano, et al., 2009, Cieza, et al., 2015, Crimmins, et al., 2010, Trevisan and Zantomio, 2016)</w:t>
      </w:r>
      <w:r w:rsidR="00BA4633">
        <w:rPr>
          <w:rFonts w:ascii="Arial" w:hAnsi="Arial" w:cs="Arial"/>
          <w:lang w:val="en-US"/>
        </w:rPr>
        <w:fldChar w:fldCharType="end"/>
      </w:r>
      <w:r w:rsidRPr="0083351E">
        <w:rPr>
          <w:rFonts w:ascii="Arial" w:hAnsi="Arial" w:cs="Arial"/>
          <w:lang w:val="en-US"/>
        </w:rPr>
        <w:t xml:space="preserve">; we use the supplied survey weights, and full sampling details are given in the cohort profiles </w:t>
      </w:r>
      <w:r w:rsidR="00BA4633">
        <w:rPr>
          <w:rFonts w:ascii="Arial" w:hAnsi="Arial" w:cs="Arial"/>
          <w:lang w:val="en-US"/>
        </w:rPr>
        <w:fldChar w:fldCharType="begin">
          <w:fldData xml:space="preserve">PEVuZE5vdGU+PENpdGU+PEF1dGhvcj5Cw7Zyc2NoLVN1cGFuPC9BdXRob3I+PFllYXI+MjAxMzwv
WWVhcj48UmVjTnVtPjk3NzwvUmVjTnVtPjxEaXNwbGF5VGV4dD4oQsO2cnNjaC1TdXBhbiwgZXQg
YWwuLCAyMDEzLCBTb25uZWdhLCBldCBhbC4sIDIwMTQsIFN0ZXB0b2UsIGV0IGFsLiwgMjAxMyk8
L0Rpc3BsYXlUZXh0PjxyZWNvcmQ+PHJlYy1udW1iZXI+OTc3PC9yZWMtbnVtYmVyPjxmb3JlaWdu
LWtleXM+PGtleSBhcHA9IkVOIiBkYi1pZD0iNXhhdHQwMDk0cnI5Mm1lcHphZXhkMnh6eDI5YXBw
ZXNhZTBhIiB0aW1lc3RhbXA9IjE1MjM5NTcyMTUiPjk3Nzwva2V5PjwvZm9yZWlnbi1rZXlzPjxy
ZWYtdHlwZSBuYW1lPSJKb3VybmFsIEFydGljbGUiPjE3PC9yZWYtdHlwZT48Y29udHJpYnV0b3Jz
PjxhdXRob3JzPjxhdXRob3I+QsO2cnNjaC1TdXBhbiwgQXhlbDwvYXV0aG9yPjxhdXRob3I+QnJh
bmR0LCBNYXJ0aW5hPC9hdXRob3I+PGF1dGhvcj5IdW5rbGVyLCBDaHJpc3RpYW48L2F1dGhvcj48
YXV0aG9yPktuZWlwLCBUaG9yc3RlbjwvYXV0aG9yPjxhdXRob3I+S29yYm1hY2hlciwgSnVsaWU8
L2F1dGhvcj48YXV0aG9yPk1hbHRlciwgRnJlZGVyaWM8L2F1dGhvcj48YXV0aG9yPlNjaGFhbiwg
QmFyYmFyYTwvYXV0aG9yPjxhdXRob3I+U3R1Y2ssIFN0ZXBoYW5pZTwvYXV0aG9yPjxhdXRob3I+
WnViZXIsIFNhYnJpbmE8L2F1dGhvcj48L2F1dGhvcnM+PC9jb250cmlidXRvcnM+PHRpdGxlcz48
dGl0bGU+RGF0YSBSZXNvdXJjZSBQcm9maWxlOiBUaGUgU3VydmV5IG9mIEhlYWx0aCwgQWdlaW5n
IGFuZCBSZXRpcmVtZW50IGluIEV1cm9wZSAoU0hBUkUpPC90aXRsZT48c2Vjb25kYXJ5LXRpdGxl
PkludGVybmF0aW9uYWwgSm91cm5hbCBvZiBFcGlkZW1pb2xvZ3k8L3NlY29uZGFyeS10aXRsZT48
L3RpdGxlcz48cGVyaW9kaWNhbD48ZnVsbC10aXRsZT5JbnRlcm5hdGlvbmFsIEpvdXJuYWwgb2Yg
RXBpZGVtaW9sb2d5PC9mdWxsLXRpdGxlPjwvcGVyaW9kaWNhbD48cGFnZXM+OTkyLTEwMDE8L3Bh
Z2VzPjx2b2x1bWU+NDI8L3ZvbHVtZT48bnVtYmVyPjQ8L251bWJlcj48ZGF0ZXM+PHllYXI+MjAx
MzwveWVhcj48L2RhdGVzPjxpc2JuPjAzMDAtNTc3MTwvaXNibj48dXJscz48cmVsYXRlZC11cmxz
Pjx1cmw+aHR0cDovL2R4LmRvaS5vcmcvMTAuMTA5My9pamUvZHl0MDg4PC91cmw+PC9yZWxhdGVk
LXVybHM+PC91cmxzPjxlbGVjdHJvbmljLXJlc291cmNlLW51bT4xMC4xMDkzL2lqZS9keXQwODg8
L2VsZWN0cm9uaWMtcmVzb3VyY2UtbnVtPjwvcmVjb3JkPjwvQ2l0ZT48Q2l0ZT48QXV0aG9yPlNv
bm5lZ2E8L0F1dGhvcj48WWVhcj4yMDE0PC9ZZWFyPjxSZWNOdW0+OTc4PC9SZWNOdW0+PHJlY29y
ZD48cmVjLW51bWJlcj45Nzg8L3JlYy1udW1iZXI+PGZvcmVpZ24ta2V5cz48a2V5IGFwcD0iRU4i
IGRiLWlkPSI1eGF0dDAwOTRycjkybWVwemFleGQyeHp4MjlhcHBlc2FlMGEiIHRpbWVzdGFtcD0i
MTUyMzk1NzIxNSI+OTc4PC9rZXk+PC9mb3JlaWduLWtleXM+PHJlZi10eXBlIG5hbWU9IkpvdXJu
YWwgQXJ0aWNsZSI+MTc8L3JlZi10eXBlPjxjb250cmlidXRvcnM+PGF1dGhvcnM+PGF1dGhvcj5T
b25uZWdhLCBBbWFuZGE8L2F1dGhvcj48YXV0aG9yPkZhdWwsIEplc3NpY2EgRC48L2F1dGhvcj48
YXV0aG9yPk9mc3RlZGFsLCBNYXJ5IEJldGg8L2F1dGhvcj48YXV0aG9yPkxhbmdhLCBLZW5uZXRo
IE0uPC9hdXRob3I+PGF1dGhvcj5QaGlsbGlwcywgSm9obiBXLiBSLjwvYXV0aG9yPjxhdXRob3I+
V2VpciwgRGF2aWQgUi48L2F1dGhvcj48L2F1dGhvcnM+PC9jb250cmlidXRvcnM+PHRpdGxlcz48
dGl0bGU+Q29ob3J0IFByb2ZpbGU6IHRoZSBIZWFsdGggYW5kIFJldGlyZW1lbnQgU3R1ZHkgKEhS
Uyk8L3RpdGxlPjxzZWNvbmRhcnktdGl0bGU+SW50ZXJuYXRpb25hbCBKb3VybmFsIG9mIEVwaWRl
bWlvbG9neTwvc2Vjb25kYXJ5LXRpdGxlPjwvdGl0bGVzPjxwZXJpb2RpY2FsPjxmdWxsLXRpdGxl
PkludGVybmF0aW9uYWwgSm91cm5hbCBvZiBFcGlkZW1pb2xvZ3k8L2Z1bGwtdGl0bGU+PC9wZXJp
b2RpY2FsPjxwYWdlcz41NzYtNTg1PC9wYWdlcz48dm9sdW1lPjQzPC92b2x1bWU+PG51bWJlcj4y
PC9udW1iZXI+PGRhdGVzPjx5ZWFyPjIwMTQ8L3llYXI+PC9kYXRlcz48aXNibj4wMzAwLTU3NzE8
L2lzYm4+PHVybHM+PHJlbGF0ZWQtdXJscz48dXJsPmh0dHA6Ly9keC5kb2kub3JnLzEwLjEwOTMv
aWplL2R5dTA2NzwvdXJsPjwvcmVsYXRlZC11cmxzPjwvdXJscz48ZWxlY3Ryb25pYy1yZXNvdXJj
ZS1udW0+MTAuMTA5My9pamUvZHl1MDY3PC9lbGVjdHJvbmljLXJlc291cmNlLW51bT48L3JlY29y
ZD48L0NpdGU+PENpdGU+PEF1dGhvcj5TdGVwdG9lPC9BdXRob3I+PFllYXI+MjAxMzwvWWVhcj48
UmVjTnVtPjk3OTwvUmVjTnVtPjxyZWNvcmQ+PHJlYy1udW1iZXI+OTc5PC9yZWMtbnVtYmVyPjxm
b3JlaWduLWtleXM+PGtleSBhcHA9IkVOIiBkYi1pZD0iNXhhdHQwMDk0cnI5Mm1lcHphZXhkMnh6
eDI5YXBwZXNhZTBhIiB0aW1lc3RhbXA9IjE1MjM5NTcyMTUiPjk3OTwva2V5PjwvZm9yZWlnbi1r
ZXlzPjxyZWYtdHlwZSBuYW1lPSJKb3VybmFsIEFydGljbGUiPjE3PC9yZWYtdHlwZT48Y29udHJp
YnV0b3JzPjxhdXRob3JzPjxhdXRob3I+U3RlcHRvZSwgQW5kcmV3PC9hdXRob3I+PGF1dGhvcj5C
cmVlemUsIEVsaXphYmV0aDwvYXV0aG9yPjxhdXRob3I+QmFua3MsIEphbWVzPC9hdXRob3I+PGF1
dGhvcj5OYXpyb28sIEphbWVzPC9hdXRob3I+PC9hdXRob3JzPjwvY29udHJpYnV0b3JzPjx0aXRs
ZXM+PHRpdGxlPkNvaG9ydCBQcm9maWxlOiBUaGUgRW5nbGlzaCBMb25naXR1ZGluYWwgU3R1ZHkg
b2YgQWdlaW5nPC90aXRsZT48c2Vjb25kYXJ5LXRpdGxlPkludGVybmF0aW9uYWwgSm91cm5hbCBv
ZiBFcGlkZW1pb2xvZ3k8L3NlY29uZGFyeS10aXRsZT48L3RpdGxlcz48cGVyaW9kaWNhbD48ZnVs
bC10aXRsZT5JbnRlcm5hdGlvbmFsIEpvdXJuYWwgb2YgRXBpZGVtaW9sb2d5PC9mdWxsLXRpdGxl
PjwvcGVyaW9kaWNhbD48cGFnZXM+MTY0MC0xNjQ4PC9wYWdlcz48dm9sdW1lPjQyPC92b2x1bWU+
PG51bWJlcj42PC9udW1iZXI+PGRhdGVzPjx5ZWFyPjIwMTM8L3llYXI+PC9kYXRlcz48aXNibj4w
MzAwLTU3NzE8L2lzYm4+PHVybHM+PHJlbGF0ZWQtdXJscz48dXJsPmh0dHA6Ly9keC5kb2kub3Jn
LzEwLjEwOTMvaWplL2R5czE2ODwvdXJsPjwvcmVsYXRlZC11cmxzPjwvdXJscz48ZWxlY3Ryb25p
Yy1yZXNvdXJjZS1udW0+MTAuMTA5My9pamUvZHlzMTY4PC9lbGVjdHJvbmljLXJlc291cmNlLW51
bT48L3JlY29yZD48L0NpdGU+PC9FbmROb3RlPn==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Cw7Zyc2NoLVN1cGFuPC9BdXRob3I+PFllYXI+MjAxMzwv
WWVhcj48UmVjTnVtPjk3NzwvUmVjTnVtPjxEaXNwbGF5VGV4dD4oQsO2cnNjaC1TdXBhbiwgZXQg
YWwuLCAyMDEzLCBTb25uZWdhLCBldCBhbC4sIDIwMTQsIFN0ZXB0b2UsIGV0IGFsLiwgMjAxMyk8
L0Rpc3BsYXlUZXh0PjxyZWNvcmQ+PHJlYy1udW1iZXI+OTc3PC9yZWMtbnVtYmVyPjxmb3JlaWdu
LWtleXM+PGtleSBhcHA9IkVOIiBkYi1pZD0iNXhhdHQwMDk0cnI5Mm1lcHphZXhkMnh6eDI5YXBw
ZXNhZTBhIiB0aW1lc3RhbXA9IjE1MjM5NTcyMTUiPjk3Nzwva2V5PjwvZm9yZWlnbi1rZXlzPjxy
ZWYtdHlwZSBuYW1lPSJKb3VybmFsIEFydGljbGUiPjE3PC9yZWYtdHlwZT48Y29udHJpYnV0b3Jz
PjxhdXRob3JzPjxhdXRob3I+QsO2cnNjaC1TdXBhbiwgQXhlbDwvYXV0aG9yPjxhdXRob3I+QnJh
bmR0LCBNYXJ0aW5hPC9hdXRob3I+PGF1dGhvcj5IdW5rbGVyLCBDaHJpc3RpYW48L2F1dGhvcj48
YXV0aG9yPktuZWlwLCBUaG9yc3RlbjwvYXV0aG9yPjxhdXRob3I+S29yYm1hY2hlciwgSnVsaWU8
L2F1dGhvcj48YXV0aG9yPk1hbHRlciwgRnJlZGVyaWM8L2F1dGhvcj48YXV0aG9yPlNjaGFhbiwg
QmFyYmFyYTwvYXV0aG9yPjxhdXRob3I+U3R1Y2ssIFN0ZXBoYW5pZTwvYXV0aG9yPjxhdXRob3I+
WnViZXIsIFNhYnJpbmE8L2F1dGhvcj48L2F1dGhvcnM+PC9jb250cmlidXRvcnM+PHRpdGxlcz48
dGl0bGU+RGF0YSBSZXNvdXJjZSBQcm9maWxlOiBUaGUgU3VydmV5IG9mIEhlYWx0aCwgQWdlaW5n
IGFuZCBSZXRpcmVtZW50IGluIEV1cm9wZSAoU0hBUkUpPC90aXRsZT48c2Vjb25kYXJ5LXRpdGxl
PkludGVybmF0aW9uYWwgSm91cm5hbCBvZiBFcGlkZW1pb2xvZ3k8L3NlY29uZGFyeS10aXRsZT48
L3RpdGxlcz48cGVyaW9kaWNhbD48ZnVsbC10aXRsZT5JbnRlcm5hdGlvbmFsIEpvdXJuYWwgb2Yg
RXBpZGVtaW9sb2d5PC9mdWxsLXRpdGxlPjwvcGVyaW9kaWNhbD48cGFnZXM+OTkyLTEwMDE8L3Bh
Z2VzPjx2b2x1bWU+NDI8L3ZvbHVtZT48bnVtYmVyPjQ8L251bWJlcj48ZGF0ZXM+PHllYXI+MjAx
MzwveWVhcj48L2RhdGVzPjxpc2JuPjAzMDAtNTc3MTwvaXNibj48dXJscz48cmVsYXRlZC11cmxz
Pjx1cmw+aHR0cDovL2R4LmRvaS5vcmcvMTAuMTA5My9pamUvZHl0MDg4PC91cmw+PC9yZWxhdGVk
LXVybHM+PC91cmxzPjxlbGVjdHJvbmljLXJlc291cmNlLW51bT4xMC4xMDkzL2lqZS9keXQwODg8
L2VsZWN0cm9uaWMtcmVzb3VyY2UtbnVtPjwvcmVjb3JkPjwvQ2l0ZT48Q2l0ZT48QXV0aG9yPlNv
bm5lZ2E8L0F1dGhvcj48WWVhcj4yMDE0PC9ZZWFyPjxSZWNOdW0+OTc4PC9SZWNOdW0+PHJlY29y
ZD48cmVjLW51bWJlcj45Nzg8L3JlYy1udW1iZXI+PGZvcmVpZ24ta2V5cz48a2V5IGFwcD0iRU4i
IGRiLWlkPSI1eGF0dDAwOTRycjkybWVwemFleGQyeHp4MjlhcHBlc2FlMGEiIHRpbWVzdGFtcD0i
MTUyMzk1NzIxNSI+OTc4PC9rZXk+PC9mb3JlaWduLWtleXM+PHJlZi10eXBlIG5hbWU9IkpvdXJu
YWwgQXJ0aWNsZSI+MTc8L3JlZi10eXBlPjxjb250cmlidXRvcnM+PGF1dGhvcnM+PGF1dGhvcj5T
b25uZWdhLCBBbWFuZGE8L2F1dGhvcj48YXV0aG9yPkZhdWwsIEplc3NpY2EgRC48L2F1dGhvcj48
YXV0aG9yPk9mc3RlZGFsLCBNYXJ5IEJldGg8L2F1dGhvcj48YXV0aG9yPkxhbmdhLCBLZW5uZXRo
IE0uPC9hdXRob3I+PGF1dGhvcj5QaGlsbGlwcywgSm9obiBXLiBSLjwvYXV0aG9yPjxhdXRob3I+
V2VpciwgRGF2aWQgUi48L2F1dGhvcj48L2F1dGhvcnM+PC9jb250cmlidXRvcnM+PHRpdGxlcz48
dGl0bGU+Q29ob3J0IFByb2ZpbGU6IHRoZSBIZWFsdGggYW5kIFJldGlyZW1lbnQgU3R1ZHkgKEhS
Uyk8L3RpdGxlPjxzZWNvbmRhcnktdGl0bGU+SW50ZXJuYXRpb25hbCBKb3VybmFsIG9mIEVwaWRl
bWlvbG9neTwvc2Vjb25kYXJ5LXRpdGxlPjwvdGl0bGVzPjxwZXJpb2RpY2FsPjxmdWxsLXRpdGxl
PkludGVybmF0aW9uYWwgSm91cm5hbCBvZiBFcGlkZW1pb2xvZ3k8L2Z1bGwtdGl0bGU+PC9wZXJp
b2RpY2FsPjxwYWdlcz41NzYtNTg1PC9wYWdlcz48dm9sdW1lPjQzPC92b2x1bWU+PG51bWJlcj4y
PC9udW1iZXI+PGRhdGVzPjx5ZWFyPjIwMTQ8L3llYXI+PC9kYXRlcz48aXNibj4wMzAwLTU3NzE8
L2lzYm4+PHVybHM+PHJlbGF0ZWQtdXJscz48dXJsPmh0dHA6Ly9keC5kb2kub3JnLzEwLjEwOTMv
aWplL2R5dTA2NzwvdXJsPjwvcmVsYXRlZC11cmxzPjwvdXJscz48ZWxlY3Ryb25pYy1yZXNvdXJj
ZS1udW0+MTAuMTA5My9pamUvZHl1MDY3PC9lbGVjdHJvbmljLXJlc291cmNlLW51bT48L3JlY29y
ZD48L0NpdGU+PENpdGU+PEF1dGhvcj5TdGVwdG9lPC9BdXRob3I+PFllYXI+MjAxMzwvWWVhcj48
UmVjTnVtPjk3OTwvUmVjTnVtPjxyZWNvcmQ+PHJlYy1udW1iZXI+OTc5PC9yZWMtbnVtYmVyPjxm
b3JlaWduLWtleXM+PGtleSBhcHA9IkVOIiBkYi1pZD0iNXhhdHQwMDk0cnI5Mm1lcHphZXhkMnh6
eDI5YXBwZXNhZTBhIiB0aW1lc3RhbXA9IjE1MjM5NTcyMTUiPjk3OTwva2V5PjwvZm9yZWlnbi1r
ZXlzPjxyZWYtdHlwZSBuYW1lPSJKb3VybmFsIEFydGljbGUiPjE3PC9yZWYtdHlwZT48Y29udHJp
YnV0b3JzPjxhdXRob3JzPjxhdXRob3I+U3RlcHRvZSwgQW5kcmV3PC9hdXRob3I+PGF1dGhvcj5C
cmVlemUsIEVsaXphYmV0aDwvYXV0aG9yPjxhdXRob3I+QmFua3MsIEphbWVzPC9hdXRob3I+PGF1
dGhvcj5OYXpyb28sIEphbWVzPC9hdXRob3I+PC9hdXRob3JzPjwvY29udHJpYnV0b3JzPjx0aXRs
ZXM+PHRpdGxlPkNvaG9ydCBQcm9maWxlOiBUaGUgRW5nbGlzaCBMb25naXR1ZGluYWwgU3R1ZHkg
b2YgQWdlaW5nPC90aXRsZT48c2Vjb25kYXJ5LXRpdGxlPkludGVybmF0aW9uYWwgSm91cm5hbCBv
ZiBFcGlkZW1pb2xvZ3k8L3NlY29uZGFyeS10aXRsZT48L3RpdGxlcz48cGVyaW9kaWNhbD48ZnVs
bC10aXRsZT5JbnRlcm5hdGlvbmFsIEpvdXJuYWwgb2YgRXBpZGVtaW9sb2d5PC9mdWxsLXRpdGxl
PjwvcGVyaW9kaWNhbD48cGFnZXM+MTY0MC0xNjQ4PC9wYWdlcz48dm9sdW1lPjQyPC92b2x1bWU+
PG51bWJlcj42PC9udW1iZXI+PGRhdGVzPjx5ZWFyPjIwMTM8L3llYXI+PC9kYXRlcz48aXNibj4w
MzAwLTU3NzE8L2lzYm4+PHVybHM+PHJlbGF0ZWQtdXJscz48dXJsPmh0dHA6Ly9keC5kb2kub3Jn
LzEwLjEwOTMvaWplL2R5czE2ODwvdXJsPjwvcmVsYXRlZC11cmxzPjwvdXJscz48ZWxlY3Ryb25p
Yy1yZXNvdXJjZS1udW0+MTAuMTA5My9pamUvZHlzMTY4PC9lbGVjdHJvbmljLXJlc291cmNlLW51
bT48L3JlY29yZD48L0NpdGU+PC9FbmROb3RlPn==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Börsch-Supan, et al., 2013, Sonnega, et al., 2014, Steptoe, et al., 2013)</w:t>
      </w:r>
      <w:r w:rsidR="00BA4633">
        <w:rPr>
          <w:rFonts w:ascii="Arial" w:hAnsi="Arial" w:cs="Arial"/>
          <w:lang w:val="en-US"/>
        </w:rPr>
        <w:fldChar w:fldCharType="end"/>
      </w:r>
      <w:r w:rsidR="006A2BFA" w:rsidRPr="0083351E">
        <w:rPr>
          <w:rFonts w:ascii="Arial" w:hAnsi="Arial" w:cs="Arial"/>
          <w:lang w:val="en-US"/>
        </w:rPr>
        <w:t xml:space="preserve"> and publicly accessible data documentation </w:t>
      </w:r>
      <w:r w:rsidR="00BA4633">
        <w:rPr>
          <w:rFonts w:ascii="Arial" w:hAnsi="Arial" w:cs="Arial"/>
          <w:lang w:val="en-US"/>
        </w:rPr>
        <w:fldChar w:fldCharType="begin">
          <w:fldData xml:space="preserve">PEVuZE5vdGU+PENpdGU+PEF1dGhvcj5CdWdsaWFyaTwvQXV0aG9yPjxZZWFyPjIwMTY8L1llYXI+
PFJlY051bT4zMDY4PC9SZWNOdW0+PERpc3BsYXlUZXh0PihCZWF1bWFzdGVyLCBldCBhbC4sIDIw
MTcsIEJ1Z2xpYXJpLCBldCBhbC4sIDIwMTYsIFBoaWxsaXBzLCBldCBhbC4sIDIwMTcpPC9EaXNw
bGF5VGV4dD48cmVjb3JkPjxyZWMtbnVtYmVyPjMwNjg8L3JlYy1udW1iZXI+PGZvcmVpZ24ta2V5
cz48a2V5IGFwcD0iRU4iIGRiLWlkPSI1eGF0dDAwOTRycjkybWVwemFleGQyeHp4MjlhcHBlc2Fl
MGEiIHRpbWVzdGFtcD0iMTUyNDc0Nzk2NSI+MzA2ODwva2V5PjwvZm9yZWlnbi1rZXlzPjxyZWYt
dHlwZSBuYW1lPSJSZXBvcnQiPjI3PC9yZWYtdHlwZT48Y29udHJpYnV0b3JzPjxhdXRob3JzPjxh
dXRob3I+RGVsaWEgQnVnbGlhcmk8L2F1dGhvcj48YXV0aG9yPk5hbmN5IENhbXBiZWxsPC9hdXRo
b3I+PGF1dGhvcj5DaHJpcyBDaGFuPC9hdXRob3I+PGF1dGhvcj5PcmxhIEhheWRlbjwvYXV0aG9y
PjxhdXRob3I+TWljaGFlbCBIdXJkPC9hdXRob3I+PGF1dGhvcj5SZWdhbiBNYWluPC9hdXRob3I+
PGF1dGhvcj5Kb3NodWEgTWFsbGV0dDwvYXV0aG9yPjxhdXRob3I+Q29sbGVlbiBNY0N1bGxvdWdo
PC9hdXRob3I+PGF1dGhvcj5FcmlrIE1laWplcjwvYXV0aG9yPjxhdXRob3I+TWljaGFlbCBNb2xk
b2ZmPC9hdXRob3I+PGF1dGhvcj5QaGlsaXAgUGFudG9qYTwvYXV0aG9yPjxhdXRob3I+U3VzYW5u
IFJvaHdlZGRlcjwvYXV0aG9yPjxhdXRob3I+U3QuQ2xhaXIsIFBhdHJpY2lhIDwvYXV0aG9yPjwv
YXV0aG9ycz48L2NvbnRyaWJ1dG9ycz48dGl0bGVzPjx0aXRsZT5SQU5EIEhSUyBEYXRhIERvY3Vt
ZW50YXRpb24sIFZlcnNpb24gUDwvdGl0bGU+PC90aXRsZXM+PGRhdGVzPjx5ZWFyPjIwMTY8L3ll
YXI+PC9kYXRlcz48cHViLWxvY2F0aW9uPlJBTkQgQ2VudGVyIGZvciB0aGUgU3R1ZHkgb2YgQWdp
bmc8L3B1Yi1sb2NhdGlvbj48dXJscz48L3VybHM+PC9yZWNvcmQ+PC9DaXRlPjxDaXRlPjxBdXRo
b3I+QmVhdW1hc3RlcjwvQXV0aG9yPjxZZWFyPjIwMTc8L1llYXI+PFJlY051bT4zMDY2PC9SZWNO
dW0+PHJlY29yZD48cmVjLW51bWJlcj4zMDY2PC9yZWMtbnVtYmVyPjxmb3JlaWduLWtleXM+PGtl
eSBhcHA9IkVOIiBkYi1pZD0iNXhhdHQwMDk0cnI5Mm1lcHphZXhkMnh6eDI5YXBwZXNhZTBhIiB0
aW1lc3RhbXA9IjE1MjQ3NDc4NDYiPjMwNjY8L2tleT48L2ZvcmVpZ24ta2V5cz48cmVmLXR5cGUg
bmFtZT0iUmVwb3J0Ij4yNzwvcmVmLXR5cGU+PGNvbnRyaWJ1dG9ycz48YXV0aG9ycz48YXV0aG9y
PlNpZG5leSBCZWF1bWFzdGVyPC9hdXRob3I+PGF1dGhvcj5TYW5keSBDaGllbjwvYXV0aG9yPjxh
dXRob3I+U2FtdWVsIExhdTwvYXV0aG9yPjxhdXRob3I+QXNobGV5IExpbjwvYXV0aG9yPjxhdXRo
b3I+RHJ5c3RhbiBQaGlsbGlwczwvYXV0aG9yPjxhdXRob3I+SmVubnkgV2lsa2VuczwvYXV0aG9y
PjxhdXRob3I+Smlua29vayBMZWU8L2F1dGhvcj48L2F1dGhvcnM+PC9jb250cmlidXRvcnM+PHRp
dGxlcz48dGl0bGU+SGFybW9uaXplZCBTSEFSRSBEb2N1bWVudGF0aW9uIFZlcnNpb24gRC4yPC90
aXRsZT48L3RpdGxlcz48ZGF0ZXM+PHllYXI+MjAxNzwveWVhcj48L2RhdGVzPjxwdWItbG9jYXRp
b24+R2F0ZXdheSB0byBHbG9iYWwgQWdpbmcgRGF0YTwvcHViLWxvY2F0aW9uPjx1cmxzPjwvdXJs
cz48L3JlY29yZD48L0NpdGU+PENpdGU+PEF1dGhvcj5QaGlsbGlwczwvQXV0aG9yPjxZZWFyPjIw
MTc8L1llYXI+PFJlY051bT4zMDY3PC9SZWNOdW0+PHJlY29yZD48cmVjLW51bWJlcj4zMDY3PC9y
ZWMtbnVtYmVyPjxmb3JlaWduLWtleXM+PGtleSBhcHA9IkVOIiBkYi1pZD0iNXhhdHQwMDk0cnI5
Mm1lcHphZXhkMnh6eDI5YXBwZXNhZTBhIiB0aW1lc3RhbXA9IjE1MjQ3NDc5MTgiPjMwNjc8L2tl
eT48L2ZvcmVpZ24ta2V5cz48cmVmLXR5cGUgbmFtZT0iUmVwb3J0Ij4yNzwvcmVmLXR5cGU+PGNv
bnRyaWJ1dG9ycz48YXV0aG9ycz48YXV0aG9yPkRyeXN0YW4gUGhpbGxpcHM8L2F1dGhvcj48YXV0
aG9yPll1LUNoZW4gTGluPC9hdXRob3I+PGF1dGhvcj5KZW5ueSBXaWdodDwvYXV0aG9yPjxhdXRo
b3I+U2FuZHkgQ2hpZW48L2F1dGhvcj48YXV0aG9yPkppbmtvb2sgTGVlPC9hdXRob3I+PC9hdXRo
b3JzPjwvY29udHJpYnV0b3JzPjx0aXRsZXM+PHRpdGxlPkhhcm1vbml6ZWQgRUxTQSBEb2N1bWVu
dGF0aW9uLCBWZXJzaW9uIEU8L3RpdGxlPjwvdGl0bGVzPjxkYXRlcz48eWVhcj4yMDE3PC95ZWFy
PjwvZGF0ZXM+PHB1Yi1sb2NhdGlvbj5HYXRld2F5IHRvIEdsb2JhbCBBZ2luZyBEYXRhPC9wdWIt
bG9jYXRpb24+PHVybHM+PC91cmxzPjwvcmVjb3JkPjwvQ2l0ZT48L0VuZE5vdGU+AG==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CdWdsaWFyaTwvQXV0aG9yPjxZZWFyPjIwMTY8L1llYXI+
PFJlY051bT4zMDY4PC9SZWNOdW0+PERpc3BsYXlUZXh0PihCZWF1bWFzdGVyLCBldCBhbC4sIDIw
MTcsIEJ1Z2xpYXJpLCBldCBhbC4sIDIwMTYsIFBoaWxsaXBzLCBldCBhbC4sIDIwMTcpPC9EaXNw
bGF5VGV4dD48cmVjb3JkPjxyZWMtbnVtYmVyPjMwNjg8L3JlYy1udW1iZXI+PGZvcmVpZ24ta2V5
cz48a2V5IGFwcD0iRU4iIGRiLWlkPSI1eGF0dDAwOTRycjkybWVwemFleGQyeHp4MjlhcHBlc2Fl
MGEiIHRpbWVzdGFtcD0iMTUyNDc0Nzk2NSI+MzA2ODwva2V5PjwvZm9yZWlnbi1rZXlzPjxyZWYt
dHlwZSBuYW1lPSJSZXBvcnQiPjI3PC9yZWYtdHlwZT48Y29udHJpYnV0b3JzPjxhdXRob3JzPjxh
dXRob3I+RGVsaWEgQnVnbGlhcmk8L2F1dGhvcj48YXV0aG9yPk5hbmN5IENhbXBiZWxsPC9hdXRo
b3I+PGF1dGhvcj5DaHJpcyBDaGFuPC9hdXRob3I+PGF1dGhvcj5PcmxhIEhheWRlbjwvYXV0aG9y
PjxhdXRob3I+TWljaGFlbCBIdXJkPC9hdXRob3I+PGF1dGhvcj5SZWdhbiBNYWluPC9hdXRob3I+
PGF1dGhvcj5Kb3NodWEgTWFsbGV0dDwvYXV0aG9yPjxhdXRob3I+Q29sbGVlbiBNY0N1bGxvdWdo
PC9hdXRob3I+PGF1dGhvcj5FcmlrIE1laWplcjwvYXV0aG9yPjxhdXRob3I+TWljaGFlbCBNb2xk
b2ZmPC9hdXRob3I+PGF1dGhvcj5QaGlsaXAgUGFudG9qYTwvYXV0aG9yPjxhdXRob3I+U3VzYW5u
IFJvaHdlZGRlcjwvYXV0aG9yPjxhdXRob3I+U3QuQ2xhaXIsIFBhdHJpY2lhIDwvYXV0aG9yPjwv
YXV0aG9ycz48L2NvbnRyaWJ1dG9ycz48dGl0bGVzPjx0aXRsZT5SQU5EIEhSUyBEYXRhIERvY3Vt
ZW50YXRpb24sIFZlcnNpb24gUDwvdGl0bGU+PC90aXRsZXM+PGRhdGVzPjx5ZWFyPjIwMTY8L3ll
YXI+PC9kYXRlcz48cHViLWxvY2F0aW9uPlJBTkQgQ2VudGVyIGZvciB0aGUgU3R1ZHkgb2YgQWdp
bmc8L3B1Yi1sb2NhdGlvbj48dXJscz48L3VybHM+PC9yZWNvcmQ+PC9DaXRlPjxDaXRlPjxBdXRo
b3I+QmVhdW1hc3RlcjwvQXV0aG9yPjxZZWFyPjIwMTc8L1llYXI+PFJlY051bT4zMDY2PC9SZWNO
dW0+PHJlY29yZD48cmVjLW51bWJlcj4zMDY2PC9yZWMtbnVtYmVyPjxmb3JlaWduLWtleXM+PGtl
eSBhcHA9IkVOIiBkYi1pZD0iNXhhdHQwMDk0cnI5Mm1lcHphZXhkMnh6eDI5YXBwZXNhZTBhIiB0
aW1lc3RhbXA9IjE1MjQ3NDc4NDYiPjMwNjY8L2tleT48L2ZvcmVpZ24ta2V5cz48cmVmLXR5cGUg
bmFtZT0iUmVwb3J0Ij4yNzwvcmVmLXR5cGU+PGNvbnRyaWJ1dG9ycz48YXV0aG9ycz48YXV0aG9y
PlNpZG5leSBCZWF1bWFzdGVyPC9hdXRob3I+PGF1dGhvcj5TYW5keSBDaGllbjwvYXV0aG9yPjxh
dXRob3I+U2FtdWVsIExhdTwvYXV0aG9yPjxhdXRob3I+QXNobGV5IExpbjwvYXV0aG9yPjxhdXRo
b3I+RHJ5c3RhbiBQaGlsbGlwczwvYXV0aG9yPjxhdXRob3I+SmVubnkgV2lsa2VuczwvYXV0aG9y
PjxhdXRob3I+Smlua29vayBMZWU8L2F1dGhvcj48L2F1dGhvcnM+PC9jb250cmlidXRvcnM+PHRp
dGxlcz48dGl0bGU+SGFybW9uaXplZCBTSEFSRSBEb2N1bWVudGF0aW9uIFZlcnNpb24gRC4yPC90
aXRsZT48L3RpdGxlcz48ZGF0ZXM+PHllYXI+MjAxNzwveWVhcj48L2RhdGVzPjxwdWItbG9jYXRp
b24+R2F0ZXdheSB0byBHbG9iYWwgQWdpbmcgRGF0YTwvcHViLWxvY2F0aW9uPjx1cmxzPjwvdXJs
cz48L3JlY29yZD48L0NpdGU+PENpdGU+PEF1dGhvcj5QaGlsbGlwczwvQXV0aG9yPjxZZWFyPjIw
MTc8L1llYXI+PFJlY051bT4zMDY3PC9SZWNOdW0+PHJlY29yZD48cmVjLW51bWJlcj4zMDY3PC9y
ZWMtbnVtYmVyPjxmb3JlaWduLWtleXM+PGtleSBhcHA9IkVOIiBkYi1pZD0iNXhhdHQwMDk0cnI5
Mm1lcHphZXhkMnh6eDI5YXBwZXNhZTBhIiB0aW1lc3RhbXA9IjE1MjQ3NDc5MTgiPjMwNjc8L2tl
eT48L2ZvcmVpZ24ta2V5cz48cmVmLXR5cGUgbmFtZT0iUmVwb3J0Ij4yNzwvcmVmLXR5cGU+PGNv
bnRyaWJ1dG9ycz48YXV0aG9ycz48YXV0aG9yPkRyeXN0YW4gUGhpbGxpcHM8L2F1dGhvcj48YXV0
aG9yPll1LUNoZW4gTGluPC9hdXRob3I+PGF1dGhvcj5KZW5ueSBXaWdodDwvYXV0aG9yPjxhdXRo
b3I+U2FuZHkgQ2hpZW48L2F1dGhvcj48YXV0aG9yPkppbmtvb2sgTGVlPC9hdXRob3I+PC9hdXRo
b3JzPjwvY29udHJpYnV0b3JzPjx0aXRsZXM+PHRpdGxlPkhhcm1vbml6ZWQgRUxTQSBEb2N1bWVu
dGF0aW9uLCBWZXJzaW9uIEU8L3RpdGxlPjwvdGl0bGVzPjxkYXRlcz48eWVhcj4yMDE3PC95ZWFy
PjwvZGF0ZXM+PHB1Yi1sb2NhdGlvbj5HYXRld2F5IHRvIEdsb2JhbCBBZ2luZyBEYXRhPC9wdWIt
bG9jYXRpb24+PHVybHM+PC91cmxzPjwvcmVjb3JkPjwvQ2l0ZT48L0VuZE5vdGU+AG==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Beaumaster, et al., 2017, Bugliari, et al., 2016, Phillips, et al., 2017)</w:t>
      </w:r>
      <w:r w:rsidR="00BA4633">
        <w:rPr>
          <w:rFonts w:ascii="Arial" w:hAnsi="Arial" w:cs="Arial"/>
          <w:lang w:val="en-US"/>
        </w:rPr>
        <w:fldChar w:fldCharType="end"/>
      </w:r>
      <w:r w:rsidRPr="0083351E">
        <w:rPr>
          <w:rFonts w:ascii="Arial" w:hAnsi="Arial" w:cs="Arial"/>
          <w:lang w:val="en-US"/>
        </w:rPr>
        <w:t xml:space="preserve">. </w:t>
      </w:r>
    </w:p>
    <w:p w14:paraId="4F05F5EC" w14:textId="2815466E" w:rsidR="00291A7E" w:rsidRPr="0083351E" w:rsidRDefault="007B709A" w:rsidP="00181535">
      <w:pPr>
        <w:pStyle w:val="Text"/>
        <w:rPr>
          <w:rFonts w:ascii="Arial" w:hAnsi="Arial" w:cs="Arial"/>
          <w:lang w:val="en-US"/>
        </w:rPr>
      </w:pPr>
      <w:r w:rsidRPr="0083351E">
        <w:rPr>
          <w:rFonts w:ascii="Arial" w:hAnsi="Arial" w:cs="Arial"/>
          <w:lang w:val="en-US"/>
        </w:rPr>
        <w:t xml:space="preserve">To investigate trends, we use the earliest and latest available </w:t>
      </w:r>
      <w:r w:rsidR="00DD2678" w:rsidRPr="0083351E">
        <w:rPr>
          <w:rFonts w:ascii="Arial" w:hAnsi="Arial" w:cs="Arial"/>
          <w:lang w:val="en-US"/>
        </w:rPr>
        <w:t xml:space="preserve">pairs of </w:t>
      </w:r>
      <w:r w:rsidRPr="0083351E">
        <w:rPr>
          <w:rFonts w:ascii="Arial" w:hAnsi="Arial" w:cs="Arial"/>
          <w:lang w:val="en-US"/>
        </w:rPr>
        <w:t xml:space="preserve">waves (we use pairs of waves in order to generate </w:t>
      </w:r>
      <w:r w:rsidR="00D838D6" w:rsidRPr="0083351E">
        <w:rPr>
          <w:rFonts w:ascii="Arial" w:hAnsi="Arial" w:cs="Arial"/>
          <w:lang w:val="en-US"/>
        </w:rPr>
        <w:t>larger samples</w:t>
      </w:r>
      <w:r w:rsidRPr="0083351E">
        <w:rPr>
          <w:rFonts w:ascii="Arial" w:hAnsi="Arial" w:cs="Arial"/>
          <w:lang w:val="en-US"/>
        </w:rPr>
        <w:t xml:space="preserve"> within the SHARE data), allowing us to construct trends from 2004-7 to 201</w:t>
      </w:r>
      <w:r w:rsidR="007B4072" w:rsidRPr="0083351E">
        <w:rPr>
          <w:rFonts w:ascii="Arial" w:hAnsi="Arial" w:cs="Arial"/>
          <w:lang w:val="en-US"/>
        </w:rPr>
        <w:t>2</w:t>
      </w:r>
      <w:r w:rsidRPr="0083351E">
        <w:rPr>
          <w:rFonts w:ascii="Arial" w:hAnsi="Arial" w:cs="Arial"/>
          <w:lang w:val="en-US"/>
        </w:rPr>
        <w:t>-1</w:t>
      </w:r>
      <w:r w:rsidR="007B4072" w:rsidRPr="0083351E">
        <w:rPr>
          <w:rFonts w:ascii="Arial" w:hAnsi="Arial" w:cs="Arial"/>
          <w:lang w:val="en-US"/>
        </w:rPr>
        <w:t>5</w:t>
      </w:r>
      <w:r w:rsidRPr="0083351E">
        <w:rPr>
          <w:rFonts w:ascii="Arial" w:hAnsi="Arial" w:cs="Arial"/>
          <w:lang w:val="en-US"/>
        </w:rPr>
        <w:t xml:space="preserve">. </w:t>
      </w:r>
      <w:r w:rsidR="0088330A" w:rsidRPr="0083351E">
        <w:rPr>
          <w:rFonts w:ascii="Arial" w:hAnsi="Arial" w:cs="Arial"/>
          <w:lang w:val="en-US"/>
        </w:rPr>
        <w:t xml:space="preserve">Some countries are only intermittently included in </w:t>
      </w:r>
      <w:r w:rsidRPr="0083351E">
        <w:rPr>
          <w:rFonts w:ascii="Arial" w:hAnsi="Arial" w:cs="Arial"/>
          <w:lang w:val="en-US"/>
        </w:rPr>
        <w:t>SHARE</w:t>
      </w:r>
      <w:r w:rsidR="0088330A" w:rsidRPr="0083351E">
        <w:rPr>
          <w:rFonts w:ascii="Arial" w:hAnsi="Arial" w:cs="Arial"/>
          <w:lang w:val="en-US"/>
        </w:rPr>
        <w:t xml:space="preserve"> over </w:t>
      </w:r>
      <w:r w:rsidRPr="0083351E">
        <w:rPr>
          <w:rFonts w:ascii="Arial" w:hAnsi="Arial" w:cs="Arial"/>
          <w:lang w:val="en-US"/>
        </w:rPr>
        <w:t xml:space="preserve">the study period, </w:t>
      </w:r>
      <w:r w:rsidR="0088330A" w:rsidRPr="0083351E">
        <w:rPr>
          <w:rFonts w:ascii="Arial" w:hAnsi="Arial" w:cs="Arial"/>
          <w:lang w:val="en-US"/>
        </w:rPr>
        <w:t>and we exclude countries for which the start/end sample sizes are too small to produce meaningful estimates; we also exclude Israel for which wider disability policy data are not available. O</w:t>
      </w:r>
      <w:r w:rsidRPr="0083351E">
        <w:rPr>
          <w:rFonts w:ascii="Arial" w:hAnsi="Arial" w:cs="Arial"/>
          <w:lang w:val="en-US"/>
        </w:rPr>
        <w:t xml:space="preserve">ur resulting sample </w:t>
      </w:r>
      <w:r w:rsidR="0088330A" w:rsidRPr="0083351E">
        <w:rPr>
          <w:rFonts w:ascii="Arial" w:hAnsi="Arial" w:cs="Arial"/>
          <w:lang w:val="en-US"/>
        </w:rPr>
        <w:t xml:space="preserve">consists of Austria, Belgium, Denmark, France, Germany, Greece, Italy, Netherlands, Spain, Sweden, and Switzerland. </w:t>
      </w:r>
      <w:r w:rsidRPr="0083351E">
        <w:rPr>
          <w:rFonts w:ascii="Arial" w:hAnsi="Arial" w:cs="Arial"/>
          <w:lang w:val="en-US"/>
        </w:rPr>
        <w:t>For HRS and ELSA, we choose waves that overlap as closely with the SHARE waves; the resulting field and interview dates of the ELSA, HRS</w:t>
      </w:r>
      <w:r w:rsidR="00D838D6" w:rsidRPr="0083351E">
        <w:rPr>
          <w:rFonts w:ascii="Arial" w:hAnsi="Arial" w:cs="Arial"/>
          <w:lang w:val="en-US"/>
        </w:rPr>
        <w:t>,</w:t>
      </w:r>
      <w:r w:rsidRPr="0083351E">
        <w:rPr>
          <w:rFonts w:ascii="Arial" w:hAnsi="Arial" w:cs="Arial"/>
          <w:lang w:val="en-US"/>
        </w:rPr>
        <w:t xml:space="preserve"> and SHARE surveys overlap almost completely</w:t>
      </w:r>
      <w:r w:rsidR="0088330A" w:rsidRPr="0083351E">
        <w:rPr>
          <w:rFonts w:ascii="Arial" w:hAnsi="Arial" w:cs="Arial"/>
          <w:lang w:val="en-US"/>
        </w:rPr>
        <w:t xml:space="preserve">, as shown in </w:t>
      </w:r>
      <w:r w:rsidR="00181535" w:rsidRPr="0083351E">
        <w:rPr>
          <w:rFonts w:ascii="Arial" w:hAnsi="Arial" w:cs="Arial"/>
          <w:lang w:val="en-US"/>
        </w:rPr>
        <w:t>Table 1</w:t>
      </w:r>
      <w:r w:rsidR="0088330A" w:rsidRPr="0083351E">
        <w:rPr>
          <w:rFonts w:ascii="Arial" w:hAnsi="Arial" w:cs="Arial"/>
          <w:lang w:val="en-US"/>
        </w:rPr>
        <w:t xml:space="preserve"> below</w:t>
      </w:r>
      <w:r w:rsidRPr="0083351E">
        <w:rPr>
          <w:rFonts w:ascii="Arial" w:hAnsi="Arial" w:cs="Arial"/>
          <w:lang w:val="en-US"/>
        </w:rPr>
        <w:t>.</w:t>
      </w:r>
    </w:p>
    <w:p w14:paraId="1809F52E" w14:textId="77777777" w:rsidR="00291A7E" w:rsidRPr="0083351E" w:rsidRDefault="00291A7E" w:rsidP="001904FB">
      <w:pPr>
        <w:spacing w:after="200" w:line="276" w:lineRule="auto"/>
        <w:rPr>
          <w:lang w:val="en-US"/>
        </w:rPr>
      </w:pPr>
      <w:r w:rsidRPr="0083351E">
        <w:rPr>
          <w:lang w:val="en-US"/>
        </w:rPr>
        <w:br w:type="page"/>
      </w:r>
    </w:p>
    <w:tbl>
      <w:tblPr>
        <w:tblW w:w="0" w:type="auto"/>
        <w:jc w:val="center"/>
        <w:tblLook w:val="04A0" w:firstRow="1" w:lastRow="0" w:firstColumn="1" w:lastColumn="0" w:noHBand="0" w:noVBand="1"/>
      </w:tblPr>
      <w:tblGrid>
        <w:gridCol w:w="1759"/>
        <w:gridCol w:w="1978"/>
        <w:gridCol w:w="1866"/>
        <w:gridCol w:w="1866"/>
      </w:tblGrid>
      <w:tr w:rsidR="003D6DBE" w:rsidRPr="0083351E" w14:paraId="7A1386B5" w14:textId="77777777" w:rsidTr="00C866DB">
        <w:trPr>
          <w:jc w:val="center"/>
        </w:trPr>
        <w:tc>
          <w:tcPr>
            <w:tcW w:w="1759" w:type="dxa"/>
            <w:tcBorders>
              <w:top w:val="single" w:sz="4" w:space="0" w:color="auto"/>
              <w:bottom w:val="single" w:sz="4" w:space="0" w:color="auto"/>
            </w:tcBorders>
            <w:noWrap/>
            <w:vAlign w:val="center"/>
          </w:tcPr>
          <w:p w14:paraId="74F09331" w14:textId="77777777" w:rsidR="003D6DBE" w:rsidRPr="0083351E" w:rsidRDefault="003D6DBE" w:rsidP="00C866DB">
            <w:pPr>
              <w:spacing w:line="240" w:lineRule="auto"/>
              <w:ind w:firstLine="48"/>
              <w:jc w:val="center"/>
              <w:rPr>
                <w:b/>
                <w:sz w:val="20"/>
                <w:szCs w:val="20"/>
                <w:lang w:val="en-US"/>
              </w:rPr>
            </w:pPr>
            <w:bookmarkStart w:id="19" w:name="_Ref515376604"/>
          </w:p>
        </w:tc>
        <w:tc>
          <w:tcPr>
            <w:tcW w:w="1978" w:type="dxa"/>
            <w:tcBorders>
              <w:top w:val="single" w:sz="4" w:space="0" w:color="auto"/>
              <w:bottom w:val="single" w:sz="4" w:space="0" w:color="auto"/>
            </w:tcBorders>
            <w:noWrap/>
            <w:vAlign w:val="center"/>
          </w:tcPr>
          <w:p w14:paraId="4C4BBC15" w14:textId="77777777" w:rsidR="003D6DBE" w:rsidRPr="0083351E" w:rsidRDefault="003D6DBE" w:rsidP="00C866DB">
            <w:pPr>
              <w:spacing w:line="240" w:lineRule="auto"/>
              <w:ind w:firstLine="48"/>
              <w:jc w:val="center"/>
              <w:rPr>
                <w:b/>
                <w:sz w:val="20"/>
                <w:szCs w:val="20"/>
                <w:lang w:val="en-US"/>
              </w:rPr>
            </w:pPr>
            <w:r w:rsidRPr="0083351E">
              <w:rPr>
                <w:b/>
                <w:sz w:val="20"/>
                <w:szCs w:val="20"/>
                <w:lang w:val="en-US"/>
              </w:rPr>
              <w:t>HRS</w:t>
            </w:r>
          </w:p>
        </w:tc>
        <w:tc>
          <w:tcPr>
            <w:tcW w:w="1866" w:type="dxa"/>
            <w:tcBorders>
              <w:top w:val="single" w:sz="4" w:space="0" w:color="auto"/>
              <w:bottom w:val="single" w:sz="4" w:space="0" w:color="auto"/>
            </w:tcBorders>
            <w:noWrap/>
            <w:vAlign w:val="center"/>
          </w:tcPr>
          <w:p w14:paraId="107B4015" w14:textId="77777777" w:rsidR="003D6DBE" w:rsidRPr="0083351E" w:rsidRDefault="003D6DBE" w:rsidP="00C866DB">
            <w:pPr>
              <w:spacing w:line="240" w:lineRule="auto"/>
              <w:ind w:firstLine="48"/>
              <w:jc w:val="center"/>
              <w:rPr>
                <w:b/>
                <w:sz w:val="20"/>
                <w:szCs w:val="20"/>
                <w:lang w:val="en-US"/>
              </w:rPr>
            </w:pPr>
            <w:r w:rsidRPr="0083351E">
              <w:rPr>
                <w:b/>
                <w:sz w:val="20"/>
                <w:szCs w:val="20"/>
                <w:lang w:val="en-US"/>
              </w:rPr>
              <w:t>SHARE</w:t>
            </w:r>
          </w:p>
        </w:tc>
        <w:tc>
          <w:tcPr>
            <w:tcW w:w="1866" w:type="dxa"/>
            <w:tcBorders>
              <w:top w:val="single" w:sz="4" w:space="0" w:color="auto"/>
              <w:bottom w:val="single" w:sz="4" w:space="0" w:color="auto"/>
            </w:tcBorders>
            <w:noWrap/>
            <w:vAlign w:val="center"/>
          </w:tcPr>
          <w:p w14:paraId="63561FEC" w14:textId="77777777" w:rsidR="003D6DBE" w:rsidRPr="0083351E" w:rsidRDefault="003D6DBE" w:rsidP="00C866DB">
            <w:pPr>
              <w:spacing w:line="240" w:lineRule="auto"/>
              <w:ind w:firstLine="48"/>
              <w:jc w:val="center"/>
              <w:rPr>
                <w:b/>
                <w:sz w:val="20"/>
                <w:szCs w:val="20"/>
                <w:lang w:val="en-US"/>
              </w:rPr>
            </w:pPr>
            <w:r w:rsidRPr="0083351E">
              <w:rPr>
                <w:b/>
                <w:sz w:val="20"/>
                <w:szCs w:val="20"/>
                <w:lang w:val="en-US"/>
              </w:rPr>
              <w:t>ELSA</w:t>
            </w:r>
          </w:p>
        </w:tc>
      </w:tr>
      <w:tr w:rsidR="003D6DBE" w:rsidRPr="0083351E" w14:paraId="20D4E97F" w14:textId="77777777" w:rsidTr="00C866DB">
        <w:trPr>
          <w:trHeight w:hRule="exact" w:val="397"/>
          <w:jc w:val="center"/>
        </w:trPr>
        <w:tc>
          <w:tcPr>
            <w:tcW w:w="1759" w:type="dxa"/>
            <w:vMerge w:val="restart"/>
            <w:tcBorders>
              <w:top w:val="single" w:sz="4" w:space="0" w:color="auto"/>
            </w:tcBorders>
            <w:noWrap/>
            <w:vAlign w:val="center"/>
          </w:tcPr>
          <w:p w14:paraId="5A23D61F" w14:textId="77777777" w:rsidR="003D6DBE" w:rsidRPr="0083351E" w:rsidRDefault="003D6DBE" w:rsidP="00C866DB">
            <w:pPr>
              <w:spacing w:after="0" w:line="240" w:lineRule="auto"/>
              <w:ind w:firstLine="48"/>
              <w:jc w:val="center"/>
              <w:rPr>
                <w:b/>
                <w:sz w:val="20"/>
                <w:szCs w:val="20"/>
                <w:lang w:val="en-US"/>
              </w:rPr>
            </w:pPr>
            <w:r w:rsidRPr="0083351E">
              <w:rPr>
                <w:b/>
                <w:sz w:val="20"/>
                <w:szCs w:val="20"/>
                <w:lang w:val="en-US"/>
              </w:rPr>
              <w:t xml:space="preserve">Baseline </w:t>
            </w:r>
          </w:p>
          <w:p w14:paraId="2BDA5395" w14:textId="77777777" w:rsidR="003D6DBE" w:rsidRPr="0083351E" w:rsidRDefault="003D6DBE" w:rsidP="00C866DB">
            <w:pPr>
              <w:spacing w:after="0" w:line="240" w:lineRule="auto"/>
              <w:ind w:firstLine="48"/>
              <w:jc w:val="center"/>
              <w:rPr>
                <w:sz w:val="20"/>
                <w:szCs w:val="20"/>
                <w:lang w:val="en-US"/>
              </w:rPr>
            </w:pPr>
            <w:r w:rsidRPr="0083351E">
              <w:rPr>
                <w:b/>
                <w:sz w:val="20"/>
                <w:szCs w:val="20"/>
                <w:lang w:val="en-US"/>
              </w:rPr>
              <w:t>period</w:t>
            </w:r>
          </w:p>
        </w:tc>
        <w:tc>
          <w:tcPr>
            <w:tcW w:w="1978" w:type="dxa"/>
            <w:tcBorders>
              <w:top w:val="single" w:sz="4" w:space="0" w:color="auto"/>
            </w:tcBorders>
            <w:noWrap/>
            <w:vAlign w:val="center"/>
          </w:tcPr>
          <w:p w14:paraId="71C53951" w14:textId="77777777" w:rsidR="003D6DBE" w:rsidRPr="0083351E" w:rsidRDefault="003D6DBE" w:rsidP="00C866DB">
            <w:pPr>
              <w:spacing w:line="240" w:lineRule="auto"/>
              <w:ind w:firstLine="48"/>
              <w:jc w:val="center"/>
              <w:rPr>
                <w:b/>
                <w:sz w:val="20"/>
                <w:szCs w:val="20"/>
                <w:lang w:val="en-US"/>
              </w:rPr>
            </w:pPr>
            <w:r w:rsidRPr="0083351E">
              <w:rPr>
                <w:sz w:val="20"/>
                <w:szCs w:val="20"/>
                <w:lang w:val="en-US"/>
              </w:rPr>
              <w:t>Wave 7: 2004/05</w:t>
            </w:r>
          </w:p>
        </w:tc>
        <w:tc>
          <w:tcPr>
            <w:tcW w:w="1866" w:type="dxa"/>
            <w:tcBorders>
              <w:top w:val="single" w:sz="4" w:space="0" w:color="auto"/>
            </w:tcBorders>
            <w:noWrap/>
            <w:vAlign w:val="center"/>
          </w:tcPr>
          <w:p w14:paraId="3634CF7D" w14:textId="77777777" w:rsidR="003D6DBE" w:rsidRPr="0083351E" w:rsidRDefault="003D6DBE" w:rsidP="00C866DB">
            <w:pPr>
              <w:spacing w:line="240" w:lineRule="auto"/>
              <w:ind w:firstLine="38"/>
              <w:jc w:val="center"/>
              <w:rPr>
                <w:b/>
                <w:sz w:val="20"/>
                <w:szCs w:val="20"/>
                <w:lang w:val="en-US"/>
              </w:rPr>
            </w:pPr>
            <w:r w:rsidRPr="0083351E">
              <w:rPr>
                <w:sz w:val="20"/>
                <w:szCs w:val="20"/>
                <w:lang w:val="en-US"/>
              </w:rPr>
              <w:t>Wave 1: 2004/05</w:t>
            </w:r>
          </w:p>
        </w:tc>
        <w:tc>
          <w:tcPr>
            <w:tcW w:w="1866" w:type="dxa"/>
            <w:tcBorders>
              <w:top w:val="single" w:sz="4" w:space="0" w:color="auto"/>
            </w:tcBorders>
            <w:noWrap/>
            <w:vAlign w:val="center"/>
          </w:tcPr>
          <w:p w14:paraId="2308BA04" w14:textId="77777777" w:rsidR="003D6DBE" w:rsidRPr="0083351E" w:rsidRDefault="003D6DBE" w:rsidP="00C866DB">
            <w:pPr>
              <w:spacing w:line="240" w:lineRule="auto"/>
              <w:ind w:firstLine="38"/>
              <w:jc w:val="center"/>
              <w:rPr>
                <w:b/>
                <w:i/>
                <w:sz w:val="20"/>
                <w:szCs w:val="20"/>
                <w:lang w:val="en-US"/>
              </w:rPr>
            </w:pPr>
            <w:r w:rsidRPr="0083351E">
              <w:rPr>
                <w:sz w:val="20"/>
                <w:szCs w:val="20"/>
                <w:lang w:val="en-US"/>
              </w:rPr>
              <w:t>Wave 2: 2004/05</w:t>
            </w:r>
          </w:p>
        </w:tc>
      </w:tr>
      <w:tr w:rsidR="003D6DBE" w:rsidRPr="0083351E" w14:paraId="6A3ED918" w14:textId="77777777" w:rsidTr="00C866DB">
        <w:trPr>
          <w:trHeight w:hRule="exact" w:val="397"/>
          <w:jc w:val="center"/>
        </w:trPr>
        <w:tc>
          <w:tcPr>
            <w:tcW w:w="1759" w:type="dxa"/>
            <w:vMerge/>
            <w:noWrap/>
            <w:vAlign w:val="center"/>
          </w:tcPr>
          <w:p w14:paraId="230E6FE6" w14:textId="77777777" w:rsidR="003D6DBE" w:rsidRPr="0083351E" w:rsidRDefault="003D6DBE" w:rsidP="00C866DB">
            <w:pPr>
              <w:spacing w:line="240" w:lineRule="auto"/>
              <w:ind w:firstLine="48"/>
              <w:jc w:val="center"/>
              <w:rPr>
                <w:sz w:val="20"/>
                <w:szCs w:val="20"/>
                <w:lang w:val="en-US"/>
              </w:rPr>
            </w:pPr>
          </w:p>
        </w:tc>
        <w:tc>
          <w:tcPr>
            <w:tcW w:w="1978" w:type="dxa"/>
            <w:noWrap/>
            <w:vAlign w:val="center"/>
          </w:tcPr>
          <w:p w14:paraId="7BE79E52" w14:textId="77777777" w:rsidR="003D6DBE" w:rsidRPr="0083351E" w:rsidRDefault="003D6DBE" w:rsidP="00C866DB">
            <w:pPr>
              <w:tabs>
                <w:tab w:val="left" w:pos="1465"/>
              </w:tabs>
              <w:spacing w:line="240" w:lineRule="auto"/>
              <w:ind w:firstLine="48"/>
              <w:jc w:val="center"/>
              <w:rPr>
                <w:sz w:val="20"/>
                <w:szCs w:val="20"/>
                <w:lang w:val="en-US"/>
              </w:rPr>
            </w:pPr>
            <w:r w:rsidRPr="0083351E">
              <w:rPr>
                <w:sz w:val="20"/>
                <w:szCs w:val="20"/>
                <w:lang w:val="en-US"/>
              </w:rPr>
              <w:t>Wave 8: 2006/07</w:t>
            </w:r>
          </w:p>
        </w:tc>
        <w:tc>
          <w:tcPr>
            <w:tcW w:w="1866" w:type="dxa"/>
            <w:noWrap/>
            <w:vAlign w:val="center"/>
          </w:tcPr>
          <w:p w14:paraId="7FB1B2D6" w14:textId="77777777" w:rsidR="003D6DBE" w:rsidRPr="0083351E" w:rsidRDefault="003D6DBE" w:rsidP="00C866DB">
            <w:pPr>
              <w:spacing w:line="240" w:lineRule="auto"/>
              <w:ind w:firstLine="38"/>
              <w:jc w:val="center"/>
              <w:rPr>
                <w:sz w:val="20"/>
                <w:szCs w:val="20"/>
                <w:lang w:val="en-US"/>
              </w:rPr>
            </w:pPr>
            <w:r w:rsidRPr="0083351E">
              <w:rPr>
                <w:sz w:val="20"/>
                <w:szCs w:val="20"/>
                <w:lang w:val="en-US"/>
              </w:rPr>
              <w:t>Wave 2: 2006/07</w:t>
            </w:r>
          </w:p>
        </w:tc>
        <w:tc>
          <w:tcPr>
            <w:tcW w:w="1866" w:type="dxa"/>
            <w:shd w:val="reverseDiagStripe" w:color="auto" w:fill="auto"/>
            <w:noWrap/>
            <w:vAlign w:val="center"/>
          </w:tcPr>
          <w:p w14:paraId="5F26B01B" w14:textId="77777777" w:rsidR="003D6DBE" w:rsidRPr="0083351E" w:rsidRDefault="003D6DBE" w:rsidP="00C866DB">
            <w:pPr>
              <w:spacing w:line="240" w:lineRule="auto"/>
              <w:ind w:firstLine="38"/>
              <w:jc w:val="center"/>
              <w:rPr>
                <w:sz w:val="20"/>
                <w:szCs w:val="20"/>
                <w:lang w:val="en-US"/>
              </w:rPr>
            </w:pPr>
            <w:r w:rsidRPr="0083351E">
              <w:rPr>
                <w:sz w:val="20"/>
                <w:szCs w:val="20"/>
                <w:lang w:val="en-US"/>
              </w:rPr>
              <w:t xml:space="preserve"> </w:t>
            </w:r>
          </w:p>
        </w:tc>
      </w:tr>
      <w:tr w:rsidR="003D6DBE" w:rsidRPr="0083351E" w14:paraId="7E882C81" w14:textId="77777777" w:rsidTr="00C866DB">
        <w:trPr>
          <w:trHeight w:hRule="exact" w:val="397"/>
          <w:jc w:val="center"/>
        </w:trPr>
        <w:tc>
          <w:tcPr>
            <w:tcW w:w="1759" w:type="dxa"/>
            <w:vMerge w:val="restart"/>
            <w:noWrap/>
            <w:vAlign w:val="center"/>
          </w:tcPr>
          <w:p w14:paraId="081B4D08" w14:textId="77777777" w:rsidR="003D6DBE" w:rsidRPr="0083351E" w:rsidRDefault="003D6DBE" w:rsidP="00C866DB">
            <w:pPr>
              <w:spacing w:after="0" w:line="240" w:lineRule="auto"/>
              <w:ind w:firstLine="48"/>
              <w:jc w:val="center"/>
              <w:rPr>
                <w:b/>
                <w:sz w:val="20"/>
                <w:szCs w:val="20"/>
                <w:lang w:val="en-US"/>
              </w:rPr>
            </w:pPr>
            <w:r w:rsidRPr="0083351E">
              <w:rPr>
                <w:b/>
                <w:sz w:val="20"/>
                <w:szCs w:val="20"/>
                <w:lang w:val="en-US"/>
              </w:rPr>
              <w:t>Latest</w:t>
            </w:r>
          </w:p>
          <w:p w14:paraId="1A66E12F" w14:textId="77777777" w:rsidR="003D6DBE" w:rsidRPr="0083351E" w:rsidRDefault="003D6DBE" w:rsidP="00C866DB">
            <w:pPr>
              <w:spacing w:after="0" w:line="240" w:lineRule="auto"/>
              <w:ind w:firstLine="48"/>
              <w:jc w:val="center"/>
              <w:rPr>
                <w:sz w:val="20"/>
                <w:szCs w:val="20"/>
                <w:lang w:val="en-US"/>
              </w:rPr>
            </w:pPr>
            <w:r w:rsidRPr="0083351E">
              <w:rPr>
                <w:b/>
                <w:sz w:val="20"/>
                <w:szCs w:val="20"/>
                <w:lang w:val="en-US"/>
              </w:rPr>
              <w:t>period</w:t>
            </w:r>
          </w:p>
        </w:tc>
        <w:tc>
          <w:tcPr>
            <w:tcW w:w="1978" w:type="dxa"/>
            <w:noWrap/>
            <w:vAlign w:val="center"/>
          </w:tcPr>
          <w:p w14:paraId="77D9812B" w14:textId="77777777" w:rsidR="003D6DBE" w:rsidRPr="0083351E" w:rsidRDefault="003D6DBE" w:rsidP="00C866DB">
            <w:pPr>
              <w:tabs>
                <w:tab w:val="left" w:pos="1465"/>
              </w:tabs>
              <w:spacing w:line="240" w:lineRule="auto"/>
              <w:ind w:firstLine="48"/>
              <w:jc w:val="center"/>
              <w:rPr>
                <w:sz w:val="20"/>
                <w:szCs w:val="20"/>
                <w:lang w:val="en-US"/>
              </w:rPr>
            </w:pPr>
            <w:r w:rsidRPr="0083351E">
              <w:rPr>
                <w:sz w:val="20"/>
                <w:szCs w:val="20"/>
                <w:lang w:val="en-US"/>
              </w:rPr>
              <w:t>Wave 11: 2012/13</w:t>
            </w:r>
          </w:p>
        </w:tc>
        <w:tc>
          <w:tcPr>
            <w:tcW w:w="1866" w:type="dxa"/>
            <w:noWrap/>
            <w:vAlign w:val="center"/>
          </w:tcPr>
          <w:p w14:paraId="6E3D3831" w14:textId="77777777" w:rsidR="003D6DBE" w:rsidRPr="0083351E" w:rsidRDefault="003D6DBE" w:rsidP="00C866DB">
            <w:pPr>
              <w:keepNext/>
              <w:spacing w:line="240" w:lineRule="auto"/>
              <w:ind w:firstLine="38"/>
              <w:jc w:val="center"/>
              <w:rPr>
                <w:sz w:val="20"/>
                <w:szCs w:val="20"/>
                <w:lang w:val="en-US"/>
              </w:rPr>
            </w:pPr>
            <w:r w:rsidRPr="0083351E">
              <w:rPr>
                <w:sz w:val="20"/>
                <w:szCs w:val="20"/>
                <w:lang w:val="en-US"/>
              </w:rPr>
              <w:t>Wave 5: 2013</w:t>
            </w:r>
          </w:p>
        </w:tc>
        <w:tc>
          <w:tcPr>
            <w:tcW w:w="1866" w:type="dxa"/>
            <w:noWrap/>
            <w:vAlign w:val="center"/>
          </w:tcPr>
          <w:p w14:paraId="3DA1AD75" w14:textId="77777777" w:rsidR="003D6DBE" w:rsidRPr="0083351E" w:rsidRDefault="003D6DBE" w:rsidP="00C866DB">
            <w:pPr>
              <w:keepNext/>
              <w:spacing w:line="240" w:lineRule="auto"/>
              <w:ind w:firstLine="38"/>
              <w:jc w:val="center"/>
              <w:rPr>
                <w:sz w:val="20"/>
                <w:szCs w:val="20"/>
                <w:lang w:val="en-US"/>
              </w:rPr>
            </w:pPr>
            <w:r w:rsidRPr="0083351E">
              <w:rPr>
                <w:sz w:val="20"/>
                <w:szCs w:val="20"/>
                <w:lang w:val="en-US"/>
              </w:rPr>
              <w:t>Wave 6: 2012/13</w:t>
            </w:r>
          </w:p>
        </w:tc>
      </w:tr>
      <w:tr w:rsidR="003D6DBE" w:rsidRPr="0083351E" w14:paraId="3BC7C600" w14:textId="77777777" w:rsidTr="00C866DB">
        <w:trPr>
          <w:trHeight w:hRule="exact" w:val="397"/>
          <w:jc w:val="center"/>
        </w:trPr>
        <w:tc>
          <w:tcPr>
            <w:tcW w:w="1759" w:type="dxa"/>
            <w:vMerge/>
            <w:tcBorders>
              <w:bottom w:val="single" w:sz="4" w:space="0" w:color="auto"/>
            </w:tcBorders>
            <w:noWrap/>
            <w:vAlign w:val="center"/>
          </w:tcPr>
          <w:p w14:paraId="49204A3F" w14:textId="77777777" w:rsidR="003D6DBE" w:rsidRPr="0083351E" w:rsidRDefault="003D6DBE" w:rsidP="00C866DB">
            <w:pPr>
              <w:tabs>
                <w:tab w:val="left" w:pos="1465"/>
              </w:tabs>
              <w:spacing w:line="240" w:lineRule="auto"/>
              <w:ind w:firstLine="48"/>
              <w:jc w:val="center"/>
              <w:rPr>
                <w:sz w:val="20"/>
                <w:szCs w:val="20"/>
                <w:lang w:val="en-US"/>
              </w:rPr>
            </w:pPr>
          </w:p>
        </w:tc>
        <w:tc>
          <w:tcPr>
            <w:tcW w:w="1978" w:type="dxa"/>
            <w:tcBorders>
              <w:bottom w:val="single" w:sz="4" w:space="0" w:color="auto"/>
            </w:tcBorders>
            <w:noWrap/>
            <w:vAlign w:val="center"/>
          </w:tcPr>
          <w:p w14:paraId="76CD369D" w14:textId="77777777" w:rsidR="003D6DBE" w:rsidRPr="0083351E" w:rsidRDefault="003D6DBE" w:rsidP="00C866DB">
            <w:pPr>
              <w:tabs>
                <w:tab w:val="left" w:pos="1465"/>
              </w:tabs>
              <w:spacing w:line="240" w:lineRule="auto"/>
              <w:ind w:firstLine="48"/>
              <w:jc w:val="center"/>
              <w:rPr>
                <w:sz w:val="20"/>
                <w:szCs w:val="20"/>
                <w:lang w:val="en-US"/>
              </w:rPr>
            </w:pPr>
            <w:r w:rsidRPr="0083351E">
              <w:rPr>
                <w:sz w:val="20"/>
                <w:szCs w:val="20"/>
                <w:lang w:val="en-US"/>
              </w:rPr>
              <w:t>Wave 12: 2014/15</w:t>
            </w:r>
          </w:p>
        </w:tc>
        <w:tc>
          <w:tcPr>
            <w:tcW w:w="1866" w:type="dxa"/>
            <w:tcBorders>
              <w:bottom w:val="single" w:sz="4" w:space="0" w:color="auto"/>
            </w:tcBorders>
            <w:noWrap/>
            <w:vAlign w:val="center"/>
          </w:tcPr>
          <w:p w14:paraId="39B51C2C" w14:textId="77777777" w:rsidR="003D6DBE" w:rsidRPr="0083351E" w:rsidRDefault="003D6DBE" w:rsidP="00C866DB">
            <w:pPr>
              <w:keepNext/>
              <w:spacing w:line="240" w:lineRule="auto"/>
              <w:ind w:firstLine="38"/>
              <w:jc w:val="center"/>
              <w:rPr>
                <w:sz w:val="20"/>
                <w:szCs w:val="20"/>
                <w:lang w:val="en-US"/>
              </w:rPr>
            </w:pPr>
            <w:r w:rsidRPr="0083351E">
              <w:rPr>
                <w:sz w:val="20"/>
                <w:szCs w:val="20"/>
                <w:lang w:val="en-US"/>
              </w:rPr>
              <w:t>Wave 6: 2015</w:t>
            </w:r>
          </w:p>
        </w:tc>
        <w:tc>
          <w:tcPr>
            <w:tcW w:w="1866" w:type="dxa"/>
            <w:tcBorders>
              <w:bottom w:val="single" w:sz="4" w:space="0" w:color="auto"/>
            </w:tcBorders>
            <w:noWrap/>
            <w:vAlign w:val="center"/>
          </w:tcPr>
          <w:p w14:paraId="7406967A" w14:textId="77777777" w:rsidR="003D6DBE" w:rsidRPr="0083351E" w:rsidRDefault="003D6DBE" w:rsidP="00C866DB">
            <w:pPr>
              <w:keepNext/>
              <w:spacing w:line="240" w:lineRule="auto"/>
              <w:ind w:firstLine="38"/>
              <w:jc w:val="center"/>
              <w:rPr>
                <w:sz w:val="20"/>
                <w:szCs w:val="20"/>
                <w:lang w:val="en-US"/>
              </w:rPr>
            </w:pPr>
            <w:r w:rsidRPr="0083351E">
              <w:rPr>
                <w:sz w:val="20"/>
                <w:szCs w:val="20"/>
                <w:lang w:val="en-US"/>
              </w:rPr>
              <w:t>Wave 7: 2014/15</w:t>
            </w:r>
          </w:p>
        </w:tc>
      </w:tr>
    </w:tbl>
    <w:p w14:paraId="7D6C8E16" w14:textId="311093FE" w:rsidR="00DC04D7" w:rsidRPr="0083351E" w:rsidRDefault="00DC04D7" w:rsidP="001904FB">
      <w:pPr>
        <w:pStyle w:val="Caption"/>
        <w:rPr>
          <w:lang w:val="en-US"/>
        </w:rPr>
      </w:pPr>
      <w:r w:rsidRPr="0083351E">
        <w:rPr>
          <w:lang w:val="en-US"/>
        </w:rPr>
        <w:t xml:space="preserve">Table </w:t>
      </w:r>
      <w:r w:rsidR="00710974" w:rsidRPr="0083351E">
        <w:rPr>
          <w:lang w:val="en-US"/>
        </w:rPr>
        <w:fldChar w:fldCharType="begin"/>
      </w:r>
      <w:r w:rsidR="00710974" w:rsidRPr="0083351E">
        <w:rPr>
          <w:lang w:val="en-US"/>
        </w:rPr>
        <w:instrText xml:space="preserve"> SEQ Table \* ARABIC </w:instrText>
      </w:r>
      <w:r w:rsidR="00710974" w:rsidRPr="0083351E">
        <w:rPr>
          <w:lang w:val="en-US"/>
        </w:rPr>
        <w:fldChar w:fldCharType="separate"/>
      </w:r>
      <w:r w:rsidR="0083351E">
        <w:rPr>
          <w:noProof/>
          <w:lang w:val="en-US"/>
        </w:rPr>
        <w:t>1</w:t>
      </w:r>
      <w:r w:rsidR="00710974" w:rsidRPr="0083351E">
        <w:rPr>
          <w:noProof/>
          <w:lang w:val="en-US"/>
        </w:rPr>
        <w:fldChar w:fldCharType="end"/>
      </w:r>
      <w:bookmarkEnd w:id="19"/>
      <w:r w:rsidRPr="0083351E">
        <w:rPr>
          <w:lang w:val="en-US"/>
        </w:rPr>
        <w:t>: Interview years of the included HRS, SHARE and ELSA waves.</w:t>
      </w:r>
    </w:p>
    <w:p w14:paraId="71841E48" w14:textId="0BE0AC7A" w:rsidR="00D838D6" w:rsidRPr="0083351E" w:rsidRDefault="00D838D6" w:rsidP="001904FB">
      <w:pPr>
        <w:pStyle w:val="BelowTable"/>
        <w:rPr>
          <w:lang w:val="en-US"/>
        </w:rPr>
      </w:pPr>
      <w:r w:rsidRPr="0083351E">
        <w:rPr>
          <w:lang w:val="en-US"/>
        </w:rPr>
        <w:t xml:space="preserve">Note: </w:t>
      </w:r>
      <w:r w:rsidR="002B62AC" w:rsidRPr="0083351E">
        <w:rPr>
          <w:lang w:val="en-US"/>
        </w:rPr>
        <w:t>ELSA wave 3 (</w:t>
      </w:r>
      <w:r w:rsidRPr="0083351E">
        <w:rPr>
          <w:lang w:val="en-US"/>
        </w:rPr>
        <w:t>2006/7</w:t>
      </w:r>
      <w:r w:rsidR="002B62AC" w:rsidRPr="0083351E">
        <w:rPr>
          <w:lang w:val="en-US"/>
        </w:rPr>
        <w:t xml:space="preserve">) is not used due to missing data for one of the health variables used below. </w:t>
      </w:r>
    </w:p>
    <w:p w14:paraId="02F3A0C5" w14:textId="196E5512" w:rsidR="007B709A" w:rsidRPr="0083351E" w:rsidRDefault="00D838D6" w:rsidP="007B709A">
      <w:pPr>
        <w:pStyle w:val="Text"/>
        <w:rPr>
          <w:rFonts w:ascii="Arial" w:hAnsi="Arial" w:cs="Arial"/>
          <w:lang w:val="en-US"/>
        </w:rPr>
      </w:pPr>
      <w:r w:rsidRPr="0083351E">
        <w:rPr>
          <w:rFonts w:ascii="Arial" w:hAnsi="Arial" w:cs="Arial"/>
          <w:lang w:val="en-US"/>
        </w:rPr>
        <w:t>T</w:t>
      </w:r>
      <w:r w:rsidR="007B709A" w:rsidRPr="0083351E">
        <w:rPr>
          <w:rFonts w:ascii="Arial" w:hAnsi="Arial" w:cs="Arial"/>
          <w:lang w:val="en-US"/>
        </w:rPr>
        <w:t>he Gateway to Global Aging Data</w:t>
      </w:r>
      <w:r w:rsidR="0088330A" w:rsidRPr="0083351E">
        <w:rPr>
          <w:rFonts w:ascii="Arial" w:hAnsi="Arial" w:cs="Arial"/>
          <w:lang w:val="en-US"/>
        </w:rPr>
        <w:t xml:space="preserve"> (</w:t>
      </w:r>
      <w:hyperlink r:id="rId13" w:history="1">
        <w:r w:rsidR="0088330A" w:rsidRPr="0083351E">
          <w:rPr>
            <w:rStyle w:val="Hyperlink"/>
            <w:rFonts w:ascii="Arial" w:hAnsi="Arial" w:cs="Arial"/>
            <w:lang w:val="en-US"/>
          </w:rPr>
          <w:t>https://g2aging.org/</w:t>
        </w:r>
      </w:hyperlink>
      <w:r w:rsidR="0088330A" w:rsidRPr="0083351E">
        <w:rPr>
          <w:rFonts w:ascii="Arial" w:hAnsi="Arial" w:cs="Arial"/>
          <w:lang w:val="en-US"/>
        </w:rPr>
        <w:t>, ‘G2Ageing’ data)</w:t>
      </w:r>
      <w:r w:rsidRPr="0083351E">
        <w:rPr>
          <w:rFonts w:ascii="Arial" w:hAnsi="Arial" w:cs="Arial"/>
          <w:lang w:val="en-US"/>
        </w:rPr>
        <w:t xml:space="preserve"> </w:t>
      </w:r>
      <w:r w:rsidR="007B709A" w:rsidRPr="0083351E">
        <w:rPr>
          <w:rFonts w:ascii="Arial" w:hAnsi="Arial" w:cs="Arial"/>
          <w:lang w:val="en-US"/>
        </w:rPr>
        <w:t>provides harmoni</w:t>
      </w:r>
      <w:r w:rsidR="0083351E">
        <w:rPr>
          <w:rFonts w:ascii="Arial" w:hAnsi="Arial" w:cs="Arial"/>
          <w:lang w:val="en-US"/>
        </w:rPr>
        <w:t>z</w:t>
      </w:r>
      <w:r w:rsidR="007B709A" w:rsidRPr="0083351E">
        <w:rPr>
          <w:rFonts w:ascii="Arial" w:hAnsi="Arial" w:cs="Arial"/>
          <w:lang w:val="en-US"/>
        </w:rPr>
        <w:t>ed versions of the three datasets. We added further data from the original HRS/SHARE/ELSA datasets</w:t>
      </w:r>
      <w:r w:rsidRPr="0083351E">
        <w:rPr>
          <w:rFonts w:ascii="Arial" w:hAnsi="Arial" w:cs="Arial"/>
          <w:lang w:val="en-US"/>
        </w:rPr>
        <w:t xml:space="preserve"> </w:t>
      </w:r>
      <w:r w:rsidR="007B709A" w:rsidRPr="0083351E">
        <w:rPr>
          <w:rFonts w:ascii="Arial" w:hAnsi="Arial" w:cs="Arial"/>
          <w:lang w:val="en-US"/>
        </w:rPr>
        <w:t>to improve on the variables supplied in the harmoni</w:t>
      </w:r>
      <w:r w:rsidR="0083351E">
        <w:rPr>
          <w:rFonts w:ascii="Arial" w:hAnsi="Arial" w:cs="Arial"/>
          <w:lang w:val="en-US"/>
        </w:rPr>
        <w:t>z</w:t>
      </w:r>
      <w:r w:rsidR="007B709A" w:rsidRPr="0083351E">
        <w:rPr>
          <w:rFonts w:ascii="Arial" w:hAnsi="Arial" w:cs="Arial"/>
          <w:lang w:val="en-US"/>
        </w:rPr>
        <w:t>ed dataset (e.g. employment</w:t>
      </w:r>
      <w:r w:rsidR="00DD2678" w:rsidRPr="0083351E">
        <w:rPr>
          <w:rFonts w:ascii="Arial" w:hAnsi="Arial" w:cs="Arial"/>
          <w:lang w:val="en-US"/>
        </w:rPr>
        <w:t xml:space="preserve"> and disability benefits receipt</w:t>
      </w:r>
      <w:r w:rsidR="007B709A" w:rsidRPr="0083351E">
        <w:rPr>
          <w:rFonts w:ascii="Arial" w:hAnsi="Arial" w:cs="Arial"/>
          <w:lang w:val="en-US"/>
        </w:rPr>
        <w:t>), and to add additional variables required for our analysis</w:t>
      </w:r>
      <w:r w:rsidRPr="0083351E">
        <w:rPr>
          <w:rFonts w:ascii="Arial" w:hAnsi="Arial" w:cs="Arial"/>
          <w:lang w:val="en-US"/>
        </w:rPr>
        <w:t>.</w:t>
      </w:r>
      <w:r w:rsidR="0088330A" w:rsidRPr="0083351E">
        <w:rPr>
          <w:rFonts w:ascii="Arial" w:hAnsi="Arial" w:cs="Arial"/>
          <w:lang w:val="en-US"/>
        </w:rPr>
        <w:t xml:space="preserve"> </w:t>
      </w:r>
      <w:r w:rsidRPr="0083351E">
        <w:rPr>
          <w:rFonts w:ascii="Arial" w:hAnsi="Arial" w:cs="Arial"/>
          <w:lang w:val="en-US"/>
        </w:rPr>
        <w:t>F</w:t>
      </w:r>
      <w:r w:rsidR="0088330A" w:rsidRPr="0083351E">
        <w:rPr>
          <w:rFonts w:ascii="Arial" w:hAnsi="Arial" w:cs="Arial"/>
          <w:lang w:val="en-US"/>
        </w:rPr>
        <w:t>ull details are given in Online Appendix A1, and are summari</w:t>
      </w:r>
      <w:r w:rsidR="0083351E">
        <w:rPr>
          <w:rFonts w:ascii="Arial" w:hAnsi="Arial" w:cs="Arial"/>
          <w:lang w:val="en-US"/>
        </w:rPr>
        <w:t>z</w:t>
      </w:r>
      <w:r w:rsidR="0088330A" w:rsidRPr="0083351E">
        <w:rPr>
          <w:rFonts w:ascii="Arial" w:hAnsi="Arial" w:cs="Arial"/>
          <w:lang w:val="en-US"/>
        </w:rPr>
        <w:t>ed below</w:t>
      </w:r>
      <w:r w:rsidR="007B709A" w:rsidRPr="0083351E">
        <w:rPr>
          <w:rFonts w:ascii="Arial" w:hAnsi="Arial" w:cs="Arial"/>
          <w:lang w:val="en-US"/>
        </w:rPr>
        <w:t xml:space="preserve">. </w:t>
      </w:r>
    </w:p>
    <w:p w14:paraId="576B488F" w14:textId="77777777" w:rsidR="007B709A" w:rsidRPr="0083351E" w:rsidRDefault="007B709A" w:rsidP="001904FB">
      <w:pPr>
        <w:pStyle w:val="Heading4"/>
        <w:rPr>
          <w:lang w:val="en-US"/>
        </w:rPr>
      </w:pPr>
      <w:bookmarkStart w:id="20" w:name="_Toc511743806"/>
      <w:r w:rsidRPr="0083351E">
        <w:rPr>
          <w:lang w:val="en-US"/>
        </w:rPr>
        <w:t>Health measures</w:t>
      </w:r>
    </w:p>
    <w:p w14:paraId="49CB691F" w14:textId="77777777" w:rsidR="00073EBC" w:rsidRPr="0083351E" w:rsidRDefault="0088330A" w:rsidP="007B709A">
      <w:pPr>
        <w:pStyle w:val="Text"/>
        <w:rPr>
          <w:rFonts w:ascii="Arial" w:hAnsi="Arial" w:cs="Arial"/>
          <w:lang w:val="en-US"/>
        </w:rPr>
      </w:pPr>
      <w:r w:rsidRPr="0083351E">
        <w:rPr>
          <w:rFonts w:ascii="Arial" w:hAnsi="Arial" w:cs="Arial"/>
          <w:lang w:val="en-US"/>
        </w:rPr>
        <w:t xml:space="preserve">Our latent measure of health is based on the following </w:t>
      </w:r>
      <w:r w:rsidR="007B709A" w:rsidRPr="0083351E">
        <w:rPr>
          <w:rFonts w:ascii="Arial" w:hAnsi="Arial" w:cs="Arial"/>
          <w:lang w:val="en-US"/>
        </w:rPr>
        <w:t>health indicators</w:t>
      </w:r>
      <w:r w:rsidR="005929E2" w:rsidRPr="0083351E">
        <w:rPr>
          <w:rFonts w:ascii="Arial" w:hAnsi="Arial" w:cs="Arial"/>
          <w:lang w:val="en-US"/>
        </w:rPr>
        <w:t>:</w:t>
      </w:r>
    </w:p>
    <w:p w14:paraId="1B8CAC92" w14:textId="77777777" w:rsidR="00073EBC" w:rsidRPr="0083351E" w:rsidRDefault="00073EBC" w:rsidP="00073EBC">
      <w:pPr>
        <w:pStyle w:val="Text"/>
        <w:numPr>
          <w:ilvl w:val="0"/>
          <w:numId w:val="13"/>
        </w:numPr>
        <w:rPr>
          <w:rFonts w:ascii="Arial" w:hAnsi="Arial" w:cs="Arial"/>
          <w:lang w:val="en-US"/>
        </w:rPr>
      </w:pPr>
      <w:r w:rsidRPr="0083351E">
        <w:rPr>
          <w:rFonts w:ascii="Arial" w:hAnsi="Arial" w:cs="Arial"/>
          <w:lang w:val="en-US"/>
        </w:rPr>
        <w:t>10 binary measures of motor skills (walking 100m/one block, lifting 5kg, pulling/pushing large objects, climbing one flight of stairs, climbing several flights of stairs, stooping/kneeling/crouching, picking up a small coin, sitting for 2hrs, getting up from a chair, reaching above shoulder height)</w:t>
      </w:r>
      <w:r w:rsidR="00887C75" w:rsidRPr="0083351E">
        <w:rPr>
          <w:rFonts w:ascii="Arial" w:hAnsi="Arial" w:cs="Arial"/>
          <w:lang w:val="en-US"/>
        </w:rPr>
        <w:t>;</w:t>
      </w:r>
    </w:p>
    <w:p w14:paraId="7EC51C80" w14:textId="20FDD9EA" w:rsidR="00073EBC" w:rsidRPr="0083351E" w:rsidRDefault="00073EBC" w:rsidP="00073EBC">
      <w:pPr>
        <w:pStyle w:val="Text"/>
        <w:numPr>
          <w:ilvl w:val="0"/>
          <w:numId w:val="13"/>
        </w:numPr>
        <w:rPr>
          <w:rFonts w:ascii="Arial" w:hAnsi="Arial" w:cs="Arial"/>
          <w:lang w:val="en-US"/>
        </w:rPr>
      </w:pPr>
      <w:r w:rsidRPr="0083351E">
        <w:rPr>
          <w:rFonts w:ascii="Arial" w:hAnsi="Arial" w:cs="Arial"/>
          <w:lang w:val="en-US"/>
        </w:rPr>
        <w:t>2 measures of functional disability, one for any limitation in Activities of Daily Living (ADLs), one for any limitation in Instrumental Activities of Daily Living (IADLs)</w:t>
      </w:r>
      <w:r w:rsidR="005929E2" w:rsidRPr="0083351E">
        <w:rPr>
          <w:rFonts w:ascii="Arial" w:hAnsi="Arial" w:cs="Arial"/>
          <w:lang w:val="en-US"/>
        </w:rPr>
        <w:t xml:space="preserve">. The former are basic and universal physical tasks such as eating, the latter are mixtures of physical and cognitive competencies such as preparing a hot meal </w:t>
      </w:r>
      <w:r w:rsidR="00BA4633">
        <w:rPr>
          <w:rFonts w:ascii="Arial" w:hAnsi="Arial" w:cs="Arial"/>
          <w:lang w:val="en-US"/>
        </w:rPr>
        <w:fldChar w:fldCharType="begin"/>
      </w:r>
      <w:r w:rsidR="00BA4633">
        <w:rPr>
          <w:rFonts w:ascii="Arial" w:hAnsi="Arial" w:cs="Arial"/>
          <w:lang w:val="en-US"/>
        </w:rPr>
        <w:instrText xml:space="preserve"> ADDIN EN.CITE &lt;EndNote&gt;&lt;Cite&gt;&lt;Author&gt;Breeze&lt;/Author&gt;&lt;Year&gt;2006&lt;/Year&gt;&lt;RecNum&gt;3065&lt;/RecNum&gt;&lt;DisplayText&gt;(Breeze and Lang, 2006)&lt;/DisplayText&gt;&lt;record&gt;&lt;rec-number&gt;3065&lt;/rec-number&gt;&lt;foreign-keys&gt;&lt;key app="EN" db-id="5xatt0094rr92mepzaexd2xzx29appesae0a" timestamp="1524747485"&gt;3065&lt;/key&gt;&lt;/foreign-keys&gt;&lt;ref-type name="Book Section"&gt;5&lt;/ref-type&gt;&lt;contributors&gt;&lt;authors&gt;&lt;author&gt;Breeze, Elizabeth&lt;/author&gt;&lt;author&gt;Lang, I&lt;/author&gt;&lt;/authors&gt;&lt;secondary-authors&gt;&lt;author&gt;James Banks&lt;/author&gt;&lt;author&gt;et al,&lt;/author&gt;&lt;/secondary-authors&gt;&lt;/contributors&gt;&lt;titles&gt;&lt;title&gt;Physical functioning in a community context&lt;/title&gt;&lt;secondary-title&gt;Living in the 21st Century: older people in England (The 2006 English Longitudinal Study of Ageing, Wave 3)&lt;/secondary-title&gt;&lt;/titles&gt;&lt;pages&gt;57-117&lt;/pages&gt;&lt;section&gt;3&lt;/section&gt;&lt;dates&gt;&lt;year&gt;2006&lt;/year&gt;&lt;/dates&gt;&lt;pub-location&gt;London&lt;/pub-location&gt;&lt;publisher&gt;Institute for Fiscal Studies&lt;/publisher&gt;&lt;urls&gt;&lt;/urls&gt;&lt;/record&gt;&lt;/Cite&gt;&lt;/EndNote&gt;</w:instrText>
      </w:r>
      <w:r w:rsidR="00BA4633">
        <w:rPr>
          <w:rFonts w:ascii="Arial" w:hAnsi="Arial" w:cs="Arial"/>
          <w:lang w:val="en-US"/>
        </w:rPr>
        <w:fldChar w:fldCharType="separate"/>
      </w:r>
      <w:r w:rsidR="00BA4633">
        <w:rPr>
          <w:rFonts w:ascii="Arial" w:hAnsi="Arial" w:cs="Arial"/>
          <w:noProof/>
          <w:lang w:val="en-US"/>
        </w:rPr>
        <w:t>(Breeze and Lang, 2006)</w:t>
      </w:r>
      <w:r w:rsidR="00BA4633">
        <w:rPr>
          <w:rFonts w:ascii="Arial" w:hAnsi="Arial" w:cs="Arial"/>
          <w:lang w:val="en-US"/>
        </w:rPr>
        <w:fldChar w:fldCharType="end"/>
      </w:r>
      <w:r w:rsidR="00887C75" w:rsidRPr="0083351E">
        <w:rPr>
          <w:rFonts w:ascii="Arial" w:hAnsi="Arial" w:cs="Arial"/>
          <w:lang w:val="en-US"/>
        </w:rPr>
        <w:t>;</w:t>
      </w:r>
    </w:p>
    <w:p w14:paraId="6AE354EE" w14:textId="77777777" w:rsidR="00073EBC" w:rsidRPr="0083351E" w:rsidRDefault="00073EBC" w:rsidP="00073EBC">
      <w:pPr>
        <w:pStyle w:val="Text"/>
        <w:numPr>
          <w:ilvl w:val="0"/>
          <w:numId w:val="13"/>
        </w:numPr>
        <w:rPr>
          <w:rFonts w:ascii="Arial" w:hAnsi="Arial" w:cs="Arial"/>
          <w:lang w:val="en-US"/>
        </w:rPr>
      </w:pPr>
      <w:r w:rsidRPr="0083351E">
        <w:rPr>
          <w:rFonts w:ascii="Arial" w:hAnsi="Arial" w:cs="Arial"/>
          <w:lang w:val="en-US"/>
        </w:rPr>
        <w:lastRenderedPageBreak/>
        <w:t>7 measures of self-reported doctor-diagnosed chronic disease</w:t>
      </w:r>
      <w:r w:rsidR="00D838D6" w:rsidRPr="0083351E">
        <w:rPr>
          <w:rFonts w:ascii="Arial" w:hAnsi="Arial" w:cs="Arial"/>
          <w:lang w:val="en-US"/>
        </w:rPr>
        <w:t>s</w:t>
      </w:r>
      <w:r w:rsidRPr="0083351E">
        <w:rPr>
          <w:rFonts w:ascii="Arial" w:hAnsi="Arial" w:cs="Arial"/>
          <w:lang w:val="en-US"/>
        </w:rPr>
        <w:t xml:space="preserve"> (high blood pressure, stroke, diabetes/high blood sugar, chronic lung disease</w:t>
      </w:r>
      <w:r w:rsidR="00C042B7" w:rsidRPr="0083351E">
        <w:rPr>
          <w:rFonts w:ascii="Arial" w:hAnsi="Arial" w:cs="Arial"/>
          <w:lang w:val="en-US"/>
        </w:rPr>
        <w:t xml:space="preserve"> (excluding asthma)</w:t>
      </w:r>
      <w:r w:rsidRPr="0083351E">
        <w:rPr>
          <w:rFonts w:ascii="Arial" w:hAnsi="Arial" w:cs="Arial"/>
          <w:lang w:val="en-US"/>
        </w:rPr>
        <w:t>, heart problems, arthritis)</w:t>
      </w:r>
      <w:r w:rsidR="00887C75" w:rsidRPr="0083351E">
        <w:rPr>
          <w:rFonts w:ascii="Arial" w:hAnsi="Arial" w:cs="Arial"/>
          <w:lang w:val="en-US"/>
        </w:rPr>
        <w:t>;</w:t>
      </w:r>
    </w:p>
    <w:p w14:paraId="2E3E272C" w14:textId="77777777" w:rsidR="00DD2678" w:rsidRPr="0083351E" w:rsidRDefault="00DD2678" w:rsidP="00073EBC">
      <w:pPr>
        <w:pStyle w:val="Text"/>
        <w:numPr>
          <w:ilvl w:val="0"/>
          <w:numId w:val="13"/>
        </w:numPr>
        <w:rPr>
          <w:rFonts w:ascii="Arial" w:hAnsi="Arial" w:cs="Arial"/>
          <w:lang w:val="en-US"/>
        </w:rPr>
      </w:pPr>
      <w:r w:rsidRPr="0083351E">
        <w:rPr>
          <w:rFonts w:ascii="Arial" w:hAnsi="Arial" w:cs="Arial"/>
          <w:lang w:val="en-US"/>
        </w:rPr>
        <w:t>1 measure of fair/poor global self-reported health;</w:t>
      </w:r>
    </w:p>
    <w:p w14:paraId="21718E70" w14:textId="77777777" w:rsidR="00887C75" w:rsidRPr="0083351E" w:rsidRDefault="00833DAA" w:rsidP="00073EBC">
      <w:pPr>
        <w:pStyle w:val="Text"/>
        <w:numPr>
          <w:ilvl w:val="0"/>
          <w:numId w:val="13"/>
        </w:numPr>
        <w:rPr>
          <w:rFonts w:ascii="Arial" w:hAnsi="Arial" w:cs="Arial"/>
          <w:lang w:val="en-US"/>
        </w:rPr>
      </w:pPr>
      <w:r w:rsidRPr="0083351E">
        <w:rPr>
          <w:rFonts w:ascii="Arial" w:hAnsi="Arial" w:cs="Arial"/>
          <w:lang w:val="en-US"/>
        </w:rPr>
        <w:t xml:space="preserve">2 measures of non-optimal </w:t>
      </w:r>
      <w:r w:rsidR="00887C75" w:rsidRPr="0083351E">
        <w:rPr>
          <w:rFonts w:ascii="Arial" w:hAnsi="Arial" w:cs="Arial"/>
          <w:lang w:val="en-US"/>
        </w:rPr>
        <w:t>Body-Ma</w:t>
      </w:r>
      <w:r w:rsidR="00863E0A" w:rsidRPr="0083351E">
        <w:rPr>
          <w:rFonts w:ascii="Arial" w:hAnsi="Arial" w:cs="Arial"/>
          <w:lang w:val="en-US"/>
        </w:rPr>
        <w:t xml:space="preserve">ss </w:t>
      </w:r>
      <w:r w:rsidR="00887C75" w:rsidRPr="0083351E">
        <w:rPr>
          <w:rFonts w:ascii="Arial" w:hAnsi="Arial" w:cs="Arial"/>
          <w:lang w:val="en-US"/>
        </w:rPr>
        <w:t>Index (BMI)</w:t>
      </w:r>
      <w:r w:rsidRPr="0083351E">
        <w:rPr>
          <w:rFonts w:ascii="Arial" w:hAnsi="Arial" w:cs="Arial"/>
          <w:lang w:val="en-US"/>
        </w:rPr>
        <w:t xml:space="preserve"> – underweight and overweight – </w:t>
      </w:r>
      <w:r w:rsidR="00C042B7" w:rsidRPr="0083351E">
        <w:rPr>
          <w:rFonts w:ascii="Arial" w:hAnsi="Arial" w:cs="Arial"/>
          <w:lang w:val="en-US"/>
        </w:rPr>
        <w:t>based on self-reported height and weight in HRS &amp; SHARE and measured height and weight in ELSA</w:t>
      </w:r>
      <w:r w:rsidR="00887C75" w:rsidRPr="0083351E">
        <w:rPr>
          <w:rFonts w:ascii="Arial" w:hAnsi="Arial" w:cs="Arial"/>
          <w:lang w:val="en-US"/>
        </w:rPr>
        <w:t>;</w:t>
      </w:r>
    </w:p>
    <w:p w14:paraId="1C723528" w14:textId="77777777" w:rsidR="00073EBC" w:rsidRPr="0083351E" w:rsidRDefault="00073EBC" w:rsidP="00073EBC">
      <w:pPr>
        <w:pStyle w:val="Text"/>
        <w:numPr>
          <w:ilvl w:val="0"/>
          <w:numId w:val="13"/>
        </w:numPr>
        <w:rPr>
          <w:rFonts w:ascii="Arial" w:hAnsi="Arial" w:cs="Arial"/>
          <w:lang w:val="en-US"/>
        </w:rPr>
      </w:pPr>
      <w:r w:rsidRPr="0083351E">
        <w:rPr>
          <w:rFonts w:ascii="Arial" w:hAnsi="Arial" w:cs="Arial"/>
          <w:lang w:val="en-US"/>
        </w:rPr>
        <w:t xml:space="preserve">2 measures of mental health, a scale measure treated as linear (CESD for ELSA/HRS, Euro-D for SHARE), and a binary measure of poor mental health based on the standard cut-off for the </w:t>
      </w:r>
      <w:r w:rsidR="00DD2678" w:rsidRPr="0083351E">
        <w:rPr>
          <w:rFonts w:ascii="Arial" w:hAnsi="Arial" w:cs="Arial"/>
          <w:lang w:val="en-US"/>
        </w:rPr>
        <w:t xml:space="preserve">relevant </w:t>
      </w:r>
      <w:r w:rsidRPr="0083351E">
        <w:rPr>
          <w:rFonts w:ascii="Arial" w:hAnsi="Arial" w:cs="Arial"/>
          <w:lang w:val="en-US"/>
        </w:rPr>
        <w:t>scale measure.</w:t>
      </w:r>
    </w:p>
    <w:bookmarkEnd w:id="20"/>
    <w:p w14:paraId="646E0A88" w14:textId="38C255DA" w:rsidR="007B709A" w:rsidRPr="0083351E" w:rsidRDefault="007B709A" w:rsidP="007B709A">
      <w:pPr>
        <w:pStyle w:val="Text"/>
        <w:rPr>
          <w:rFonts w:ascii="Arial" w:hAnsi="Arial" w:cs="Arial"/>
          <w:lang w:val="en-US"/>
        </w:rPr>
      </w:pPr>
      <w:r w:rsidRPr="0083351E">
        <w:rPr>
          <w:rFonts w:ascii="Arial" w:hAnsi="Arial" w:cs="Arial"/>
          <w:lang w:val="en-US"/>
        </w:rPr>
        <w:t>Although the surveys are mode</w:t>
      </w:r>
      <w:r w:rsidR="0088330A" w:rsidRPr="0083351E">
        <w:rPr>
          <w:rFonts w:ascii="Arial" w:hAnsi="Arial" w:cs="Arial"/>
          <w:lang w:val="en-US"/>
        </w:rPr>
        <w:t>l</w:t>
      </w:r>
      <w:r w:rsidRPr="0083351E">
        <w:rPr>
          <w:rFonts w:ascii="Arial" w:hAnsi="Arial" w:cs="Arial"/>
          <w:lang w:val="en-US"/>
        </w:rPr>
        <w:t>led on each other and the datasets are harmonized</w:t>
      </w:r>
      <w:r w:rsidR="0088330A" w:rsidRPr="0083351E">
        <w:rPr>
          <w:rFonts w:ascii="Arial" w:hAnsi="Arial" w:cs="Arial"/>
          <w:lang w:val="en-US"/>
        </w:rPr>
        <w:t xml:space="preserve"> by G2Ageing</w:t>
      </w:r>
      <w:r w:rsidRPr="0083351E">
        <w:rPr>
          <w:rFonts w:ascii="Arial" w:hAnsi="Arial" w:cs="Arial"/>
          <w:lang w:val="en-US"/>
        </w:rPr>
        <w:t>, in some instances the concordance between the SHARE, HRS</w:t>
      </w:r>
      <w:r w:rsidR="00D838D6" w:rsidRPr="0083351E">
        <w:rPr>
          <w:rFonts w:ascii="Arial" w:hAnsi="Arial" w:cs="Arial"/>
          <w:lang w:val="en-US"/>
        </w:rPr>
        <w:t>,</w:t>
      </w:r>
      <w:r w:rsidRPr="0083351E">
        <w:rPr>
          <w:rFonts w:ascii="Arial" w:hAnsi="Arial" w:cs="Arial"/>
          <w:lang w:val="en-US"/>
        </w:rPr>
        <w:t xml:space="preserve"> and ELSA data is not perfect. Differences in terms of definition, construction or how the information was elicited </w:t>
      </w:r>
      <w:r w:rsidR="0088330A" w:rsidRPr="0083351E">
        <w:rPr>
          <w:rFonts w:ascii="Arial" w:hAnsi="Arial" w:cs="Arial"/>
          <w:lang w:val="en-US"/>
        </w:rPr>
        <w:t xml:space="preserve">sometimes </w:t>
      </w:r>
      <w:r w:rsidRPr="0083351E">
        <w:rPr>
          <w:rFonts w:ascii="Arial" w:hAnsi="Arial" w:cs="Arial"/>
          <w:lang w:val="en-US"/>
        </w:rPr>
        <w:t>required additional data harmoni</w:t>
      </w:r>
      <w:r w:rsidR="0083351E">
        <w:rPr>
          <w:rFonts w:ascii="Arial" w:hAnsi="Arial" w:cs="Arial"/>
          <w:lang w:val="en-US"/>
        </w:rPr>
        <w:t>z</w:t>
      </w:r>
      <w:r w:rsidRPr="0083351E">
        <w:rPr>
          <w:rFonts w:ascii="Arial" w:hAnsi="Arial" w:cs="Arial"/>
          <w:lang w:val="en-US"/>
        </w:rPr>
        <w:t xml:space="preserve">ation. In most instances, these adaptations were minor and we do not expect that they have further implications for our investigation. In some cases, however, the differences are more substantial, such as for the measure of mental health. We focus on within-country comparability over time to ensure that the measures are consistent within each country over time, but we do not assume that the measures are equivalent </w:t>
      </w:r>
      <w:r w:rsidRPr="0083351E">
        <w:rPr>
          <w:rFonts w:ascii="Arial" w:hAnsi="Arial" w:cs="Arial"/>
          <w:i/>
          <w:iCs/>
          <w:lang w:val="en-US"/>
        </w:rPr>
        <w:t xml:space="preserve">between </w:t>
      </w:r>
      <w:r w:rsidRPr="0083351E">
        <w:rPr>
          <w:rFonts w:ascii="Arial" w:hAnsi="Arial" w:cs="Arial"/>
          <w:lang w:val="en-US"/>
        </w:rPr>
        <w:t>countries.</w:t>
      </w:r>
    </w:p>
    <w:p w14:paraId="6C96FCCA" w14:textId="77777777" w:rsidR="007B709A" w:rsidRPr="0083351E" w:rsidRDefault="007B709A" w:rsidP="001904FB">
      <w:pPr>
        <w:pStyle w:val="Heading4"/>
        <w:rPr>
          <w:lang w:val="en-US"/>
        </w:rPr>
      </w:pPr>
      <w:r w:rsidRPr="0083351E">
        <w:rPr>
          <w:lang w:val="en-US"/>
        </w:rPr>
        <w:t>Other self-report</w:t>
      </w:r>
      <w:r w:rsidR="00663F74" w:rsidRPr="0083351E">
        <w:rPr>
          <w:lang w:val="en-US"/>
        </w:rPr>
        <w:t>ed</w:t>
      </w:r>
      <w:r w:rsidRPr="0083351E">
        <w:rPr>
          <w:lang w:val="en-US"/>
        </w:rPr>
        <w:t xml:space="preserve"> measures</w:t>
      </w:r>
    </w:p>
    <w:p w14:paraId="776CB51C" w14:textId="12645C86" w:rsidR="0088330A" w:rsidRPr="0083351E" w:rsidRDefault="0088330A" w:rsidP="00C042B7">
      <w:pPr>
        <w:pStyle w:val="Text"/>
        <w:rPr>
          <w:rFonts w:ascii="Arial" w:hAnsi="Arial" w:cs="Arial"/>
          <w:lang w:val="en-US"/>
        </w:rPr>
      </w:pPr>
      <w:r w:rsidRPr="0083351E">
        <w:rPr>
          <w:rFonts w:ascii="Arial" w:hAnsi="Arial" w:cs="Arial"/>
          <w:lang w:val="en-US"/>
        </w:rPr>
        <w:t xml:space="preserve">The validity of our analysis depends on having a consistent employment measure over time within each country. However, the employment variable in the G2Ageing harmonized data is not comparable within SHARE over time; we therefore created a revised, more consistent employment variable that is detailed in Online Appendix A1. In section 4 we also investigate </w:t>
      </w:r>
      <w:r w:rsidR="005A3579" w:rsidRPr="0083351E">
        <w:rPr>
          <w:rFonts w:ascii="Arial" w:hAnsi="Arial" w:cs="Arial"/>
          <w:lang w:val="en-US"/>
        </w:rPr>
        <w:lastRenderedPageBreak/>
        <w:t xml:space="preserve">self-reported </w:t>
      </w:r>
      <w:r w:rsidRPr="0083351E">
        <w:rPr>
          <w:rFonts w:ascii="Arial" w:hAnsi="Arial" w:cs="Arial"/>
          <w:lang w:val="en-US"/>
        </w:rPr>
        <w:t>disability benefit receipt; again, we improve on the G2Ageing version and create a more consistent, more precisely operationali</w:t>
      </w:r>
      <w:r w:rsidR="0083351E">
        <w:rPr>
          <w:rFonts w:ascii="Arial" w:hAnsi="Arial" w:cs="Arial"/>
          <w:lang w:val="en-US"/>
        </w:rPr>
        <w:t>z</w:t>
      </w:r>
      <w:r w:rsidRPr="0083351E">
        <w:rPr>
          <w:rFonts w:ascii="Arial" w:hAnsi="Arial" w:cs="Arial"/>
          <w:lang w:val="en-US"/>
        </w:rPr>
        <w:t>ed variable</w:t>
      </w:r>
      <w:r w:rsidR="005A3579" w:rsidRPr="0083351E">
        <w:rPr>
          <w:rFonts w:ascii="Arial" w:hAnsi="Arial" w:cs="Arial"/>
          <w:lang w:val="en-US"/>
        </w:rPr>
        <w:t>, in a series of steps that are detailed in Online Appendix A1. Alongside this</w:t>
      </w:r>
      <w:r w:rsidR="005A79F1" w:rsidRPr="0083351E">
        <w:rPr>
          <w:rFonts w:ascii="Arial" w:hAnsi="Arial" w:cs="Arial"/>
          <w:lang w:val="en-US"/>
        </w:rPr>
        <w:t>,</w:t>
      </w:r>
      <w:r w:rsidR="005A3579" w:rsidRPr="0083351E">
        <w:rPr>
          <w:rFonts w:ascii="Arial" w:hAnsi="Arial" w:cs="Arial"/>
          <w:lang w:val="en-US"/>
        </w:rPr>
        <w:t xml:space="preserve"> we also </w:t>
      </w:r>
      <w:r w:rsidR="00DD2678" w:rsidRPr="0083351E">
        <w:rPr>
          <w:rFonts w:ascii="Arial" w:hAnsi="Arial" w:cs="Arial"/>
          <w:lang w:val="en-US"/>
        </w:rPr>
        <w:t xml:space="preserve">use the </w:t>
      </w:r>
      <w:r w:rsidR="005A3579" w:rsidRPr="0083351E">
        <w:rPr>
          <w:rFonts w:ascii="Arial" w:hAnsi="Arial" w:cs="Arial"/>
          <w:lang w:val="en-US"/>
        </w:rPr>
        <w:t>G2Ageing variables on work hours, tenure, age</w:t>
      </w:r>
      <w:r w:rsidR="005A79F1" w:rsidRPr="0083351E">
        <w:rPr>
          <w:rFonts w:ascii="Arial" w:hAnsi="Arial" w:cs="Arial"/>
          <w:lang w:val="en-US"/>
        </w:rPr>
        <w:t>,</w:t>
      </w:r>
      <w:r w:rsidR="005A3579" w:rsidRPr="0083351E">
        <w:rPr>
          <w:rFonts w:ascii="Arial" w:hAnsi="Arial" w:cs="Arial"/>
          <w:lang w:val="en-US"/>
        </w:rPr>
        <w:t xml:space="preserve"> and gender.</w:t>
      </w:r>
      <w:r w:rsidRPr="0083351E">
        <w:rPr>
          <w:rFonts w:ascii="Arial" w:hAnsi="Arial" w:cs="Arial"/>
          <w:lang w:val="en-US"/>
        </w:rPr>
        <w:t xml:space="preserve"> </w:t>
      </w:r>
    </w:p>
    <w:p w14:paraId="206CEA63" w14:textId="77777777" w:rsidR="007B709A" w:rsidRPr="0083351E" w:rsidRDefault="007B709A" w:rsidP="001904FB">
      <w:pPr>
        <w:pStyle w:val="Heading4"/>
        <w:rPr>
          <w:lang w:val="en-US"/>
        </w:rPr>
      </w:pPr>
      <w:bookmarkStart w:id="21" w:name="_Toc511743807"/>
      <w:r w:rsidRPr="0083351E">
        <w:rPr>
          <w:lang w:val="en-US"/>
        </w:rPr>
        <w:t>Institutional measures</w:t>
      </w:r>
    </w:p>
    <w:p w14:paraId="0D688B25" w14:textId="4CB72E53" w:rsidR="007B709A" w:rsidRPr="0083351E" w:rsidRDefault="005A3579" w:rsidP="007B709A">
      <w:pPr>
        <w:pStyle w:val="Text"/>
        <w:rPr>
          <w:rFonts w:ascii="Arial" w:hAnsi="Arial" w:cs="Arial"/>
          <w:lang w:val="en-US"/>
        </w:rPr>
      </w:pPr>
      <w:r w:rsidRPr="0083351E">
        <w:rPr>
          <w:rFonts w:ascii="Arial" w:hAnsi="Arial" w:cs="Arial"/>
          <w:lang w:val="en-US"/>
        </w:rPr>
        <w:t xml:space="preserve">Separately to our micro-level data, we consider aggregate-level trends in disability benefits policy using </w:t>
      </w:r>
      <w:r w:rsidR="007B709A" w:rsidRPr="0083351E">
        <w:rPr>
          <w:rFonts w:ascii="Arial" w:hAnsi="Arial" w:cs="Arial"/>
          <w:lang w:val="en-US"/>
        </w:rPr>
        <w:t xml:space="preserve">the </w:t>
      </w:r>
      <w:r w:rsidRPr="0083351E">
        <w:rPr>
          <w:rFonts w:ascii="Arial" w:hAnsi="Arial" w:cs="Arial"/>
          <w:lang w:val="en-US"/>
        </w:rPr>
        <w:t xml:space="preserve">influential </w:t>
      </w:r>
      <w:r w:rsidR="007B709A" w:rsidRPr="0083351E">
        <w:rPr>
          <w:rFonts w:ascii="Arial" w:hAnsi="Arial" w:cs="Arial"/>
          <w:lang w:val="en-US"/>
        </w:rPr>
        <w:t xml:space="preserve">OECD </w:t>
      </w:r>
      <w:r w:rsidRPr="0083351E">
        <w:rPr>
          <w:rFonts w:ascii="Arial" w:hAnsi="Arial" w:cs="Arial"/>
          <w:lang w:val="en-US"/>
        </w:rPr>
        <w:t>policy scales</w:t>
      </w:r>
      <w:r w:rsidR="007B709A" w:rsidRPr="0083351E">
        <w:rPr>
          <w:rFonts w:ascii="Arial" w:hAnsi="Arial" w:cs="Arial"/>
          <w:lang w:val="en-US"/>
        </w:rPr>
        <w:t xml:space="preserve">, as shown in </w:t>
      </w:r>
      <w:r w:rsidR="007B709A" w:rsidRPr="0083351E">
        <w:rPr>
          <w:rFonts w:ascii="Arial" w:hAnsi="Arial" w:cs="Arial"/>
          <w:lang w:val="en-US"/>
        </w:rPr>
        <w:fldChar w:fldCharType="begin"/>
      </w:r>
      <w:r w:rsidR="007B709A" w:rsidRPr="0083351E">
        <w:rPr>
          <w:rFonts w:ascii="Arial" w:hAnsi="Arial" w:cs="Arial"/>
          <w:lang w:val="en-US"/>
        </w:rPr>
        <w:instrText xml:space="preserve"> REF _Ref511741028 \h </w:instrText>
      </w:r>
      <w:r w:rsidR="00291A7E" w:rsidRPr="0083351E">
        <w:rPr>
          <w:rFonts w:ascii="Arial" w:hAnsi="Arial" w:cs="Arial"/>
          <w:lang w:val="en-US"/>
        </w:rPr>
        <w:instrText xml:space="preserve"> \* MERGEFORMAT </w:instrText>
      </w:r>
      <w:r w:rsidR="007B709A" w:rsidRPr="0083351E">
        <w:rPr>
          <w:rFonts w:ascii="Arial" w:hAnsi="Arial" w:cs="Arial"/>
          <w:lang w:val="en-US"/>
        </w:rPr>
      </w:r>
      <w:r w:rsidR="007B709A"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1</w:t>
      </w:r>
      <w:r w:rsidR="007B709A" w:rsidRPr="0083351E">
        <w:rPr>
          <w:rFonts w:ascii="Arial" w:hAnsi="Arial" w:cs="Arial"/>
          <w:lang w:val="en-US"/>
        </w:rPr>
        <w:fldChar w:fldCharType="end"/>
      </w:r>
      <w:r w:rsidR="007B709A" w:rsidRPr="0083351E">
        <w:rPr>
          <w:rFonts w:ascii="Arial" w:hAnsi="Arial" w:cs="Arial"/>
          <w:lang w:val="en-US"/>
        </w:rPr>
        <w:t xml:space="preserve"> above. The OECD use two policy indicators, each of them consisting of ten sub-dimensions measured according to a predefined scale which ranges from zero to five points </w:t>
      </w:r>
      <w:r w:rsidR="00BA4633">
        <w:rPr>
          <w:rFonts w:ascii="Arial" w:hAnsi="Arial" w:cs="Arial"/>
          <w:lang w:val="en-US"/>
        </w:rPr>
        <w:fldChar w:fldCharType="begin"/>
      </w:r>
      <w:r w:rsidR="00BA4633">
        <w:rPr>
          <w:rFonts w:ascii="Arial" w:hAnsi="Arial" w:cs="Arial"/>
          <w:lang w:val="en-US"/>
        </w:rPr>
        <w:instrText xml:space="preserve"> ADDIN EN.CITE &lt;EndNote&gt;&lt;Cite&gt;&lt;Author&gt;OECD&lt;/Author&gt;&lt;Year&gt;2010&lt;/Year&gt;&lt;RecNum&gt;1968&lt;/RecNum&gt;&lt;DisplayText&gt;(OECD, 2010)&lt;/DisplayText&gt;&lt;record&gt;&lt;rec-number&gt;1968&lt;/rec-number&gt;&lt;foreign-keys&gt;&lt;key app="EN" db-id="5xatt0094rr92mepzaexd2xzx29appesae0a" timestamp="1523957223"&gt;1968&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www.oecd-ilibrary.org/social-issues-migration-health/sickness-disability-and-work-breaking-the-barriers_9789264088856-en&lt;/url&gt;&lt;/related-urls&gt;&lt;/urls&gt;&lt;custom1&gt;Skimmed(section on employers)&lt;/custom1&gt;&lt;/record&gt;&lt;/Cite&gt;&lt;/EndNote&gt;</w:instrText>
      </w:r>
      <w:r w:rsidR="00BA4633">
        <w:rPr>
          <w:rFonts w:ascii="Arial" w:hAnsi="Arial" w:cs="Arial"/>
          <w:lang w:val="en-US"/>
        </w:rPr>
        <w:fldChar w:fldCharType="separate"/>
      </w:r>
      <w:r w:rsidR="00BA4633">
        <w:rPr>
          <w:rFonts w:ascii="Arial" w:hAnsi="Arial" w:cs="Arial"/>
          <w:noProof/>
          <w:lang w:val="en-US"/>
        </w:rPr>
        <w:t>(OECD, 2010)</w:t>
      </w:r>
      <w:r w:rsidR="00BA4633">
        <w:rPr>
          <w:rFonts w:ascii="Arial" w:hAnsi="Arial" w:cs="Arial"/>
          <w:lang w:val="en-US"/>
        </w:rPr>
        <w:fldChar w:fldCharType="end"/>
      </w:r>
      <w:r w:rsidR="007B709A" w:rsidRPr="0083351E">
        <w:rPr>
          <w:rFonts w:ascii="Arial" w:hAnsi="Arial" w:cs="Arial"/>
          <w:lang w:val="en-US"/>
        </w:rPr>
        <w:t>:</w:t>
      </w:r>
    </w:p>
    <w:p w14:paraId="7EAEC03D" w14:textId="77777777" w:rsidR="007B709A" w:rsidRPr="0083351E" w:rsidRDefault="005A3579" w:rsidP="001904FB">
      <w:pPr>
        <w:pStyle w:val="ListParagraph"/>
        <w:numPr>
          <w:ilvl w:val="0"/>
          <w:numId w:val="12"/>
        </w:numPr>
        <w:rPr>
          <w:lang w:val="en-US"/>
        </w:rPr>
      </w:pPr>
      <w:r w:rsidRPr="0083351E">
        <w:rPr>
          <w:i/>
          <w:iCs/>
          <w:lang w:val="en-US"/>
        </w:rPr>
        <w:t>‘Generosity’ (aka</w:t>
      </w:r>
      <w:r w:rsidRPr="0083351E">
        <w:rPr>
          <w:iCs/>
          <w:lang w:val="en-US"/>
        </w:rPr>
        <w:t xml:space="preserve"> </w:t>
      </w:r>
      <w:r w:rsidR="007B709A" w:rsidRPr="0083351E">
        <w:rPr>
          <w:i/>
          <w:iCs/>
          <w:lang w:val="en-US"/>
        </w:rPr>
        <w:t>‘Compensation’</w:t>
      </w:r>
      <w:r w:rsidRPr="0083351E">
        <w:rPr>
          <w:i/>
          <w:iCs/>
          <w:lang w:val="en-US"/>
        </w:rPr>
        <w:t>)</w:t>
      </w:r>
      <w:r w:rsidR="007B709A" w:rsidRPr="0083351E">
        <w:rPr>
          <w:lang w:val="en-US"/>
        </w:rPr>
        <w:t>, for which higher scores indicate greater generosity (</w:t>
      </w:r>
      <w:r w:rsidR="00DD2678" w:rsidRPr="0083351E">
        <w:rPr>
          <w:lang w:val="en-US"/>
        </w:rPr>
        <w:t xml:space="preserve">including </w:t>
      </w:r>
      <w:r w:rsidR="007B709A" w:rsidRPr="0083351E">
        <w:rPr>
          <w:lang w:val="en-US"/>
        </w:rPr>
        <w:t>the coverage and level of disability benefits, the minimum degree of incapacity needed for benefit and full benefit entitlement, the type of medical and vocational assessment, as well as information on sickness benefits);</w:t>
      </w:r>
    </w:p>
    <w:p w14:paraId="1111CE09" w14:textId="77777777" w:rsidR="007B709A" w:rsidRPr="0083351E" w:rsidRDefault="005A3579" w:rsidP="001904FB">
      <w:pPr>
        <w:pStyle w:val="ListParagraph"/>
        <w:numPr>
          <w:ilvl w:val="0"/>
          <w:numId w:val="12"/>
        </w:numPr>
        <w:rPr>
          <w:lang w:val="en-US"/>
        </w:rPr>
      </w:pPr>
      <w:r w:rsidRPr="0083351E">
        <w:rPr>
          <w:i/>
          <w:iCs/>
          <w:lang w:val="en-US"/>
        </w:rPr>
        <w:t xml:space="preserve">‘Activation’ (aka </w:t>
      </w:r>
      <w:r w:rsidR="007B709A" w:rsidRPr="0083351E">
        <w:rPr>
          <w:i/>
          <w:iCs/>
          <w:lang w:val="en-US"/>
        </w:rPr>
        <w:t>‘Integration’</w:t>
      </w:r>
      <w:r w:rsidRPr="0083351E">
        <w:rPr>
          <w:i/>
          <w:iCs/>
          <w:lang w:val="en-US"/>
        </w:rPr>
        <w:t>),</w:t>
      </w:r>
      <w:r w:rsidR="007B709A" w:rsidRPr="0083351E">
        <w:rPr>
          <w:lang w:val="en-US"/>
        </w:rPr>
        <w:t xml:space="preserve"> for which higher scores mean a more active and employment-oriented approach (including the complexity and consistency of benefits and support systems, the degree of employer obligations towards their employees, the timing and extent of vocational rehabilitation, and the existence of work incentives for beneficiaries). </w:t>
      </w:r>
    </w:p>
    <w:p w14:paraId="7319FC11" w14:textId="4AD3BBBC" w:rsidR="007B709A" w:rsidRPr="0083351E" w:rsidRDefault="007B709A" w:rsidP="007B709A">
      <w:pPr>
        <w:pStyle w:val="Text"/>
        <w:rPr>
          <w:rFonts w:ascii="Arial" w:hAnsi="Arial" w:cs="Arial"/>
          <w:lang w:val="en-US"/>
        </w:rPr>
      </w:pPr>
      <w:r w:rsidRPr="0083351E">
        <w:rPr>
          <w:rFonts w:ascii="Arial" w:hAnsi="Arial" w:cs="Arial"/>
          <w:lang w:val="en-US"/>
        </w:rPr>
        <w:t xml:space="preserve">The OECD scores are </w:t>
      </w:r>
      <w:r w:rsidR="005A3579" w:rsidRPr="0083351E">
        <w:rPr>
          <w:rFonts w:ascii="Arial" w:hAnsi="Arial" w:cs="Arial"/>
          <w:lang w:val="en-US"/>
        </w:rPr>
        <w:t xml:space="preserve">only </w:t>
      </w:r>
      <w:r w:rsidRPr="0083351E">
        <w:rPr>
          <w:rFonts w:ascii="Arial" w:hAnsi="Arial" w:cs="Arial"/>
          <w:lang w:val="en-US"/>
        </w:rPr>
        <w:t>available for the period 1990 to 2007</w:t>
      </w:r>
      <w:r w:rsidR="005A3579" w:rsidRPr="0083351E">
        <w:rPr>
          <w:rFonts w:ascii="Arial" w:hAnsi="Arial" w:cs="Arial"/>
          <w:lang w:val="en-US"/>
        </w:rPr>
        <w:t>. W</w:t>
      </w:r>
      <w:r w:rsidRPr="0083351E">
        <w:rPr>
          <w:rFonts w:ascii="Arial" w:hAnsi="Arial" w:cs="Arial"/>
          <w:lang w:val="en-US"/>
        </w:rPr>
        <w:t xml:space="preserve">e </w:t>
      </w:r>
      <w:r w:rsidR="005A3579" w:rsidRPr="0083351E">
        <w:rPr>
          <w:rFonts w:ascii="Arial" w:hAnsi="Arial" w:cs="Arial"/>
          <w:lang w:val="en-US"/>
        </w:rPr>
        <w:t xml:space="preserve">therefore </w:t>
      </w:r>
      <w:r w:rsidRPr="0083351E">
        <w:rPr>
          <w:rFonts w:ascii="Arial" w:hAnsi="Arial" w:cs="Arial"/>
          <w:lang w:val="en-US"/>
        </w:rPr>
        <w:t xml:space="preserve">use updated scores provided by </w:t>
      </w:r>
      <w:proofErr w:type="spellStart"/>
      <w:r w:rsidRPr="0083351E">
        <w:rPr>
          <w:rFonts w:ascii="Arial" w:hAnsi="Arial" w:cs="Arial"/>
          <w:lang w:val="en-US"/>
        </w:rPr>
        <w:t>Scharle</w:t>
      </w:r>
      <w:proofErr w:type="spellEnd"/>
      <w:r w:rsidRPr="0083351E">
        <w:rPr>
          <w:rFonts w:ascii="Arial" w:hAnsi="Arial" w:cs="Arial"/>
          <w:lang w:val="en-US"/>
        </w:rPr>
        <w:t xml:space="preserve"> et al</w:t>
      </w:r>
      <w:r w:rsidR="0083351E">
        <w:rPr>
          <w:rFonts w:ascii="Arial" w:hAnsi="Arial" w:cs="Arial"/>
          <w:lang w:val="en-US"/>
        </w:rPr>
        <w:t>.</w:t>
      </w:r>
      <w:r w:rsidRPr="0083351E">
        <w:rPr>
          <w:rFonts w:ascii="Arial" w:hAnsi="Arial" w:cs="Arial"/>
          <w:lang w:val="en-US"/>
        </w:rPr>
        <w:t xml:space="preserve">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Scharle&lt;/Author&gt;&lt;Year&gt;2015&lt;/Year&gt;&lt;RecNum&gt;940&lt;/RecNum&gt;&lt;DisplayText&gt;(2015)&lt;/DisplayText&gt;&lt;record&gt;&lt;rec-number&gt;940&lt;/rec-number&gt;&lt;foreign-keys&gt;&lt;key app="EN" db-id="5xatt0094rr92mepzaexd2xzx29appesae0a" timestamp="1523957215"&gt;940&lt;/key&gt;&lt;/foreign-keys&gt;&lt;ref-type name="Report"&gt;27&lt;/ref-type&gt;&lt;contributors&gt;&lt;authors&gt;&lt;author&gt;Scharle, Ágota&lt;/author&gt;&lt;author&gt;Váradi, Balázs&lt;/author&gt;&lt;author&gt;Samu, Flóra&lt;/author&gt;&lt;/authors&gt;&lt;/contributors&gt;&lt;titles&gt;&lt;title&gt;Policy convergence across welfare regimes: the case of disability policies&lt;/title&gt;&lt;secondary-title&gt;WWWforEurope Working Paper No. 76&lt;/secondary-title&gt;&lt;/titles&gt;&lt;dates&gt;&lt;year&gt;2015&lt;/year&gt;&lt;/dates&gt;&lt;publisher&gt;WWWforEurope &lt;/publisher&gt;&lt;urls&gt;&lt;related-urls&gt;&lt;url&gt;http://hdl.handle.net/10419/125730&lt;/url&gt;&lt;/related-urls&gt;&lt;/urls&gt;&lt;/record&gt;&lt;/Cite&gt;&lt;/EndNote&gt;</w:instrText>
      </w:r>
      <w:r w:rsidR="00BA4633">
        <w:rPr>
          <w:rFonts w:ascii="Arial" w:hAnsi="Arial" w:cs="Arial"/>
          <w:lang w:val="en-US"/>
        </w:rPr>
        <w:fldChar w:fldCharType="separate"/>
      </w:r>
      <w:r w:rsidR="00BA4633">
        <w:rPr>
          <w:rFonts w:ascii="Arial" w:hAnsi="Arial" w:cs="Arial"/>
          <w:noProof/>
          <w:lang w:val="en-US"/>
        </w:rPr>
        <w:t>(2015)</w:t>
      </w:r>
      <w:r w:rsidR="00BA4633">
        <w:rPr>
          <w:rFonts w:ascii="Arial" w:hAnsi="Arial" w:cs="Arial"/>
          <w:lang w:val="en-US"/>
        </w:rPr>
        <w:fldChar w:fldCharType="end"/>
      </w:r>
      <w:r w:rsidRPr="0083351E">
        <w:rPr>
          <w:rFonts w:ascii="Arial" w:hAnsi="Arial" w:cs="Arial"/>
          <w:lang w:val="en-US"/>
        </w:rPr>
        <w:t xml:space="preserve"> and </w:t>
      </w:r>
      <w:proofErr w:type="spellStart"/>
      <w:r w:rsidRPr="0083351E">
        <w:rPr>
          <w:rFonts w:ascii="Arial" w:hAnsi="Arial" w:cs="Arial"/>
          <w:lang w:val="en-US"/>
        </w:rPr>
        <w:t>Böheim</w:t>
      </w:r>
      <w:proofErr w:type="spellEnd"/>
      <w:r w:rsidRPr="0083351E">
        <w:rPr>
          <w:rFonts w:ascii="Arial" w:hAnsi="Arial" w:cs="Arial"/>
          <w:lang w:val="en-US"/>
        </w:rPr>
        <w:t xml:space="preserve"> and Leoni </w:t>
      </w:r>
      <w:r w:rsidR="00BA4633">
        <w:rPr>
          <w:rFonts w:ascii="Arial" w:hAnsi="Arial" w:cs="Arial"/>
          <w:lang w:val="en-US"/>
        </w:rPr>
        <w:fldChar w:fldCharType="begin"/>
      </w:r>
      <w:r w:rsidR="00BA4633">
        <w:rPr>
          <w:rFonts w:ascii="Arial" w:hAnsi="Arial" w:cs="Arial"/>
          <w:lang w:val="en-US"/>
        </w:rPr>
        <w:instrText xml:space="preserve"> ADDIN EN.CITE &lt;EndNote&gt;&lt;Cite ExcludeAuth="1"&gt;&lt;Author&gt;Böheim&lt;/Author&gt;&lt;Year&gt;2018&lt;/Year&gt;&lt;RecNum&gt;907&lt;/RecNum&gt;&lt;DisplayText&gt;(2018)&lt;/DisplayText&gt;&lt;record&gt;&lt;rec-number&gt;907&lt;/rec-number&gt;&lt;foreign-keys&gt;&lt;key app="EN" db-id="5xatt0094rr92mepzaexd2xzx29appesae0a" timestamp="1523956662"&gt;907&lt;/key&gt;&lt;/foreign-keys&gt;&lt;ref-type name="Journal Article"&gt;17&lt;/ref-type&gt;&lt;contributors&gt;&lt;authors&gt;&lt;author&gt;Böheim, René&lt;/author&gt;&lt;author&gt;Leoni, Thomas&lt;/author&gt;&lt;/authors&gt;&lt;/contributors&gt;&lt;titles&gt;&lt;title&gt;Sickness and disability policies: Reform paths in OECD countries between 1990 and 2014&lt;/title&gt;&lt;secondary-title&gt;International Journal of Social Welfare&lt;/secondary-title&gt;&lt;/titles&gt;&lt;periodical&gt;&lt;full-title&gt;International Journal of Social Welfare&lt;/full-title&gt;&lt;/periodical&gt;&lt;pages&gt;168-185&lt;/pages&gt;&lt;volume&gt;27&lt;/volume&gt;&lt;number&gt;2&lt;/number&gt;&lt;dates&gt;&lt;year&gt;2018&lt;/year&gt;&lt;/dates&gt;&lt;isbn&gt;1468-2397&lt;/isbn&gt;&lt;urls&gt;&lt;related-urls&gt;&lt;url&gt;https://doi.org/10.1111/ijsw.12295&lt;/url&gt;&lt;/related-urls&gt;&lt;/urls&gt;&lt;/record&gt;&lt;/Cite&gt;&lt;/EndNote&gt;</w:instrText>
      </w:r>
      <w:r w:rsidR="00BA4633">
        <w:rPr>
          <w:rFonts w:ascii="Arial" w:hAnsi="Arial" w:cs="Arial"/>
          <w:lang w:val="en-US"/>
        </w:rPr>
        <w:fldChar w:fldCharType="separate"/>
      </w:r>
      <w:r w:rsidR="00BA4633">
        <w:rPr>
          <w:rFonts w:ascii="Arial" w:hAnsi="Arial" w:cs="Arial"/>
          <w:noProof/>
          <w:lang w:val="en-US"/>
        </w:rPr>
        <w:t>(2018)</w:t>
      </w:r>
      <w:r w:rsidR="00BA4633">
        <w:rPr>
          <w:rFonts w:ascii="Arial" w:hAnsi="Arial" w:cs="Arial"/>
          <w:lang w:val="en-US"/>
        </w:rPr>
        <w:fldChar w:fldCharType="end"/>
      </w:r>
      <w:r w:rsidRPr="0083351E">
        <w:rPr>
          <w:rFonts w:ascii="Arial" w:hAnsi="Arial" w:cs="Arial"/>
          <w:lang w:val="en-US"/>
        </w:rPr>
        <w:t xml:space="preserve"> that take into account changes up to the year 2013.</w:t>
      </w:r>
    </w:p>
    <w:p w14:paraId="46E81F59" w14:textId="45C59CDC" w:rsidR="007B709A" w:rsidRPr="0083351E" w:rsidRDefault="00DC04D7" w:rsidP="001904FB">
      <w:pPr>
        <w:pStyle w:val="Heading3"/>
        <w:rPr>
          <w:lang w:val="en-US"/>
        </w:rPr>
      </w:pPr>
      <w:r w:rsidRPr="0083351E">
        <w:rPr>
          <w:lang w:val="en-US"/>
        </w:rPr>
        <w:t xml:space="preserve">2.3 </w:t>
      </w:r>
      <w:r w:rsidR="007B709A" w:rsidRPr="0083351E">
        <w:rPr>
          <w:lang w:val="en-US"/>
        </w:rPr>
        <w:t>Analytical approach</w:t>
      </w:r>
    </w:p>
    <w:p w14:paraId="520766E2" w14:textId="2F3E295E" w:rsidR="007B709A" w:rsidRPr="0083351E" w:rsidRDefault="007B709A" w:rsidP="007B709A">
      <w:pPr>
        <w:pStyle w:val="Text"/>
        <w:rPr>
          <w:rFonts w:ascii="Arial" w:hAnsi="Arial" w:cs="Arial"/>
          <w:lang w:val="en-US"/>
        </w:rPr>
      </w:pPr>
      <w:r w:rsidRPr="0083351E">
        <w:rPr>
          <w:rFonts w:ascii="Arial" w:hAnsi="Arial" w:cs="Arial"/>
          <w:lang w:val="en-US"/>
        </w:rPr>
        <w:t>International comparisons of older workers’ employment are complicated by differences in retirement ages. One option is to restrict the analysis to a specific age group (e.g. 50-59 year olds), but this would exclude an important segment of the workforce in countries with</w:t>
      </w:r>
      <w:r w:rsidR="00DD2678" w:rsidRPr="0083351E">
        <w:rPr>
          <w:rFonts w:ascii="Arial" w:hAnsi="Arial" w:cs="Arial"/>
          <w:lang w:val="en-US"/>
        </w:rPr>
        <w:t xml:space="preserve"> a</w:t>
      </w:r>
      <w:r w:rsidRPr="0083351E">
        <w:rPr>
          <w:rFonts w:ascii="Arial" w:hAnsi="Arial" w:cs="Arial"/>
          <w:lang w:val="en-US"/>
        </w:rPr>
        <w:t xml:space="preserve"> high statutory retirement age. Furthermore, this would not necessarily ensure comparability, </w:t>
      </w:r>
      <w:r w:rsidRPr="0083351E">
        <w:rPr>
          <w:rFonts w:ascii="Arial" w:hAnsi="Arial" w:cs="Arial"/>
          <w:lang w:val="en-US"/>
        </w:rPr>
        <w:lastRenderedPageBreak/>
        <w:t xml:space="preserve">because the </w:t>
      </w:r>
      <w:r w:rsidR="0083351E">
        <w:rPr>
          <w:rFonts w:ascii="Arial" w:hAnsi="Arial" w:cs="Arial"/>
          <w:lang w:val="en-US"/>
        </w:rPr>
        <w:t>labor</w:t>
      </w:r>
      <w:r w:rsidRPr="0083351E">
        <w:rPr>
          <w:rFonts w:ascii="Arial" w:hAnsi="Arial" w:cs="Arial"/>
          <w:lang w:val="en-US"/>
        </w:rPr>
        <w:t xml:space="preserve"> market situation of persons of the same age in different countries could still be different depending on the time until statutory retirement. Since we are interested in how far different countries integrate the least healthy parts of their workforce, we instead focus on individuals who were between 50 and the respective statutory/regular pension age in the country at the time of the survey.</w:t>
      </w:r>
      <w:r w:rsidRPr="0083351E">
        <w:rPr>
          <w:rStyle w:val="FootnoteReference"/>
          <w:rFonts w:ascii="Arial" w:hAnsi="Arial" w:cs="Arial"/>
          <w:lang w:val="en-US"/>
        </w:rPr>
        <w:footnoteReference w:id="2"/>
      </w:r>
      <w:r w:rsidRPr="0083351E">
        <w:rPr>
          <w:rFonts w:ascii="Arial" w:hAnsi="Arial" w:cs="Arial"/>
          <w:lang w:val="en-US"/>
        </w:rPr>
        <w:t xml:space="preserve"> </w:t>
      </w:r>
    </w:p>
    <w:p w14:paraId="0102C5DF" w14:textId="3444417D" w:rsidR="00F862B2" w:rsidRPr="0083351E" w:rsidRDefault="007B709A" w:rsidP="007B709A">
      <w:pPr>
        <w:pStyle w:val="Text"/>
        <w:rPr>
          <w:rFonts w:ascii="Arial" w:hAnsi="Arial" w:cs="Arial"/>
          <w:lang w:val="en-US"/>
        </w:rPr>
      </w:pPr>
      <w:r w:rsidRPr="0083351E">
        <w:rPr>
          <w:rFonts w:ascii="Arial" w:hAnsi="Arial" w:cs="Arial"/>
          <w:lang w:val="en-US"/>
        </w:rPr>
        <w:t xml:space="preserve">This leaves us with a sample of </w:t>
      </w:r>
      <w:r w:rsidR="005A3579" w:rsidRPr="0083351E">
        <w:rPr>
          <w:rFonts w:ascii="Arial" w:hAnsi="Arial" w:cs="Arial"/>
          <w:lang w:val="en-US"/>
        </w:rPr>
        <w:t>148,293</w:t>
      </w:r>
      <w:r w:rsidRPr="0083351E">
        <w:rPr>
          <w:rFonts w:ascii="Arial" w:hAnsi="Arial" w:cs="Arial"/>
          <w:lang w:val="en-US"/>
        </w:rPr>
        <w:t xml:space="preserve"> observations for </w:t>
      </w:r>
      <w:r w:rsidR="005A3579" w:rsidRPr="0083351E">
        <w:rPr>
          <w:rFonts w:ascii="Arial" w:hAnsi="Arial" w:cs="Arial"/>
          <w:lang w:val="en-US"/>
        </w:rPr>
        <w:t xml:space="preserve">65,171 </w:t>
      </w:r>
      <w:r w:rsidRPr="0083351E">
        <w:rPr>
          <w:rFonts w:ascii="Arial" w:hAnsi="Arial" w:cs="Arial"/>
          <w:lang w:val="en-US"/>
        </w:rPr>
        <w:t>individuals</w:t>
      </w:r>
      <w:r w:rsidR="005A3579" w:rsidRPr="0083351E">
        <w:rPr>
          <w:rFonts w:ascii="Arial" w:hAnsi="Arial" w:cs="Arial"/>
          <w:lang w:val="en-US"/>
        </w:rPr>
        <w:t xml:space="preserve"> </w:t>
      </w:r>
      <w:r w:rsidRPr="0083351E">
        <w:rPr>
          <w:rFonts w:ascii="Arial" w:hAnsi="Arial" w:cs="Arial"/>
          <w:lang w:val="en-US"/>
        </w:rPr>
        <w:t>(</w:t>
      </w:r>
      <w:r w:rsidR="00F862B2" w:rsidRPr="0083351E">
        <w:rPr>
          <w:rFonts w:ascii="Arial" w:hAnsi="Arial" w:cs="Arial"/>
          <w:lang w:val="en-US"/>
        </w:rPr>
        <w:t xml:space="preserve">of which 110,345 observations are in the baseline/latest periods; </w:t>
      </w:r>
      <w:r w:rsidRPr="0083351E">
        <w:rPr>
          <w:rFonts w:ascii="Arial" w:hAnsi="Arial" w:cs="Arial"/>
          <w:lang w:val="en-US"/>
        </w:rPr>
        <w:t>see Online Appendix A</w:t>
      </w:r>
      <w:r w:rsidR="005A3579" w:rsidRPr="0083351E">
        <w:rPr>
          <w:rFonts w:ascii="Arial" w:hAnsi="Arial" w:cs="Arial"/>
          <w:lang w:val="en-US"/>
        </w:rPr>
        <w:t>3</w:t>
      </w:r>
      <w:r w:rsidRPr="0083351E">
        <w:rPr>
          <w:rFonts w:ascii="Arial" w:hAnsi="Arial" w:cs="Arial"/>
          <w:lang w:val="en-US"/>
        </w:rPr>
        <w:t xml:space="preserve"> for sample size per country/wave). </w:t>
      </w:r>
      <w:r w:rsidR="00F862B2" w:rsidRPr="0083351E">
        <w:rPr>
          <w:rFonts w:ascii="Arial" w:hAnsi="Arial" w:cs="Arial"/>
          <w:lang w:val="en-US"/>
        </w:rPr>
        <w:t>While this is a large sample overall, the sample sizes for the SHARE countries are often small (particularly when we restrict our analysis to single tertiles of the health distribution), and we are therefore unable to stratify our analyses by gender</w:t>
      </w:r>
      <w:r w:rsidR="004E0C0E" w:rsidRPr="0083351E">
        <w:rPr>
          <w:rFonts w:ascii="Arial" w:hAnsi="Arial" w:cs="Arial"/>
          <w:lang w:val="en-US"/>
        </w:rPr>
        <w:t xml:space="preserve"> in our main analyses (although we do show gender-stratified results in sensitivity analyses; see</w:t>
      </w:r>
      <w:r w:rsidR="001E5362" w:rsidRPr="0083351E">
        <w:rPr>
          <w:rFonts w:ascii="Arial" w:hAnsi="Arial" w:cs="Arial"/>
          <w:lang w:val="en-US"/>
        </w:rPr>
        <w:t xml:space="preserve"> section</w:t>
      </w:r>
      <w:r w:rsidR="004E0C0E" w:rsidRPr="0083351E">
        <w:rPr>
          <w:rFonts w:ascii="Arial" w:hAnsi="Arial" w:cs="Arial"/>
          <w:lang w:val="en-US"/>
        </w:rPr>
        <w:t xml:space="preserve"> 3.1 below)</w:t>
      </w:r>
      <w:r w:rsidR="00F862B2" w:rsidRPr="0083351E">
        <w:rPr>
          <w:rFonts w:ascii="Arial" w:hAnsi="Arial" w:cs="Arial"/>
          <w:lang w:val="en-US"/>
        </w:rPr>
        <w:t xml:space="preserve">. Incomplete </w:t>
      </w:r>
      <w:r w:rsidRPr="0083351E">
        <w:rPr>
          <w:rFonts w:ascii="Arial" w:hAnsi="Arial" w:cs="Arial"/>
          <w:lang w:val="en-US"/>
        </w:rPr>
        <w:t xml:space="preserve">data </w:t>
      </w:r>
      <w:r w:rsidR="00F862B2" w:rsidRPr="0083351E">
        <w:rPr>
          <w:rFonts w:ascii="Arial" w:hAnsi="Arial" w:cs="Arial"/>
          <w:lang w:val="en-US"/>
        </w:rPr>
        <w:t xml:space="preserve">is </w:t>
      </w:r>
      <w:r w:rsidRPr="0083351E">
        <w:rPr>
          <w:rFonts w:ascii="Arial" w:hAnsi="Arial" w:cs="Arial"/>
          <w:lang w:val="en-US"/>
        </w:rPr>
        <w:t xml:space="preserve">generally </w:t>
      </w:r>
      <w:r w:rsidR="00F862B2" w:rsidRPr="0083351E">
        <w:rPr>
          <w:rFonts w:ascii="Arial" w:hAnsi="Arial" w:cs="Arial"/>
          <w:lang w:val="en-US"/>
        </w:rPr>
        <w:t xml:space="preserve">low </w:t>
      </w:r>
      <w:r w:rsidRPr="0083351E">
        <w:rPr>
          <w:rFonts w:ascii="Arial" w:hAnsi="Arial" w:cs="Arial"/>
          <w:lang w:val="en-US"/>
        </w:rPr>
        <w:t xml:space="preserve">for all </w:t>
      </w:r>
      <w:r w:rsidR="00F862B2" w:rsidRPr="0083351E">
        <w:rPr>
          <w:rFonts w:ascii="Arial" w:hAnsi="Arial" w:cs="Arial"/>
          <w:lang w:val="en-US"/>
        </w:rPr>
        <w:t xml:space="preserve">survey-waves </w:t>
      </w:r>
      <w:r w:rsidRPr="0083351E">
        <w:rPr>
          <w:rFonts w:ascii="Arial" w:hAnsi="Arial" w:cs="Arial"/>
          <w:lang w:val="en-US"/>
        </w:rPr>
        <w:t xml:space="preserve">with the exception of HRS </w:t>
      </w:r>
      <w:r w:rsidR="00F862B2" w:rsidRPr="0083351E">
        <w:rPr>
          <w:rFonts w:ascii="Arial" w:hAnsi="Arial" w:cs="Arial"/>
          <w:lang w:val="en-US"/>
        </w:rPr>
        <w:t xml:space="preserve">(particularly the earlier waves, primarily for mental health and certain ADL/mobility limitations) </w:t>
      </w:r>
      <w:r w:rsidRPr="0083351E">
        <w:rPr>
          <w:rFonts w:ascii="Arial" w:hAnsi="Arial" w:cs="Arial"/>
          <w:lang w:val="en-US"/>
        </w:rPr>
        <w:t>and ELSA (</w:t>
      </w:r>
      <w:r w:rsidR="00F862B2" w:rsidRPr="0083351E">
        <w:rPr>
          <w:rFonts w:ascii="Arial" w:hAnsi="Arial" w:cs="Arial"/>
          <w:lang w:val="en-US"/>
        </w:rPr>
        <w:t xml:space="preserve">for BMI, </w:t>
      </w:r>
      <w:r w:rsidRPr="0083351E">
        <w:rPr>
          <w:rFonts w:ascii="Arial" w:hAnsi="Arial" w:cs="Arial"/>
          <w:lang w:val="en-US"/>
        </w:rPr>
        <w:t>which required physical measurements and was only undertaken at alternate waves)</w:t>
      </w:r>
      <w:r w:rsidR="00F862B2" w:rsidRPr="0083351E">
        <w:rPr>
          <w:rFonts w:ascii="Arial" w:hAnsi="Arial" w:cs="Arial"/>
          <w:lang w:val="en-US"/>
        </w:rPr>
        <w:t>, as shown in Online Appendix A2</w:t>
      </w:r>
      <w:r w:rsidRPr="0083351E">
        <w:rPr>
          <w:rFonts w:ascii="Arial" w:hAnsi="Arial" w:cs="Arial"/>
          <w:lang w:val="en-US"/>
        </w:rPr>
        <w:t xml:space="preserve">. </w:t>
      </w:r>
      <w:r w:rsidR="00F862B2" w:rsidRPr="0083351E">
        <w:rPr>
          <w:rFonts w:ascii="Arial" w:hAnsi="Arial" w:cs="Arial"/>
          <w:lang w:val="en-US"/>
        </w:rPr>
        <w:t>We consider the role of missing data in two sensitivity analyses, one of which excludes BMI to reduce missingness in ELSA, the other of which performs a full multiple imputation analysis; this is described below and in Online Appendix A4</w:t>
      </w:r>
      <w:r w:rsidR="00FD4F19" w:rsidRPr="0083351E">
        <w:rPr>
          <w:rFonts w:ascii="Arial" w:hAnsi="Arial" w:cs="Arial"/>
          <w:lang w:val="en-US"/>
        </w:rPr>
        <w:t xml:space="preserve"> (Tables A5 and A6)</w:t>
      </w:r>
      <w:r w:rsidR="00F862B2" w:rsidRPr="0083351E">
        <w:rPr>
          <w:rFonts w:ascii="Arial" w:hAnsi="Arial" w:cs="Arial"/>
          <w:lang w:val="en-US"/>
        </w:rPr>
        <w:t>.</w:t>
      </w:r>
    </w:p>
    <w:p w14:paraId="626DA05A" w14:textId="13AEDA1E" w:rsidR="007B709A" w:rsidRPr="0083351E" w:rsidRDefault="007B709A" w:rsidP="007B709A">
      <w:pPr>
        <w:pStyle w:val="Text"/>
        <w:rPr>
          <w:rFonts w:ascii="Arial" w:hAnsi="Arial" w:cs="Arial"/>
          <w:lang w:val="en-US"/>
        </w:rPr>
      </w:pPr>
      <w:r w:rsidRPr="0083351E">
        <w:rPr>
          <w:rFonts w:ascii="Arial" w:hAnsi="Arial" w:cs="Arial"/>
          <w:lang w:val="en-US"/>
        </w:rPr>
        <w:t>The health index is generated using a PCA of the health variables</w:t>
      </w:r>
      <w:r w:rsidR="00DD2678" w:rsidRPr="0083351E">
        <w:rPr>
          <w:rFonts w:ascii="Arial" w:hAnsi="Arial" w:cs="Arial"/>
          <w:lang w:val="en-US"/>
        </w:rPr>
        <w:t xml:space="preserve"> listed above</w:t>
      </w:r>
      <w:r w:rsidRPr="0083351E">
        <w:rPr>
          <w:rFonts w:ascii="Arial" w:hAnsi="Arial" w:cs="Arial"/>
          <w:lang w:val="en-US"/>
        </w:rPr>
        <w:t xml:space="preserve">. We use the first principal component, which represents the weighted average of the health indicators (where the weights are chosen to maximize the proportion of the variance of the individual </w:t>
      </w:r>
      <w:r w:rsidRPr="0083351E">
        <w:rPr>
          <w:rFonts w:ascii="Arial" w:hAnsi="Arial" w:cs="Arial"/>
          <w:lang w:val="en-US"/>
        </w:rPr>
        <w:lastRenderedPageBreak/>
        <w:t>health indicators that can be explained by the first principal component</w:t>
      </w:r>
      <w:r w:rsidR="004547D0" w:rsidRPr="0083351E">
        <w:rPr>
          <w:rStyle w:val="FootnoteReference"/>
          <w:rFonts w:ascii="Arial" w:hAnsi="Arial" w:cs="Arial"/>
          <w:lang w:val="en-US"/>
        </w:rPr>
        <w:footnoteReference w:id="3"/>
      </w:r>
      <w:r w:rsidRPr="0083351E">
        <w:rPr>
          <w:rFonts w:ascii="Arial" w:hAnsi="Arial" w:cs="Arial"/>
          <w:lang w:val="en-US"/>
        </w:rPr>
        <w:t xml:space="preserve">).  The first principal component can be interpreted as a latent health index. </w:t>
      </w:r>
      <w:r w:rsidR="001E5362" w:rsidRPr="0083351E">
        <w:rPr>
          <w:rFonts w:ascii="Arial" w:hAnsi="Arial" w:cs="Arial"/>
          <w:lang w:val="en-US"/>
        </w:rPr>
        <w:t xml:space="preserve">In the PCA </w:t>
      </w:r>
      <w:r w:rsidRPr="0083351E">
        <w:rPr>
          <w:rFonts w:ascii="Arial" w:hAnsi="Arial" w:cs="Arial"/>
          <w:lang w:val="en-US"/>
        </w:rPr>
        <w:t xml:space="preserve">we </w:t>
      </w:r>
      <w:r w:rsidR="00663F74" w:rsidRPr="0083351E">
        <w:rPr>
          <w:rFonts w:ascii="Arial" w:hAnsi="Arial" w:cs="Arial"/>
          <w:lang w:val="en-US"/>
        </w:rPr>
        <w:t xml:space="preserve">use the population aged 50 to 67 years </w:t>
      </w:r>
      <w:r w:rsidR="001E5362" w:rsidRPr="0083351E">
        <w:rPr>
          <w:rFonts w:ascii="Arial" w:hAnsi="Arial" w:cs="Arial"/>
          <w:lang w:val="en-US"/>
        </w:rPr>
        <w:t xml:space="preserve">and pool all waves </w:t>
      </w:r>
      <w:r w:rsidRPr="0083351E">
        <w:rPr>
          <w:rFonts w:ascii="Arial" w:hAnsi="Arial" w:cs="Arial"/>
          <w:lang w:val="en-US"/>
        </w:rPr>
        <w:t xml:space="preserve">to </w:t>
      </w:r>
      <w:r w:rsidR="00663F74" w:rsidRPr="0083351E">
        <w:rPr>
          <w:rFonts w:ascii="Arial" w:hAnsi="Arial" w:cs="Arial"/>
          <w:lang w:val="en-US"/>
        </w:rPr>
        <w:t>maximi</w:t>
      </w:r>
      <w:r w:rsidR="0083351E">
        <w:rPr>
          <w:rFonts w:ascii="Arial" w:hAnsi="Arial" w:cs="Arial"/>
          <w:lang w:val="en-US"/>
        </w:rPr>
        <w:t>z</w:t>
      </w:r>
      <w:r w:rsidR="00663F74" w:rsidRPr="0083351E">
        <w:rPr>
          <w:rFonts w:ascii="Arial" w:hAnsi="Arial" w:cs="Arial"/>
          <w:lang w:val="en-US"/>
        </w:rPr>
        <w:t xml:space="preserve">e sample size and to </w:t>
      </w:r>
      <w:r w:rsidRPr="0083351E">
        <w:rPr>
          <w:rFonts w:ascii="Arial" w:hAnsi="Arial" w:cs="Arial"/>
          <w:lang w:val="en-US"/>
        </w:rPr>
        <w:t xml:space="preserve">ensure that each health indicator is consistently weighted over time. </w:t>
      </w:r>
      <w:r w:rsidR="001E5362" w:rsidRPr="0083351E">
        <w:rPr>
          <w:rFonts w:ascii="Arial" w:hAnsi="Arial" w:cs="Arial"/>
          <w:lang w:val="en-US"/>
        </w:rPr>
        <w:t xml:space="preserve">The PCA is however carried out separately for each country, to avoid the assumption that measures are interpreted identically cross-nationally (although as we show in Online Appendix A7, weightings in practice are </w:t>
      </w:r>
      <w:r w:rsidR="00401AC2" w:rsidRPr="0083351E">
        <w:rPr>
          <w:rFonts w:ascii="Arial" w:hAnsi="Arial" w:cs="Arial"/>
          <w:lang w:val="en-US"/>
        </w:rPr>
        <w:t xml:space="preserve">very </w:t>
      </w:r>
      <w:r w:rsidR="001E5362" w:rsidRPr="0083351E">
        <w:rPr>
          <w:rFonts w:ascii="Arial" w:hAnsi="Arial" w:cs="Arial"/>
          <w:lang w:val="en-US"/>
        </w:rPr>
        <w:t xml:space="preserve">similar across countries). </w:t>
      </w:r>
      <w:r w:rsidRPr="0083351E">
        <w:rPr>
          <w:rFonts w:ascii="Arial" w:hAnsi="Arial" w:cs="Arial"/>
          <w:lang w:val="en-US"/>
        </w:rPr>
        <w:t>We use this to construct percentile scores of each individual’s position within the health distribution (within that country-wave); for most analyses, we group the scores and consider those in the bottom tertile as being in ‘poor health’ in that country.</w:t>
      </w:r>
      <w:r w:rsidR="004547D0" w:rsidRPr="0083351E">
        <w:rPr>
          <w:rFonts w:ascii="Arial" w:hAnsi="Arial" w:cs="Arial"/>
          <w:lang w:val="en-US"/>
        </w:rPr>
        <w:t xml:space="preserve"> This creates equally-sized groups of those with </w:t>
      </w:r>
      <w:r w:rsidR="004547D0" w:rsidRPr="0083351E">
        <w:rPr>
          <w:rFonts w:ascii="Arial" w:hAnsi="Arial" w:cs="Arial"/>
          <w:i/>
          <w:lang w:val="en-US"/>
        </w:rPr>
        <w:t>relative</w:t>
      </w:r>
      <w:r w:rsidR="004547D0" w:rsidRPr="0083351E">
        <w:rPr>
          <w:rFonts w:ascii="Arial" w:hAnsi="Arial" w:cs="Arial"/>
          <w:lang w:val="en-US"/>
        </w:rPr>
        <w:t xml:space="preserve"> poor health in each wave, rather than differently-sized groups with similar </w:t>
      </w:r>
      <w:r w:rsidR="004547D0" w:rsidRPr="0083351E">
        <w:rPr>
          <w:rFonts w:ascii="Arial" w:hAnsi="Arial" w:cs="Arial"/>
          <w:i/>
          <w:lang w:val="en-US"/>
        </w:rPr>
        <w:t>absolute</w:t>
      </w:r>
      <w:r w:rsidR="004547D0" w:rsidRPr="0083351E">
        <w:rPr>
          <w:rFonts w:ascii="Arial" w:hAnsi="Arial" w:cs="Arial"/>
          <w:lang w:val="en-US"/>
        </w:rPr>
        <w:t xml:space="preserve"> health.</w:t>
      </w:r>
      <w:r w:rsidR="004547D0" w:rsidRPr="0083351E" w:rsidDel="004547D0">
        <w:rPr>
          <w:rFonts w:ascii="Arial" w:hAnsi="Arial" w:cs="Arial"/>
          <w:lang w:val="en-US"/>
        </w:rPr>
        <w:t xml:space="preserve"> </w:t>
      </w:r>
    </w:p>
    <w:p w14:paraId="22AD7A36" w14:textId="51048789" w:rsidR="007B709A" w:rsidRPr="0083351E" w:rsidRDefault="007B709A" w:rsidP="007B709A">
      <w:pPr>
        <w:pStyle w:val="Text"/>
        <w:rPr>
          <w:rFonts w:ascii="Arial" w:hAnsi="Arial" w:cs="Arial"/>
          <w:lang w:val="en-US"/>
        </w:rPr>
      </w:pPr>
      <w:r w:rsidRPr="0083351E">
        <w:rPr>
          <w:rFonts w:ascii="Arial" w:hAnsi="Arial" w:cs="Arial"/>
          <w:lang w:val="en-US"/>
        </w:rPr>
        <w:t xml:space="preserve">To examine changes over time net of demographic change, we estimate the impact of health on </w:t>
      </w:r>
      <w:r w:rsidR="00332FA6" w:rsidRPr="0083351E">
        <w:rPr>
          <w:rFonts w:ascii="Arial" w:hAnsi="Arial" w:cs="Arial"/>
          <w:lang w:val="en-US"/>
        </w:rPr>
        <w:t>employment status</w:t>
      </w:r>
      <w:proofErr w:type="gramStart"/>
      <w:r w:rsidRPr="0083351E">
        <w:rPr>
          <w:rFonts w:ascii="Arial" w:hAnsi="Arial" w:cs="Arial"/>
          <w:lang w:val="en-US"/>
        </w:rPr>
        <w:t xml:space="preserve">, </w:t>
      </w:r>
      <w:proofErr w:type="gramEnd"/>
      <m:oMath>
        <m:sSub>
          <m:sSubPr>
            <m:ctrlPr>
              <w:rPr>
                <w:rFonts w:ascii="Cambria Math" w:hAnsi="Cambria Math" w:cs="Arial"/>
                <w:lang w:val="en-US"/>
              </w:rPr>
            </m:ctrlPr>
          </m:sSubPr>
          <m:e>
            <m:r>
              <w:rPr>
                <w:rFonts w:ascii="Cambria Math" w:hAnsi="Cambria Math" w:cs="Arial"/>
                <w:lang w:val="en-US"/>
              </w:rPr>
              <m:t>y</m:t>
            </m:r>
          </m:e>
          <m:sub>
            <m:r>
              <w:rPr>
                <w:rFonts w:ascii="Cambria Math" w:hAnsi="Cambria Math" w:cs="Arial"/>
                <w:lang w:val="en-US"/>
              </w:rPr>
              <m:t>ijk</m:t>
            </m:r>
          </m:sub>
        </m:sSub>
      </m:oMath>
      <w:r w:rsidRPr="0083351E">
        <w:rPr>
          <w:rFonts w:ascii="Arial" w:hAnsi="Arial" w:cs="Arial"/>
          <w:lang w:val="en-US"/>
        </w:rPr>
        <w:t>:</w:t>
      </w:r>
      <w:r w:rsidR="00DD2678" w:rsidRPr="0083351E">
        <w:rPr>
          <w:rStyle w:val="FootnoteReference"/>
          <w:rFonts w:ascii="Arial" w:hAnsi="Arial" w:cs="Arial"/>
          <w:lang w:val="en-US"/>
        </w:rPr>
        <w:t xml:space="preserve"> </w:t>
      </w:r>
    </w:p>
    <w:bookmarkEnd w:id="21"/>
    <w:p w14:paraId="74361C91" w14:textId="16964349" w:rsidR="007B709A" w:rsidRPr="0083351E" w:rsidRDefault="00552FF4" w:rsidP="007B709A">
      <w:pPr>
        <w:pStyle w:val="Text"/>
        <w:rPr>
          <w:rFonts w:ascii="Times New Roman" w:hAnsi="Times New Roman" w:cs="Times New Roman"/>
          <w:color w:val="auto"/>
          <w:lang w:val="en-US"/>
        </w:rPr>
      </w:pPr>
      <m:oMathPara>
        <m:oMath>
          <m:sSub>
            <m:sSubPr>
              <m:ctrlPr>
                <w:rPr>
                  <w:rFonts w:ascii="Cambria Math" w:hAnsi="Cambria Math" w:cs="Times New Roman"/>
                  <w:color w:val="auto"/>
                  <w:lang w:val="en-US"/>
                </w:rPr>
              </m:ctrlPr>
            </m:sSubPr>
            <m:e>
              <m:r>
                <w:rPr>
                  <w:rFonts w:ascii="Cambria Math" w:hAnsi="Cambria Math" w:cs="Times New Roman"/>
                  <w:color w:val="auto"/>
                  <w:lang w:val="en-US"/>
                </w:rPr>
                <m:t>y</m:t>
              </m:r>
            </m:e>
            <m:sub>
              <m: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1</m:t>
                  </m:r>
                </m:sub>
              </m:sSub>
              <m:r>
                <m:rPr>
                  <m:sty m:val="p"/>
                </m:rPr>
                <w:rPr>
                  <w:rFonts w:ascii="Cambria Math" w:hAnsi="Cambria Math" w:cs="Times New Roman"/>
                  <w:color w:val="auto"/>
                  <w:lang w:val="en-US"/>
                </w:rPr>
                <m:t>health</m:t>
              </m:r>
            </m:e>
            <m:sub>
              <m: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2</m:t>
                  </m:r>
                </m:sub>
              </m:sSub>
              <m:r>
                <m:rPr>
                  <m:sty m:val="p"/>
                </m:rPr>
                <w:rPr>
                  <w:rFonts w:ascii="Cambria Math" w:hAnsi="Cambria Math" w:cs="Times New Roman"/>
                  <w:color w:val="auto"/>
                  <w:lang w:val="en-US"/>
                </w:rPr>
                <m:t>country</m:t>
              </m:r>
            </m:e>
            <m:sub>
              <m:r>
                <w:rPr>
                  <w:rFonts w:ascii="Cambria Math" w:hAnsi="Cambria Math" w:cs="Times New Roman"/>
                  <w:color w:val="auto"/>
                  <w:lang w:val="en-US"/>
                </w:rPr>
                <m:t>j</m:t>
              </m:r>
            </m:sub>
          </m:sSub>
          <m:r>
            <w:rPr>
              <w:rFonts w:ascii="Cambria Math" w:hAnsi="Cambria Math" w:cs="Times New Roman"/>
              <w:color w:val="auto"/>
              <w:lang w:val="en-US"/>
            </w:rPr>
            <m:t>+</m:t>
          </m:r>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3</m:t>
              </m:r>
            </m:sub>
          </m:sSub>
          <m:d>
            <m:dPr>
              <m:ctrlPr>
                <w:rPr>
                  <w:rFonts w:ascii="Cambria Math" w:hAnsi="Cambria Math" w:cs="Times New Roman"/>
                  <w:color w:val="auto"/>
                  <w:lang w:val="en-US"/>
                </w:rPr>
              </m:ctrlPr>
            </m:dPr>
            <m:e>
              <m:sSub>
                <m:sSubPr>
                  <m:ctrlPr>
                    <w:rPr>
                      <w:rFonts w:ascii="Cambria Math" w:hAnsi="Cambria Math" w:cs="Times New Roman"/>
                      <w:color w:val="auto"/>
                      <w:lang w:val="en-US"/>
                    </w:rPr>
                  </m:ctrlPr>
                </m:sSubPr>
                <m:e>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health</m:t>
                      </m:r>
                    </m:e>
                    <m:sub>
                      <m:r>
                        <w:rPr>
                          <w:rFonts w:ascii="Cambria Math" w:hAnsi="Cambria Math" w:cs="Times New Roman"/>
                          <w:color w:val="auto"/>
                          <w:lang w:val="en-US"/>
                        </w:rPr>
                        <m:t>ijt</m:t>
                      </m:r>
                    </m:sub>
                  </m:sSub>
                  <m:r>
                    <w:rPr>
                      <w:rFonts w:ascii="Cambria Math" w:hAnsi="Cambria Math" w:cs="Times New Roman"/>
                      <w:color w:val="auto"/>
                      <w:lang w:val="en-US"/>
                    </w:rPr>
                    <m:t>*</m:t>
                  </m:r>
                  <m:r>
                    <m:rPr>
                      <m:sty m:val="p"/>
                    </m:rPr>
                    <w:rPr>
                      <w:rFonts w:ascii="Cambria Math" w:hAnsi="Cambria Math" w:cs="Times New Roman"/>
                      <w:color w:val="auto"/>
                      <w:lang w:val="en-US"/>
                    </w:rPr>
                    <m:t>country</m:t>
                  </m:r>
                </m:e>
                <m:sub>
                  <m:r>
                    <w:rPr>
                      <w:rFonts w:ascii="Cambria Math" w:hAnsi="Cambria Math" w:cs="Times New Roman"/>
                      <w:color w:val="auto"/>
                      <w:lang w:val="en-US"/>
                    </w:rPr>
                    <m:t>j</m:t>
                  </m:r>
                </m:sub>
              </m:sSub>
            </m:e>
          </m:d>
          <m:r>
            <w:rPr>
              <w:rFonts w:ascii="Cambria Math" w:hAnsi="Cambria Math" w:cs="Times New Roman"/>
              <w:color w:val="auto"/>
              <w:lang w:val="en-US"/>
            </w:rPr>
            <m:t>+</m:t>
          </m:r>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4</m:t>
              </m:r>
            </m:sub>
          </m:sSub>
          <m:r>
            <m:rPr>
              <m:sty m:val="p"/>
            </m:rPr>
            <w:rPr>
              <w:rFonts w:ascii="Cambria Math" w:hAnsi="Cambria Math" w:cs="Times New Roman"/>
              <w:color w:val="auto"/>
              <w:lang w:val="en-US"/>
            </w:rPr>
            <m:t>t</m:t>
          </m:r>
          <m:r>
            <w:rPr>
              <w:rFonts w:ascii="Cambria Math" w:hAnsi="Cambria Math" w:cs="Times New Roman"/>
              <w:color w:val="auto"/>
              <w:lang w:val="en-US"/>
            </w:rPr>
            <m:t>+</m:t>
          </m:r>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5</m:t>
              </m:r>
            </m:sub>
          </m:sSub>
          <m:d>
            <m:dPr>
              <m:ctrlPr>
                <w:rPr>
                  <w:rFonts w:ascii="Cambria Math" w:hAnsi="Cambria Math" w:cs="Times New Roman"/>
                  <w:i/>
                  <w:color w:val="auto"/>
                  <w:lang w:val="en-US"/>
                </w:rPr>
              </m:ctrlPr>
            </m:dPr>
            <m:e>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health</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r>
                <m:rPr>
                  <m:sty m:val="p"/>
                </m:rPr>
                <w:rPr>
                  <w:rFonts w:ascii="Cambria Math" w:hAnsi="Cambria Math" w:cs="Times New Roman"/>
                  <w:color w:val="auto"/>
                  <w:lang w:val="en-US"/>
                </w:rPr>
                <m:t>t</m:t>
              </m:r>
            </m:e>
          </m:d>
          <m:r>
            <w:rPr>
              <w:rFonts w:ascii="Cambria Math" w:hAnsi="Cambria Math" w:cs="Times New Roman"/>
              <w:color w:val="auto"/>
              <w:lang w:val="en-US"/>
            </w:rPr>
            <m:t>+</m:t>
          </m:r>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6</m:t>
              </m:r>
            </m:sub>
          </m:sSub>
          <m:d>
            <m:dPr>
              <m:ctrlPr>
                <w:rPr>
                  <w:rFonts w:ascii="Cambria Math" w:hAnsi="Cambria Math" w:cs="Times New Roman"/>
                  <w:i/>
                  <w:color w:val="auto"/>
                  <w:lang w:val="en-US"/>
                </w:rPr>
              </m:ctrlPr>
            </m:dPr>
            <m:e>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country</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r>
                <m:rPr>
                  <m:sty m:val="p"/>
                </m:rPr>
                <w:rPr>
                  <w:rFonts w:ascii="Cambria Math" w:hAnsi="Cambria Math" w:cs="Times New Roman"/>
                  <w:color w:val="auto"/>
                  <w:lang w:val="en-US"/>
                </w:rPr>
                <m:t>t</m:t>
              </m:r>
            </m:e>
          </m:d>
          <m:r>
            <w:rPr>
              <w:rFonts w:ascii="Cambria Math" w:hAnsi="Cambria Math" w:cs="Times New Roman"/>
              <w:color w:val="auto"/>
              <w:lang w:val="en-US"/>
            </w:rPr>
            <m:t xml:space="preserve"> +</m:t>
          </m:r>
          <m:sSub>
            <m:sSubPr>
              <m:ctrlPr>
                <w:rPr>
                  <w:rFonts w:ascii="Cambria Math" w:hAnsi="Cambria Math" w:cs="Times New Roman"/>
                  <w:b/>
                  <w:color w:val="auto"/>
                  <w:lang w:val="en-US"/>
                </w:rPr>
              </m:ctrlPr>
            </m:sSubPr>
            <m:e>
              <m:r>
                <m:rPr>
                  <m:sty m:val="b"/>
                </m:rPr>
                <w:rPr>
                  <w:rFonts w:ascii="Cambria Math" w:hAnsi="Cambria Math" w:cs="Times New Roman"/>
                  <w:color w:val="auto"/>
                  <w:lang w:val="en-US"/>
                </w:rPr>
                <m:t>β</m:t>
              </m:r>
            </m:e>
            <m:sub>
              <m:r>
                <m:rPr>
                  <m:sty m:val="b"/>
                </m:rPr>
                <w:rPr>
                  <w:rFonts w:ascii="Cambria Math" w:hAnsi="Cambria Math" w:cs="Times New Roman"/>
                  <w:color w:val="auto"/>
                  <w:lang w:val="en-US"/>
                </w:rPr>
                <m:t>7</m:t>
              </m:r>
            </m:sub>
          </m:sSub>
          <m:d>
            <m:dPr>
              <m:ctrlPr>
                <w:rPr>
                  <w:rFonts w:ascii="Cambria Math" w:hAnsi="Cambria Math" w:cs="Times New Roman"/>
                  <w:i/>
                  <w:color w:val="auto"/>
                  <w:lang w:val="en-US"/>
                </w:rPr>
              </m:ctrlPr>
            </m:dPr>
            <m:e>
              <m:sSub>
                <m:sSubPr>
                  <m:ctrlPr>
                    <w:rPr>
                      <w:rFonts w:ascii="Cambria Math" w:hAnsi="Cambria Math" w:cs="Times New Roman"/>
                      <w:color w:val="auto"/>
                      <w:lang w:val="en-US"/>
                    </w:rPr>
                  </m:ctrlPr>
                </m:sSubPr>
                <m:e>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health</m:t>
                      </m:r>
                    </m:e>
                    <m:sub>
                      <m:r>
                        <w:rPr>
                          <w:rFonts w:ascii="Cambria Math" w:hAnsi="Cambria Math" w:cs="Times New Roman"/>
                          <w:color w:val="auto"/>
                          <w:lang w:val="en-US"/>
                        </w:rPr>
                        <m:t>ijt</m:t>
                      </m:r>
                    </m:sub>
                  </m:sSub>
                  <m:r>
                    <m:rPr>
                      <m:sty m:val="p"/>
                    </m:rPr>
                    <w:rPr>
                      <w:rFonts w:ascii="Cambria Math" w:hAnsi="Cambria Math" w:cs="Times New Roman"/>
                      <w:color w:val="auto"/>
                      <w:lang w:val="en-US"/>
                    </w:rPr>
                    <m:t>*country</m:t>
                  </m:r>
                </m:e>
                <m:sub>
                  <m:r>
                    <m:rPr>
                      <m:sty m:val="p"/>
                    </m:rPr>
                    <w:rPr>
                      <w:rFonts w:ascii="Cambria Math" w:hAnsi="Cambria Math" w:cs="Times New Roman"/>
                      <w:color w:val="auto"/>
                      <w:lang w:val="en-US"/>
                    </w:rPr>
                    <m:t>j</m:t>
                  </m:r>
                </m:sub>
              </m:sSub>
              <m:r>
                <w:rPr>
                  <w:rFonts w:ascii="Cambria Math" w:hAnsi="Cambria Math" w:cs="Times New Roman"/>
                  <w:color w:val="auto"/>
                  <w:lang w:val="en-US"/>
                </w:rPr>
                <m:t>*</m:t>
              </m:r>
              <m:r>
                <m:rPr>
                  <m:sty m:val="p"/>
                </m:rPr>
                <w:rPr>
                  <w:rFonts w:ascii="Cambria Math" w:hAnsi="Cambria Math" w:cs="Times New Roman"/>
                  <w:color w:val="auto"/>
                  <w:lang w:val="en-US"/>
                </w:rPr>
                <m:t>t</m:t>
              </m:r>
            </m:e>
          </m:d>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8</m:t>
              </m:r>
            </m:sub>
          </m:sSub>
          <m:r>
            <m:rPr>
              <m:sty m:val="p"/>
            </m:rPr>
            <w:rPr>
              <w:rFonts w:ascii="Cambria Math" w:hAnsi="Cambria Math" w:cs="Times New Roman"/>
              <w:color w:val="auto"/>
              <w:lang w:val="en-US"/>
            </w:rPr>
            <m:t>ag</m:t>
          </m:r>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e</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9</m:t>
              </m:r>
            </m:sub>
          </m:sSub>
          <m:sSubSup>
            <m:sSubSupPr>
              <m:ctrlPr>
                <w:rPr>
                  <w:rFonts w:ascii="Cambria Math" w:hAnsi="Cambria Math" w:cs="Times New Roman"/>
                  <w:color w:val="auto"/>
                  <w:lang w:val="en-US"/>
                </w:rPr>
              </m:ctrlPr>
            </m:sSubSupPr>
            <m:e>
              <m:r>
                <m:rPr>
                  <m:sty m:val="p"/>
                </m:rPr>
                <w:rPr>
                  <w:rFonts w:ascii="Cambria Math" w:hAnsi="Cambria Math" w:cs="Times New Roman"/>
                  <w:color w:val="auto"/>
                  <w:lang w:val="en-US"/>
                </w:rPr>
                <m:t>age</m:t>
              </m:r>
            </m:e>
            <m:sub>
              <m:r>
                <m:rPr>
                  <m:sty m:val="p"/>
                </m:rPr>
                <w:rPr>
                  <w:rFonts w:ascii="Cambria Math" w:hAnsi="Cambria Math" w:cs="Times New Roman"/>
                  <w:color w:val="auto"/>
                  <w:lang w:val="en-US"/>
                </w:rPr>
                <m:t>ijt</m:t>
              </m:r>
            </m:sub>
            <m:sup>
              <m:r>
                <w:rPr>
                  <w:rFonts w:ascii="Cambria Math" w:hAnsi="Cambria Math" w:cs="Times New Roman"/>
                  <w:color w:val="auto"/>
                  <w:lang w:val="en-US"/>
                </w:rPr>
                <m:t>2</m:t>
              </m:r>
            </m:sup>
          </m:sSubSup>
          <m:r>
            <m:rPr>
              <m:sty m:val="p"/>
            </m:rP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10</m:t>
              </m:r>
            </m:sub>
          </m:sSub>
          <m:d>
            <m:dPr>
              <m:ctrlPr>
                <w:rPr>
                  <w:rFonts w:ascii="Cambria Math" w:hAnsi="Cambria Math" w:cs="Times New Roman"/>
                  <w:color w:val="auto"/>
                  <w:lang w:val="en-US"/>
                </w:rPr>
              </m:ctrlPr>
            </m:dPr>
            <m:e>
              <m:r>
                <m:rPr>
                  <m:sty m:val="p"/>
                </m:rPr>
                <w:rPr>
                  <w:rFonts w:ascii="Cambria Math" w:hAnsi="Cambria Math" w:cs="Times New Roman"/>
                  <w:color w:val="auto"/>
                  <w:lang w:val="en-US"/>
                </w:rPr>
                <m:t>ag</m:t>
              </m:r>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e</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country</m:t>
                  </m:r>
                </m:e>
                <m:sub>
                  <m:r>
                    <m:rPr>
                      <m:sty m:val="p"/>
                    </m:rPr>
                    <w:rPr>
                      <w:rFonts w:ascii="Cambria Math" w:hAnsi="Cambria Math" w:cs="Times New Roman"/>
                      <w:color w:val="auto"/>
                      <w:lang w:val="en-US"/>
                    </w:rPr>
                    <m:t>j</m:t>
                  </m:r>
                </m:sub>
              </m:sSub>
            </m:e>
          </m:d>
          <m:r>
            <w:rPr>
              <w:rFonts w:ascii="Cambria Math" w:hAnsi="Cambria Math" w:cs="Times New Roman"/>
              <w:color w:val="auto"/>
              <w:lang w:val="en-US"/>
            </w:rPr>
            <m:t xml:space="preserve"> +</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11</m:t>
              </m:r>
            </m:sub>
          </m:sSub>
          <m:d>
            <m:dPr>
              <m:ctrlPr>
                <w:rPr>
                  <w:rFonts w:ascii="Cambria Math" w:hAnsi="Cambria Math" w:cs="Times New Roman"/>
                  <w:color w:val="auto"/>
                  <w:lang w:val="en-US"/>
                </w:rPr>
              </m:ctrlPr>
            </m:dPr>
            <m:e>
              <m:sSubSup>
                <m:sSubSupPr>
                  <m:ctrlPr>
                    <w:rPr>
                      <w:rFonts w:ascii="Cambria Math" w:hAnsi="Cambria Math" w:cs="Times New Roman"/>
                      <w:color w:val="auto"/>
                      <w:lang w:val="en-US"/>
                    </w:rPr>
                  </m:ctrlPr>
                </m:sSubSupPr>
                <m:e>
                  <m:r>
                    <m:rPr>
                      <m:sty m:val="p"/>
                    </m:rPr>
                    <w:rPr>
                      <w:rFonts w:ascii="Cambria Math" w:hAnsi="Cambria Math" w:cs="Times New Roman"/>
                      <w:color w:val="auto"/>
                      <w:lang w:val="en-US"/>
                    </w:rPr>
                    <m:t>age</m:t>
                  </m:r>
                </m:e>
                <m:sub>
                  <m:r>
                    <m:rPr>
                      <m:sty m:val="p"/>
                    </m:rPr>
                    <w:rPr>
                      <w:rFonts w:ascii="Cambria Math" w:hAnsi="Cambria Math" w:cs="Times New Roman"/>
                      <w:color w:val="auto"/>
                      <w:lang w:val="en-US"/>
                    </w:rPr>
                    <m:t>ijt</m:t>
                  </m:r>
                </m:sub>
                <m:sup>
                  <m:r>
                    <w:rPr>
                      <w:rFonts w:ascii="Cambria Math" w:hAnsi="Cambria Math" w:cs="Times New Roman"/>
                      <w:color w:val="auto"/>
                      <w:lang w:val="en-US"/>
                    </w:rPr>
                    <m:t>2</m:t>
                  </m:r>
                </m:sup>
              </m:sSubSup>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country</m:t>
                  </m:r>
                </m:e>
                <m:sub>
                  <m:r>
                    <m:rPr>
                      <m:sty m:val="p"/>
                    </m:rPr>
                    <w:rPr>
                      <w:rFonts w:ascii="Cambria Math" w:hAnsi="Cambria Math" w:cs="Times New Roman"/>
                      <w:color w:val="auto"/>
                      <w:lang w:val="en-US"/>
                    </w:rPr>
                    <m:t>j</m:t>
                  </m:r>
                </m:sub>
              </m:sSub>
            </m:e>
          </m:d>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12</m:t>
              </m:r>
            </m:sub>
          </m:sSub>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gender</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13</m:t>
              </m:r>
            </m:sub>
          </m:sSub>
          <m:d>
            <m:dPr>
              <m:ctrlPr>
                <w:rPr>
                  <w:rFonts w:ascii="Cambria Math" w:hAnsi="Cambria Math" w:cs="Times New Roman"/>
                  <w:color w:val="auto"/>
                  <w:lang w:val="en-US"/>
                </w:rPr>
              </m:ctrlPr>
            </m:dPr>
            <m:e>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gender</m:t>
                  </m:r>
                </m:e>
                <m:sub>
                  <m:r>
                    <m:rPr>
                      <m:sty m:val="p"/>
                    </m:rPr>
                    <w:rPr>
                      <w:rFonts w:ascii="Cambria Math" w:hAnsi="Cambria Math" w:cs="Times New Roman"/>
                      <w:color w:val="auto"/>
                      <w:lang w:val="en-US"/>
                    </w:rPr>
                    <m:t>ijt</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p"/>
                    </m:rPr>
                    <w:rPr>
                      <w:rFonts w:ascii="Cambria Math" w:hAnsi="Cambria Math" w:cs="Times New Roman"/>
                      <w:color w:val="auto"/>
                      <w:lang w:val="en-US"/>
                    </w:rPr>
                    <m:t>country</m:t>
                  </m:r>
                </m:e>
                <m:sub>
                  <m:r>
                    <m:rPr>
                      <m:sty m:val="p"/>
                    </m:rPr>
                    <w:rPr>
                      <w:rFonts w:ascii="Cambria Math" w:hAnsi="Cambria Math" w:cs="Times New Roman"/>
                      <w:color w:val="auto"/>
                      <w:lang w:val="en-US"/>
                    </w:rPr>
                    <m:t>j</m:t>
                  </m:r>
                </m:sub>
              </m:sSub>
            </m:e>
          </m:d>
          <m:r>
            <w:rPr>
              <w:rFonts w:ascii="Cambria Math" w:hAnsi="Cambria Math" w:cs="Times New Roman"/>
              <w:color w:val="auto"/>
              <w:lang w:val="en-US"/>
            </w:rPr>
            <m:t>+</m:t>
          </m:r>
          <m:sSub>
            <m:sSubPr>
              <m:ctrlPr>
                <w:rPr>
                  <w:rFonts w:ascii="Cambria Math" w:hAnsi="Cambria Math" w:cs="Times New Roman"/>
                  <w:color w:val="auto"/>
                  <w:lang w:val="en-US"/>
                </w:rPr>
              </m:ctrlPr>
            </m:sSubPr>
            <m:e>
              <m:r>
                <m:rPr>
                  <m:sty m:val="bi"/>
                </m:rPr>
                <w:rPr>
                  <w:rFonts w:ascii="Cambria Math" w:hAnsi="Cambria Math" w:cs="Times New Roman"/>
                  <w:color w:val="auto"/>
                  <w:lang w:val="en-US"/>
                </w:rPr>
                <m:t>β</m:t>
              </m:r>
            </m:e>
            <m:sub>
              <m:r>
                <w:rPr>
                  <w:rFonts w:ascii="Cambria Math" w:hAnsi="Cambria Math" w:cs="Times New Roman"/>
                  <w:color w:val="auto"/>
                  <w:lang w:val="en-US"/>
                </w:rPr>
                <m:t>14</m:t>
              </m:r>
            </m:sub>
          </m:sSub>
          <m:r>
            <w:rPr>
              <w:rFonts w:ascii="Cambria Math" w:hAnsi="Cambria Math" w:cs="Times New Roman"/>
              <w:color w:val="auto"/>
              <w:lang w:val="en-US"/>
            </w:rPr>
            <m:t xml:space="preserve">+ </m:t>
          </m:r>
          <m:sSub>
            <m:sSubPr>
              <m:ctrlPr>
                <w:rPr>
                  <w:rFonts w:ascii="Cambria Math" w:hAnsi="Cambria Math" w:cs="Times New Roman"/>
                  <w:i/>
                  <w:color w:val="auto"/>
                  <w:lang w:val="en-US"/>
                </w:rPr>
              </m:ctrlPr>
            </m:sSubPr>
            <m:e>
              <m:r>
                <w:rPr>
                  <w:rFonts w:ascii="Cambria Math" w:hAnsi="Cambria Math" w:cs="Times New Roman"/>
                  <w:color w:val="auto"/>
                  <w:lang w:val="en-US"/>
                </w:rPr>
                <m:t>ϵ</m:t>
              </m:r>
            </m:e>
            <m:sub>
              <m:r>
                <m:rPr>
                  <m:sty m:val="p"/>
                </m:rPr>
                <w:rPr>
                  <w:rFonts w:ascii="Cambria Math" w:hAnsi="Cambria Math" w:cs="Times New Roman"/>
                  <w:color w:val="auto"/>
                  <w:lang w:val="en-US"/>
                </w:rPr>
                <m:t xml:space="preserve">ijt </m:t>
              </m:r>
            </m:sub>
          </m:sSub>
        </m:oMath>
      </m:oMathPara>
    </w:p>
    <w:p w14:paraId="17A30015" w14:textId="378C04C9" w:rsidR="007B709A" w:rsidRPr="0083351E" w:rsidRDefault="00941043" w:rsidP="001904FB">
      <w:pPr>
        <w:rPr>
          <w:lang w:val="en-US"/>
        </w:rPr>
      </w:pPr>
      <w:proofErr w:type="gramStart"/>
      <w:r w:rsidRPr="0083351E">
        <w:rPr>
          <w:lang w:val="en-US"/>
        </w:rPr>
        <w:t>where</w:t>
      </w:r>
      <w:proofErr w:type="gramEnd"/>
      <w:r w:rsidRPr="0083351E">
        <w:rPr>
          <w:lang w:val="en-US"/>
        </w:rPr>
        <w:t xml:space="preserve"> health indicates person i's </w:t>
      </w:r>
      <w:r w:rsidR="001B4FF9" w:rsidRPr="0083351E">
        <w:rPr>
          <w:lang w:val="en-US"/>
        </w:rPr>
        <w:t xml:space="preserve">rank </w:t>
      </w:r>
      <w:r w:rsidRPr="0083351E">
        <w:rPr>
          <w:lang w:val="en-US"/>
        </w:rPr>
        <w:t>in country j’s health distribution at time t.</w:t>
      </w:r>
      <w:r w:rsidR="004547D0" w:rsidRPr="0083351E">
        <w:rPr>
          <w:rStyle w:val="FootnoteReference"/>
          <w:lang w:val="en-US"/>
        </w:rPr>
        <w:footnoteReference w:id="4"/>
      </w:r>
      <w:r w:rsidRPr="0083351E">
        <w:rPr>
          <w:lang w:val="en-US"/>
        </w:rPr>
        <w:t xml:space="preserve"> </w:t>
      </w:r>
      <w:r w:rsidR="001B4FF9" w:rsidRPr="0083351E">
        <w:rPr>
          <w:lang w:val="en-US"/>
        </w:rPr>
        <w:t xml:space="preserve">For the </w:t>
      </w:r>
      <w:r w:rsidR="00962612" w:rsidRPr="0083351E">
        <w:rPr>
          <w:lang w:val="en-US"/>
        </w:rPr>
        <w:t>main</w:t>
      </w:r>
      <w:r w:rsidR="001B4FF9" w:rsidRPr="0083351E">
        <w:rPr>
          <w:lang w:val="en-US"/>
        </w:rPr>
        <w:t xml:space="preserve"> set of estimates, we distinguish between the tertiles of the health distribution</w:t>
      </w:r>
      <w:r w:rsidR="004547D0" w:rsidRPr="0083351E">
        <w:rPr>
          <w:lang w:val="en-US"/>
        </w:rPr>
        <w:t xml:space="preserve"> (b</w:t>
      </w:r>
      <w:r w:rsidR="001B4FF9" w:rsidRPr="0083351E">
        <w:rPr>
          <w:lang w:val="en-US"/>
        </w:rPr>
        <w:t>elow, we also use a finer distinction and use deciles</w:t>
      </w:r>
      <w:r w:rsidR="004547D0" w:rsidRPr="0083351E">
        <w:rPr>
          <w:lang w:val="en-US"/>
        </w:rPr>
        <w:t>)</w:t>
      </w:r>
      <w:r w:rsidR="001B4FF9" w:rsidRPr="0083351E">
        <w:rPr>
          <w:lang w:val="en-US"/>
        </w:rPr>
        <w:t xml:space="preserve">. </w:t>
      </w:r>
      <w:r w:rsidR="007B709A" w:rsidRPr="0083351E">
        <w:rPr>
          <w:lang w:val="en-US"/>
        </w:rPr>
        <w:t xml:space="preserve">While our data are clustered, we are not </w:t>
      </w:r>
      <w:r w:rsidR="007B709A" w:rsidRPr="0083351E">
        <w:rPr>
          <w:lang w:val="en-US"/>
        </w:rPr>
        <w:lastRenderedPageBreak/>
        <w:t>interested in partitioning the variance between the individual and the country-wave level</w:t>
      </w:r>
      <w:r w:rsidR="00F862B2" w:rsidRPr="0083351E">
        <w:rPr>
          <w:lang w:val="en-US"/>
        </w:rPr>
        <w:t xml:space="preserve">, and the low number of countries in our sample would likely lead to biased estimates in a multilevel analysis </w:t>
      </w:r>
      <w:r w:rsidR="00BA4633">
        <w:rPr>
          <w:lang w:val="en-US"/>
        </w:rPr>
        <w:fldChar w:fldCharType="begin"/>
      </w:r>
      <w:r w:rsidR="00BA4633">
        <w:rPr>
          <w:lang w:val="en-US"/>
        </w:rPr>
        <w:instrText xml:space="preserve"> ADDIN EN.CITE &lt;EndNote&gt;&lt;Cite&gt;&lt;Author&gt;Bryan&lt;/Author&gt;&lt;Year&gt;2016&lt;/Year&gt;&lt;RecNum&gt;972&lt;/RecNum&gt;&lt;DisplayText&gt;(Bryan and Jenkins, 2016)&lt;/DisplayText&gt;&lt;record&gt;&lt;rec-number&gt;972&lt;/rec-number&gt;&lt;foreign-keys&gt;&lt;key app="EN" db-id="5xatt0094rr92mepzaexd2xzx29appesae0a" timestamp="1523957215"&gt;972&lt;/key&gt;&lt;/foreign-keys&gt;&lt;ref-type name="Journal Article"&gt;17&lt;/ref-type&gt;&lt;contributors&gt;&lt;authors&gt;&lt;author&gt;Bryan, Mark L.&lt;/author&gt;&lt;author&gt;Jenkins, Stephen P.&lt;/author&gt;&lt;/authors&gt;&lt;/contributors&gt;&lt;titles&gt;&lt;title&gt;Multilevel Modelling of Country Effects: A Cautionary Tale&lt;/title&gt;&lt;secondary-title&gt;European Sociological Review&lt;/secondary-title&gt;&lt;/titles&gt;&lt;periodical&gt;&lt;full-title&gt;European Sociological Review&lt;/full-title&gt;&lt;/periodical&gt;&lt;pages&gt;3-22&lt;/pages&gt;&lt;volume&gt;32&lt;/volume&gt;&lt;number&gt;1&lt;/number&gt;&lt;dates&gt;&lt;year&gt;2016&lt;/year&gt;&lt;/dates&gt;&lt;isbn&gt;0266-7215&lt;/isbn&gt;&lt;urls&gt;&lt;related-urls&gt;&lt;url&gt;http://dx.doi.org/10.1093/esr/jcv059&lt;/url&gt;&lt;/related-urls&gt;&lt;/urls&gt;&lt;electronic-resource-num&gt;10.1093/esr/jcv059&lt;/electronic-resource-num&gt;&lt;/record&gt;&lt;/Cite&gt;&lt;/EndNote&gt;</w:instrText>
      </w:r>
      <w:r w:rsidR="00BA4633">
        <w:rPr>
          <w:lang w:val="en-US"/>
        </w:rPr>
        <w:fldChar w:fldCharType="separate"/>
      </w:r>
      <w:r w:rsidR="00BA4633">
        <w:rPr>
          <w:noProof/>
          <w:lang w:val="en-US"/>
        </w:rPr>
        <w:t>(Bryan and Jenkins, 2016)</w:t>
      </w:r>
      <w:r w:rsidR="00BA4633">
        <w:rPr>
          <w:lang w:val="en-US"/>
        </w:rPr>
        <w:fldChar w:fldCharType="end"/>
      </w:r>
      <w:r w:rsidR="00F862B2" w:rsidRPr="0083351E">
        <w:rPr>
          <w:lang w:val="en-US"/>
        </w:rPr>
        <w:t xml:space="preserve">; </w:t>
      </w:r>
      <w:r w:rsidR="007B709A" w:rsidRPr="0083351E">
        <w:rPr>
          <w:lang w:val="en-US"/>
        </w:rPr>
        <w:t xml:space="preserve">we therefore </w:t>
      </w:r>
      <w:r w:rsidR="00F862B2" w:rsidRPr="0083351E">
        <w:rPr>
          <w:lang w:val="en-US"/>
        </w:rPr>
        <w:t xml:space="preserve">account for clustering </w:t>
      </w:r>
      <w:r w:rsidR="007B709A" w:rsidRPr="0083351E">
        <w:rPr>
          <w:lang w:val="en-US"/>
        </w:rPr>
        <w:t>us</w:t>
      </w:r>
      <w:r w:rsidR="00055005" w:rsidRPr="0083351E">
        <w:rPr>
          <w:lang w:val="en-US"/>
        </w:rPr>
        <w:t>ing</w:t>
      </w:r>
      <w:r w:rsidR="00F862B2" w:rsidRPr="0083351E">
        <w:rPr>
          <w:lang w:val="en-US"/>
        </w:rPr>
        <w:t xml:space="preserve"> cluster-robust standard errors.</w:t>
      </w:r>
      <w:r w:rsidR="004547D0" w:rsidRPr="0083351E">
        <w:rPr>
          <w:lang w:val="en-US"/>
        </w:rPr>
        <w:t xml:space="preserve"> We use these estimates to estimate the marginal effects of health which form the basis for our discussion below. </w:t>
      </w:r>
    </w:p>
    <w:p w14:paraId="06E099CB" w14:textId="181663B0" w:rsidR="00710974" w:rsidRPr="0083351E" w:rsidRDefault="00710974" w:rsidP="001904FB">
      <w:pPr>
        <w:rPr>
          <w:lang w:val="en-US"/>
        </w:rPr>
      </w:pPr>
      <w:r w:rsidRPr="0083351E">
        <w:rPr>
          <w:lang w:val="en-US"/>
        </w:rPr>
        <w:t xml:space="preserve">It should be noted that sickness and disability policies (in interaction with other </w:t>
      </w:r>
      <w:r w:rsidR="0083351E">
        <w:rPr>
          <w:lang w:val="en-US"/>
        </w:rPr>
        <w:t>labor</w:t>
      </w:r>
      <w:r w:rsidRPr="0083351E">
        <w:rPr>
          <w:lang w:val="en-US"/>
        </w:rPr>
        <w:t xml:space="preserve"> market and social policies) impact a broad range of non-employment outcomes, such as the receipt of unemployment and other social security benefits, poverty rates, and well-being more in general. A discussion of these interlinkages and possible outcomes goes beyond the scope of the present paper and is left to future research.</w:t>
      </w:r>
    </w:p>
    <w:p w14:paraId="6346F5E0" w14:textId="77777777" w:rsidR="007B709A" w:rsidRPr="0083351E" w:rsidRDefault="007B709A" w:rsidP="007B709A">
      <w:pPr>
        <w:pStyle w:val="berschrift21"/>
        <w:rPr>
          <w:rFonts w:ascii="Arial" w:hAnsi="Arial" w:cs="Arial"/>
          <w:lang w:val="en-US"/>
        </w:rPr>
        <w:sectPr w:rsidR="007B709A" w:rsidRPr="0083351E">
          <w:footerReference w:type="default" r:id="rId14"/>
          <w:type w:val="continuous"/>
          <w:pgSz w:w="11900" w:h="16840"/>
          <w:pgMar w:top="1440" w:right="1440" w:bottom="1440" w:left="1440" w:header="708" w:footer="708" w:gutter="0"/>
          <w:cols w:space="720"/>
        </w:sectPr>
      </w:pPr>
      <w:bookmarkStart w:id="22" w:name="_Toc430117806"/>
    </w:p>
    <w:p w14:paraId="345380D2" w14:textId="1A7214C6" w:rsidR="007B709A" w:rsidRPr="0083351E" w:rsidRDefault="007B709A" w:rsidP="001904FB">
      <w:pPr>
        <w:pStyle w:val="Heading2"/>
        <w:rPr>
          <w:lang w:val="en-US"/>
        </w:rPr>
      </w:pPr>
      <w:bookmarkStart w:id="23" w:name="_Toc2"/>
      <w:bookmarkStart w:id="24" w:name="_Toc511743808"/>
      <w:bookmarkStart w:id="25" w:name="_Toc512503627"/>
      <w:bookmarkStart w:id="26" w:name="_Toc512503751"/>
      <w:bookmarkStart w:id="27" w:name="_Toc515376369"/>
      <w:r w:rsidRPr="0083351E">
        <w:rPr>
          <w:lang w:val="en-US"/>
        </w:rPr>
        <w:lastRenderedPageBreak/>
        <w:t xml:space="preserve">3. Trends in the employment of persons with </w:t>
      </w:r>
      <w:bookmarkEnd w:id="22"/>
      <w:r w:rsidRPr="0083351E">
        <w:rPr>
          <w:lang w:val="en-US"/>
        </w:rPr>
        <w:t>poor health</w:t>
      </w:r>
      <w:bookmarkEnd w:id="23"/>
      <w:bookmarkEnd w:id="24"/>
      <w:bookmarkEnd w:id="25"/>
      <w:bookmarkEnd w:id="26"/>
      <w:bookmarkEnd w:id="27"/>
    </w:p>
    <w:p w14:paraId="0281C817" w14:textId="1116A060" w:rsidR="008F1EF7" w:rsidRPr="0083351E" w:rsidRDefault="007B709A" w:rsidP="007B709A">
      <w:pPr>
        <w:pStyle w:val="Text"/>
        <w:rPr>
          <w:rFonts w:ascii="Arial" w:hAnsi="Arial" w:cs="Arial"/>
          <w:lang w:val="en-US"/>
        </w:rPr>
      </w:pPr>
      <w:r w:rsidRPr="0083351E">
        <w:rPr>
          <w:rFonts w:ascii="Arial" w:hAnsi="Arial" w:cs="Arial"/>
          <w:lang w:val="en-US"/>
        </w:rPr>
        <w:t>In all countries considered here, health is an important determinant of employment: employment rates for those with poor health are considerably lower than those with better health</w:t>
      </w:r>
      <w:r w:rsidR="008F1EF7" w:rsidRPr="0083351E">
        <w:rPr>
          <w:rFonts w:ascii="Arial" w:hAnsi="Arial" w:cs="Arial"/>
          <w:lang w:val="en-US"/>
        </w:rPr>
        <w:t xml:space="preserve"> (see Online Appendix 4</w:t>
      </w:r>
      <w:r w:rsidR="00FD4F19" w:rsidRPr="0083351E">
        <w:rPr>
          <w:rFonts w:ascii="Arial" w:hAnsi="Arial" w:cs="Arial"/>
          <w:lang w:val="en-US"/>
        </w:rPr>
        <w:t>, Table A3</w:t>
      </w:r>
      <w:r w:rsidR="008F1EF7" w:rsidRPr="0083351E">
        <w:rPr>
          <w:rFonts w:ascii="Arial" w:hAnsi="Arial" w:cs="Arial"/>
          <w:lang w:val="en-US"/>
        </w:rPr>
        <w:t>)</w:t>
      </w:r>
      <w:r w:rsidRPr="0083351E">
        <w:rPr>
          <w:rFonts w:ascii="Arial" w:hAnsi="Arial" w:cs="Arial"/>
          <w:lang w:val="en-US"/>
        </w:rPr>
        <w:t xml:space="preserve">. </w:t>
      </w:r>
      <w:r w:rsidR="00767B8B" w:rsidRPr="0083351E">
        <w:rPr>
          <w:rFonts w:ascii="Arial" w:hAnsi="Arial" w:cs="Arial"/>
          <w:lang w:val="en-US"/>
        </w:rPr>
        <w:t>We estimate the gap in employment rates using the model displayed above, controlling for the age-g</w:t>
      </w:r>
      <w:r w:rsidR="00A35BB6" w:rsidRPr="0083351E">
        <w:rPr>
          <w:rFonts w:ascii="Arial" w:hAnsi="Arial" w:cs="Arial"/>
          <w:lang w:val="en-US"/>
        </w:rPr>
        <w:t>ender structure in each country and period</w:t>
      </w:r>
      <w:r w:rsidR="00767B8B" w:rsidRPr="0083351E">
        <w:rPr>
          <w:rFonts w:ascii="Arial" w:hAnsi="Arial" w:cs="Arial"/>
          <w:lang w:val="en-US"/>
        </w:rPr>
        <w:t xml:space="preserve">. </w:t>
      </w:r>
      <w:r w:rsidRPr="0083351E">
        <w:rPr>
          <w:rFonts w:ascii="Arial" w:hAnsi="Arial" w:cs="Arial"/>
          <w:lang w:val="en-US"/>
        </w:rPr>
        <w:t xml:space="preserve">The </w:t>
      </w:r>
      <w:r w:rsidR="00A35BB6" w:rsidRPr="0083351E">
        <w:rPr>
          <w:rFonts w:ascii="Arial" w:hAnsi="Arial" w:cs="Arial"/>
          <w:lang w:val="en-US"/>
        </w:rPr>
        <w:t xml:space="preserve">estimated </w:t>
      </w:r>
      <w:r w:rsidRPr="0083351E">
        <w:rPr>
          <w:rFonts w:ascii="Arial" w:hAnsi="Arial" w:cs="Arial"/>
          <w:lang w:val="en-US"/>
        </w:rPr>
        <w:t>gap between the bottom and top health tertiles ranges from 1</w:t>
      </w:r>
      <w:r w:rsidR="008F1EF7" w:rsidRPr="0083351E">
        <w:rPr>
          <w:rFonts w:ascii="Arial" w:hAnsi="Arial" w:cs="Arial"/>
          <w:lang w:val="en-US"/>
        </w:rPr>
        <w:t>0.9</w:t>
      </w:r>
      <w:r w:rsidRPr="0083351E">
        <w:rPr>
          <w:rFonts w:ascii="Arial" w:hAnsi="Arial" w:cs="Arial"/>
          <w:lang w:val="en-US"/>
        </w:rPr>
        <w:t xml:space="preserve">% (percentage points) in Switzerland </w:t>
      </w:r>
      <w:r w:rsidR="008F1EF7" w:rsidRPr="0083351E">
        <w:rPr>
          <w:rFonts w:ascii="Arial" w:hAnsi="Arial" w:cs="Arial"/>
          <w:lang w:val="en-US"/>
        </w:rPr>
        <w:t>2012-15</w:t>
      </w:r>
      <w:r w:rsidRPr="0083351E">
        <w:rPr>
          <w:rFonts w:ascii="Arial" w:hAnsi="Arial" w:cs="Arial"/>
          <w:lang w:val="en-US"/>
        </w:rPr>
        <w:t xml:space="preserve"> to </w:t>
      </w:r>
      <w:r w:rsidR="008F1EF7" w:rsidRPr="0083351E">
        <w:rPr>
          <w:rFonts w:ascii="Arial" w:hAnsi="Arial" w:cs="Arial"/>
          <w:lang w:val="en-US"/>
        </w:rPr>
        <w:t>4</w:t>
      </w:r>
      <w:r w:rsidR="00B51144" w:rsidRPr="0083351E">
        <w:rPr>
          <w:rFonts w:ascii="Arial" w:hAnsi="Arial" w:cs="Arial"/>
          <w:lang w:val="en-US"/>
        </w:rPr>
        <w:t>1.9</w:t>
      </w:r>
      <w:r w:rsidRPr="0083351E">
        <w:rPr>
          <w:rFonts w:ascii="Arial" w:hAnsi="Arial" w:cs="Arial"/>
          <w:lang w:val="en-US"/>
        </w:rPr>
        <w:t xml:space="preserve">% </w:t>
      </w:r>
      <w:r w:rsidR="00081015" w:rsidRPr="0083351E">
        <w:rPr>
          <w:rFonts w:ascii="Arial" w:hAnsi="Arial" w:cs="Arial"/>
          <w:lang w:val="en-US"/>
        </w:rPr>
        <w:t xml:space="preserve">in the USA </w:t>
      </w:r>
      <w:r w:rsidR="008F1EF7" w:rsidRPr="0083351E">
        <w:rPr>
          <w:rFonts w:ascii="Arial" w:hAnsi="Arial" w:cs="Arial"/>
          <w:lang w:val="en-US"/>
        </w:rPr>
        <w:t>2012-5</w:t>
      </w:r>
      <w:r w:rsidRPr="0083351E">
        <w:rPr>
          <w:rFonts w:ascii="Arial" w:hAnsi="Arial" w:cs="Arial"/>
          <w:lang w:val="en-US"/>
        </w:rPr>
        <w:t>. Our main focus here however is on change</w:t>
      </w:r>
      <w:r w:rsidR="00537FD0" w:rsidRPr="0083351E">
        <w:rPr>
          <w:rFonts w:ascii="Arial" w:hAnsi="Arial" w:cs="Arial"/>
          <w:lang w:val="en-US"/>
        </w:rPr>
        <w:t>s</w:t>
      </w:r>
      <w:r w:rsidRPr="0083351E">
        <w:rPr>
          <w:rFonts w:ascii="Arial" w:hAnsi="Arial" w:cs="Arial"/>
          <w:lang w:val="en-US"/>
        </w:rPr>
        <w:t xml:space="preserve"> over time</w:t>
      </w:r>
      <w:r w:rsidR="00537FD0" w:rsidRPr="0083351E">
        <w:rPr>
          <w:rFonts w:ascii="Arial" w:hAnsi="Arial" w:cs="Arial"/>
          <w:lang w:val="en-US"/>
        </w:rPr>
        <w:t>.</w:t>
      </w:r>
      <w:r w:rsidRPr="0083351E">
        <w:rPr>
          <w:rFonts w:ascii="Arial" w:hAnsi="Arial" w:cs="Arial"/>
          <w:lang w:val="en-US"/>
        </w:rPr>
        <w:t xml:space="preserve"> </w:t>
      </w:r>
      <w:r w:rsidR="00537FD0" w:rsidRPr="0083351E">
        <w:rPr>
          <w:rFonts w:ascii="Arial" w:hAnsi="Arial" w:cs="Arial"/>
          <w:lang w:val="en-US"/>
        </w:rPr>
        <w:t>T</w:t>
      </w:r>
      <w:r w:rsidRPr="0083351E">
        <w:rPr>
          <w:rFonts w:ascii="Arial" w:hAnsi="Arial" w:cs="Arial"/>
          <w:lang w:val="en-US"/>
        </w:rPr>
        <w:t xml:space="preserve">he trend in the employment gap from the start (2004-7) to the end (2012-15) of this period is shown in </w:t>
      </w:r>
      <w:r w:rsidRPr="0083351E">
        <w:rPr>
          <w:rFonts w:ascii="Arial" w:hAnsi="Arial" w:cs="Arial"/>
          <w:lang w:val="en-US"/>
        </w:rPr>
        <w:fldChar w:fldCharType="begin"/>
      </w:r>
      <w:r w:rsidRPr="0083351E">
        <w:rPr>
          <w:rFonts w:ascii="Arial" w:hAnsi="Arial" w:cs="Arial"/>
          <w:lang w:val="en-US"/>
        </w:rPr>
        <w:instrText xml:space="preserve"> REF _Ref511811348 \h </w:instrText>
      </w:r>
      <w:r w:rsidR="00291A7E" w:rsidRPr="0083351E">
        <w:rPr>
          <w:rFonts w:ascii="Arial" w:hAnsi="Arial" w:cs="Arial"/>
          <w:lang w:val="en-US"/>
        </w:rPr>
        <w:instrText xml:space="preserve"> \* MERGEFORMAT </w:instrText>
      </w:r>
      <w:r w:rsidRPr="0083351E">
        <w:rPr>
          <w:rFonts w:ascii="Arial" w:hAnsi="Arial" w:cs="Arial"/>
          <w:lang w:val="en-US"/>
        </w:rPr>
      </w:r>
      <w:r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2</w:t>
      </w:r>
      <w:r w:rsidRPr="0083351E">
        <w:rPr>
          <w:rFonts w:ascii="Arial" w:hAnsi="Arial" w:cs="Arial"/>
          <w:lang w:val="en-US"/>
        </w:rPr>
        <w:fldChar w:fldCharType="end"/>
      </w:r>
      <w:r w:rsidRPr="0083351E">
        <w:rPr>
          <w:rFonts w:ascii="Arial" w:hAnsi="Arial" w:cs="Arial"/>
          <w:lang w:val="en-US"/>
        </w:rPr>
        <w:t xml:space="preserve"> below. (The accompanying Table is given in Online Appendix A</w:t>
      </w:r>
      <w:r w:rsidR="008F1EF7" w:rsidRPr="0083351E">
        <w:rPr>
          <w:rFonts w:ascii="Arial" w:hAnsi="Arial" w:cs="Arial"/>
          <w:lang w:val="en-US"/>
        </w:rPr>
        <w:t>4</w:t>
      </w:r>
      <w:r w:rsidR="00FD4F19" w:rsidRPr="0083351E">
        <w:rPr>
          <w:rFonts w:ascii="Arial" w:hAnsi="Arial" w:cs="Arial"/>
          <w:lang w:val="en-US"/>
        </w:rPr>
        <w:t>, Table A4</w:t>
      </w:r>
      <w:r w:rsidRPr="0083351E">
        <w:rPr>
          <w:rFonts w:ascii="Arial" w:hAnsi="Arial" w:cs="Arial"/>
          <w:lang w:val="en-US"/>
        </w:rPr>
        <w:t xml:space="preserve">.) </w:t>
      </w:r>
    </w:p>
    <w:p w14:paraId="47E5DEFD" w14:textId="14880F5B" w:rsidR="007B709A" w:rsidRPr="0083351E" w:rsidRDefault="007B709A" w:rsidP="007B709A">
      <w:pPr>
        <w:pStyle w:val="Text"/>
        <w:rPr>
          <w:rFonts w:ascii="Arial" w:hAnsi="Arial" w:cs="Arial"/>
          <w:lang w:val="en-US"/>
        </w:rPr>
      </w:pPr>
      <w:r w:rsidRPr="0083351E">
        <w:rPr>
          <w:rFonts w:ascii="Arial" w:hAnsi="Arial" w:cs="Arial"/>
          <w:lang w:val="en-US"/>
        </w:rPr>
        <w:t xml:space="preserve">For most countries, </w:t>
      </w:r>
      <w:r w:rsidR="008F1EF7" w:rsidRPr="0083351E">
        <w:rPr>
          <w:rFonts w:ascii="Arial" w:hAnsi="Arial" w:cs="Arial"/>
          <w:lang w:val="en-US"/>
        </w:rPr>
        <w:fldChar w:fldCharType="begin"/>
      </w:r>
      <w:r w:rsidR="008F1EF7" w:rsidRPr="0083351E">
        <w:rPr>
          <w:rFonts w:ascii="Arial" w:hAnsi="Arial" w:cs="Arial"/>
          <w:lang w:val="en-US"/>
        </w:rPr>
        <w:instrText xml:space="preserve"> REF _Ref511811348 \h </w:instrText>
      </w:r>
      <w:r w:rsidR="00291A7E" w:rsidRPr="0083351E">
        <w:rPr>
          <w:rFonts w:ascii="Arial" w:hAnsi="Arial" w:cs="Arial"/>
          <w:lang w:val="en-US"/>
        </w:rPr>
        <w:instrText xml:space="preserve"> \* MERGEFORMAT </w:instrText>
      </w:r>
      <w:r w:rsidR="008F1EF7" w:rsidRPr="0083351E">
        <w:rPr>
          <w:rFonts w:ascii="Arial" w:hAnsi="Arial" w:cs="Arial"/>
          <w:lang w:val="en-US"/>
        </w:rPr>
      </w:r>
      <w:r w:rsidR="008F1EF7"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2</w:t>
      </w:r>
      <w:r w:rsidR="008F1EF7" w:rsidRPr="0083351E">
        <w:rPr>
          <w:rFonts w:ascii="Arial" w:hAnsi="Arial" w:cs="Arial"/>
          <w:lang w:val="en-US"/>
        </w:rPr>
        <w:fldChar w:fldCharType="end"/>
      </w:r>
      <w:r w:rsidR="008F1EF7" w:rsidRPr="0083351E">
        <w:rPr>
          <w:rFonts w:ascii="Arial" w:hAnsi="Arial" w:cs="Arial"/>
          <w:lang w:val="en-US"/>
        </w:rPr>
        <w:t xml:space="preserve"> shows </w:t>
      </w:r>
      <w:r w:rsidRPr="0083351E">
        <w:rPr>
          <w:rFonts w:ascii="Arial" w:hAnsi="Arial" w:cs="Arial"/>
          <w:lang w:val="en-US"/>
        </w:rPr>
        <w:t xml:space="preserve">no evidence of a systematic change despite widespread disability benefit policy reforms. However, there is some evidence of a systematic trend in three countries. The evidence suggests that the gap decreased by </w:t>
      </w:r>
      <w:r w:rsidR="00885A52" w:rsidRPr="0083351E">
        <w:rPr>
          <w:rFonts w:ascii="Arial" w:hAnsi="Arial" w:cs="Arial"/>
          <w:lang w:val="en-US"/>
        </w:rPr>
        <w:t>7</w:t>
      </w:r>
      <w:r w:rsidRPr="0083351E">
        <w:rPr>
          <w:rFonts w:ascii="Arial" w:hAnsi="Arial" w:cs="Arial"/>
          <w:lang w:val="en-US"/>
        </w:rPr>
        <w:t>.</w:t>
      </w:r>
      <w:r w:rsidR="00885A52" w:rsidRPr="0083351E">
        <w:rPr>
          <w:rFonts w:ascii="Arial" w:hAnsi="Arial" w:cs="Arial"/>
          <w:lang w:val="en-US"/>
        </w:rPr>
        <w:t>4</w:t>
      </w:r>
      <w:r w:rsidRPr="0083351E">
        <w:rPr>
          <w:rFonts w:ascii="Arial" w:hAnsi="Arial" w:cs="Arial"/>
          <w:lang w:val="en-US"/>
        </w:rPr>
        <w:t>% (95% confidence interval (CIs) -13.</w:t>
      </w:r>
      <w:r w:rsidR="00885A52" w:rsidRPr="0083351E">
        <w:rPr>
          <w:rFonts w:ascii="Arial" w:hAnsi="Arial" w:cs="Arial"/>
          <w:lang w:val="en-US"/>
        </w:rPr>
        <w:t>6</w:t>
      </w:r>
      <w:r w:rsidRPr="0083351E">
        <w:rPr>
          <w:rFonts w:ascii="Arial" w:hAnsi="Arial" w:cs="Arial"/>
          <w:lang w:val="en-US"/>
        </w:rPr>
        <w:t xml:space="preserve"> to -</w:t>
      </w:r>
      <w:r w:rsidR="00885A52" w:rsidRPr="0083351E">
        <w:rPr>
          <w:rFonts w:ascii="Arial" w:hAnsi="Arial" w:cs="Arial"/>
          <w:lang w:val="en-US"/>
        </w:rPr>
        <w:t>1</w:t>
      </w:r>
      <w:r w:rsidRPr="0083351E">
        <w:rPr>
          <w:rFonts w:ascii="Arial" w:hAnsi="Arial" w:cs="Arial"/>
          <w:lang w:val="en-US"/>
        </w:rPr>
        <w:t>.</w:t>
      </w:r>
      <w:r w:rsidR="00885A52" w:rsidRPr="0083351E">
        <w:rPr>
          <w:rFonts w:ascii="Arial" w:hAnsi="Arial" w:cs="Arial"/>
          <w:lang w:val="en-US"/>
        </w:rPr>
        <w:t>3</w:t>
      </w:r>
      <w:r w:rsidRPr="0083351E">
        <w:rPr>
          <w:rFonts w:ascii="Arial" w:hAnsi="Arial" w:cs="Arial"/>
          <w:lang w:val="en-US"/>
        </w:rPr>
        <w:t xml:space="preserve">%) in Sweden. In contrast, there is evidence that there were sharp </w:t>
      </w:r>
      <w:r w:rsidRPr="0083351E">
        <w:rPr>
          <w:rFonts w:ascii="Arial" w:hAnsi="Arial" w:cs="Arial"/>
          <w:lang w:val="en-US"/>
        </w:rPr>
        <w:lastRenderedPageBreak/>
        <w:t>deteriorations in the position of those with poor health in Austria (by 1</w:t>
      </w:r>
      <w:r w:rsidR="008F1EF7" w:rsidRPr="0083351E">
        <w:rPr>
          <w:rFonts w:ascii="Arial" w:hAnsi="Arial" w:cs="Arial"/>
          <w:lang w:val="en-US"/>
        </w:rPr>
        <w:t>0.</w:t>
      </w:r>
      <w:r w:rsidR="00885A52" w:rsidRPr="0083351E">
        <w:rPr>
          <w:rFonts w:ascii="Arial" w:hAnsi="Arial" w:cs="Arial"/>
          <w:lang w:val="en-US"/>
        </w:rPr>
        <w:t>3</w:t>
      </w:r>
      <w:r w:rsidRPr="0083351E">
        <w:rPr>
          <w:rFonts w:ascii="Arial" w:hAnsi="Arial" w:cs="Arial"/>
          <w:lang w:val="en-US"/>
        </w:rPr>
        <w:t xml:space="preserve">%, 95% CI </w:t>
      </w:r>
      <w:r w:rsidR="00885A52" w:rsidRPr="0083351E">
        <w:rPr>
          <w:rFonts w:ascii="Arial" w:hAnsi="Arial" w:cs="Arial"/>
          <w:lang w:val="en-US"/>
        </w:rPr>
        <w:t>0</w:t>
      </w:r>
      <w:r w:rsidRPr="0083351E">
        <w:rPr>
          <w:rFonts w:ascii="Arial" w:hAnsi="Arial" w:cs="Arial"/>
          <w:lang w:val="en-US"/>
        </w:rPr>
        <w:t>.</w:t>
      </w:r>
      <w:r w:rsidR="00885A52" w:rsidRPr="0083351E">
        <w:rPr>
          <w:rFonts w:ascii="Arial" w:hAnsi="Arial" w:cs="Arial"/>
          <w:lang w:val="en-US"/>
        </w:rPr>
        <w:t>8</w:t>
      </w:r>
      <w:r w:rsidRPr="0083351E">
        <w:rPr>
          <w:rFonts w:ascii="Arial" w:hAnsi="Arial" w:cs="Arial"/>
          <w:lang w:val="en-US"/>
        </w:rPr>
        <w:t xml:space="preserve"> to </w:t>
      </w:r>
      <w:r w:rsidR="00885A52" w:rsidRPr="0083351E">
        <w:rPr>
          <w:rFonts w:ascii="Arial" w:hAnsi="Arial" w:cs="Arial"/>
          <w:lang w:val="en-US"/>
        </w:rPr>
        <w:t>19</w:t>
      </w:r>
      <w:r w:rsidRPr="0083351E">
        <w:rPr>
          <w:rFonts w:ascii="Arial" w:hAnsi="Arial" w:cs="Arial"/>
          <w:lang w:val="en-US"/>
        </w:rPr>
        <w:t>.</w:t>
      </w:r>
      <w:r w:rsidR="008F1EF7" w:rsidRPr="0083351E">
        <w:rPr>
          <w:rFonts w:ascii="Arial" w:hAnsi="Arial" w:cs="Arial"/>
          <w:lang w:val="en-US"/>
        </w:rPr>
        <w:t>4</w:t>
      </w:r>
      <w:r w:rsidRPr="0083351E">
        <w:rPr>
          <w:rFonts w:ascii="Arial" w:hAnsi="Arial" w:cs="Arial"/>
          <w:lang w:val="en-US"/>
        </w:rPr>
        <w:t xml:space="preserve">%) and in </w:t>
      </w:r>
      <w:r w:rsidR="00D928AA" w:rsidRPr="0083351E">
        <w:rPr>
          <w:rFonts w:ascii="Arial" w:hAnsi="Arial" w:cs="Arial"/>
          <w:lang w:val="en-US"/>
        </w:rPr>
        <w:t xml:space="preserve">the USA </w:t>
      </w:r>
      <w:r w:rsidRPr="0083351E">
        <w:rPr>
          <w:rFonts w:ascii="Arial" w:hAnsi="Arial" w:cs="Arial"/>
          <w:lang w:val="en-US"/>
        </w:rPr>
        <w:t xml:space="preserve">(where the gap rose by </w:t>
      </w:r>
      <w:r w:rsidR="008F1EF7" w:rsidRPr="0083351E">
        <w:rPr>
          <w:rFonts w:ascii="Arial" w:hAnsi="Arial" w:cs="Arial"/>
          <w:lang w:val="en-US"/>
        </w:rPr>
        <w:t>8</w:t>
      </w:r>
      <w:r w:rsidRPr="0083351E">
        <w:rPr>
          <w:rFonts w:ascii="Arial" w:hAnsi="Arial" w:cs="Arial"/>
          <w:lang w:val="en-US"/>
        </w:rPr>
        <w:t>.</w:t>
      </w:r>
      <w:r w:rsidR="00885A52" w:rsidRPr="0083351E">
        <w:rPr>
          <w:rFonts w:ascii="Arial" w:hAnsi="Arial" w:cs="Arial"/>
          <w:lang w:val="en-US"/>
        </w:rPr>
        <w:t>1</w:t>
      </w:r>
      <w:r w:rsidRPr="0083351E">
        <w:rPr>
          <w:rFonts w:ascii="Arial" w:hAnsi="Arial" w:cs="Arial"/>
          <w:lang w:val="en-US"/>
        </w:rPr>
        <w:t xml:space="preserve">%; 95% CI </w:t>
      </w:r>
      <w:r w:rsidR="00885A52" w:rsidRPr="0083351E">
        <w:rPr>
          <w:rFonts w:ascii="Arial" w:hAnsi="Arial" w:cs="Arial"/>
          <w:lang w:val="en-US"/>
        </w:rPr>
        <w:t>4</w:t>
      </w:r>
      <w:r w:rsidRPr="0083351E">
        <w:rPr>
          <w:rFonts w:ascii="Arial" w:hAnsi="Arial" w:cs="Arial"/>
          <w:lang w:val="en-US"/>
        </w:rPr>
        <w:t>.</w:t>
      </w:r>
      <w:r w:rsidR="00885A52" w:rsidRPr="0083351E">
        <w:rPr>
          <w:rFonts w:ascii="Arial" w:hAnsi="Arial" w:cs="Arial"/>
          <w:lang w:val="en-US"/>
        </w:rPr>
        <w:t>8</w:t>
      </w:r>
      <w:r w:rsidRPr="0083351E">
        <w:rPr>
          <w:rFonts w:ascii="Arial" w:hAnsi="Arial" w:cs="Arial"/>
          <w:lang w:val="en-US"/>
        </w:rPr>
        <w:t xml:space="preserve"> to 1</w:t>
      </w:r>
      <w:r w:rsidR="00885A52" w:rsidRPr="0083351E">
        <w:rPr>
          <w:rFonts w:ascii="Arial" w:hAnsi="Arial" w:cs="Arial"/>
          <w:lang w:val="en-US"/>
        </w:rPr>
        <w:t>1</w:t>
      </w:r>
      <w:r w:rsidRPr="0083351E">
        <w:rPr>
          <w:rFonts w:ascii="Arial" w:hAnsi="Arial" w:cs="Arial"/>
          <w:lang w:val="en-US"/>
        </w:rPr>
        <w:t>.</w:t>
      </w:r>
      <w:r w:rsidR="00885A52" w:rsidRPr="0083351E">
        <w:rPr>
          <w:rFonts w:ascii="Arial" w:hAnsi="Arial" w:cs="Arial"/>
          <w:lang w:val="en-US"/>
        </w:rPr>
        <w:t>4</w:t>
      </w:r>
      <w:r w:rsidRPr="0083351E">
        <w:rPr>
          <w:rFonts w:ascii="Arial" w:hAnsi="Arial" w:cs="Arial"/>
          <w:lang w:val="en-US"/>
        </w:rPr>
        <w:t>%).</w:t>
      </w:r>
    </w:p>
    <w:p w14:paraId="5FBDDF7D" w14:textId="77777777" w:rsidR="007B709A" w:rsidRPr="0083351E" w:rsidRDefault="00885A52" w:rsidP="00D056FA">
      <w:pPr>
        <w:pStyle w:val="Text"/>
        <w:tabs>
          <w:tab w:val="left" w:pos="6379"/>
        </w:tabs>
        <w:spacing w:after="0" w:line="240" w:lineRule="auto"/>
        <w:jc w:val="center"/>
        <w:rPr>
          <w:rFonts w:ascii="Arial" w:hAnsi="Arial" w:cs="Arial"/>
          <w:b/>
          <w:bCs/>
          <w:lang w:val="en-US"/>
        </w:rPr>
      </w:pPr>
      <w:r w:rsidRPr="0083351E">
        <w:rPr>
          <w:rFonts w:ascii="Arial" w:hAnsi="Arial" w:cs="Arial"/>
          <w:b/>
          <w:bCs/>
          <w:noProof/>
        </w:rPr>
        <w:drawing>
          <wp:inline distT="0" distB="0" distL="0" distR="0" wp14:anchorId="24B18ABF" wp14:editId="4A247E4E">
            <wp:extent cx="4433103" cy="3325843"/>
            <wp:effectExtent l="0" t="0" r="5715" b="8255"/>
            <wp:docPr id="2" name="Picture 2" descr="C:\Users\bpb\Dropbox\Disability work\ESRC Future Leaders Disability\Phase 1 (Dis Emp Rates) - Intl\ELSA-SHARE-HRS\Boheim-Leoni reference files\2018-05-10\9may\With controls\0.BBG_gaptrendbycou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pb\Dropbox\Disability work\ESRC Future Leaders Disability\Phase 1 (Dis Emp Rates) - Intl\ELSA-SHARE-HRS\Boheim-Leoni reference files\2018-05-10\9may\With controls\0.BBG_gaptrendbycountry.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6320" cy="3328257"/>
                    </a:xfrm>
                    <a:prstGeom prst="rect">
                      <a:avLst/>
                    </a:prstGeom>
                    <a:noFill/>
                    <a:ln>
                      <a:noFill/>
                    </a:ln>
                  </pic:spPr>
                </pic:pic>
              </a:graphicData>
            </a:graphic>
          </wp:inline>
        </w:drawing>
      </w:r>
    </w:p>
    <w:p w14:paraId="62FFDEB7" w14:textId="3716E9F3" w:rsidR="00DC04D7" w:rsidRPr="0083351E" w:rsidRDefault="00DC04D7" w:rsidP="00447E91">
      <w:pPr>
        <w:pStyle w:val="Caption"/>
        <w:spacing w:after="0"/>
        <w:rPr>
          <w:lang w:val="en-US"/>
        </w:rPr>
      </w:pPr>
      <w:bookmarkStart w:id="28" w:name="_Ref511811348"/>
      <w:bookmarkStart w:id="29" w:name="_Ref5118113481"/>
      <w:bookmarkStart w:id="30" w:name="_Hlk51673875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2</w:t>
      </w:r>
      <w:r w:rsidR="00710974" w:rsidRPr="0083351E">
        <w:rPr>
          <w:noProof/>
          <w:lang w:val="en-US"/>
        </w:rPr>
        <w:fldChar w:fldCharType="end"/>
      </w:r>
      <w:bookmarkEnd w:id="28"/>
      <w:r w:rsidRPr="0083351E">
        <w:rPr>
          <w:lang w:val="en-US"/>
        </w:rPr>
        <w:t>:</w:t>
      </w:r>
      <w:bookmarkEnd w:id="29"/>
      <w:r w:rsidRPr="0083351E">
        <w:rPr>
          <w:lang w:val="en-US"/>
        </w:rPr>
        <w:t xml:space="preserve"> Gap in employment rates between </w:t>
      </w:r>
    </w:p>
    <w:p w14:paraId="0D0FFC95" w14:textId="77777777" w:rsidR="00DC04D7" w:rsidRPr="0083351E" w:rsidRDefault="00DC04D7" w:rsidP="00447E91">
      <w:pPr>
        <w:pStyle w:val="Caption"/>
        <w:keepNext/>
        <w:spacing w:before="0" w:after="240"/>
        <w:rPr>
          <w:lang w:val="en-US"/>
        </w:rPr>
      </w:pPr>
      <w:proofErr w:type="gramStart"/>
      <w:r w:rsidRPr="0083351E">
        <w:rPr>
          <w:lang w:val="en-US"/>
        </w:rPr>
        <w:t>bottom</w:t>
      </w:r>
      <w:proofErr w:type="gramEnd"/>
      <w:r w:rsidRPr="0083351E">
        <w:rPr>
          <w:lang w:val="en-US"/>
        </w:rPr>
        <w:t xml:space="preserve"> vs. top health tertile – change from 2004-7 to 2012-15</w:t>
      </w:r>
    </w:p>
    <w:p w14:paraId="1233B087" w14:textId="04CA28B2" w:rsidR="00D056FA" w:rsidRPr="0083351E" w:rsidRDefault="00537FD0" w:rsidP="001904FB">
      <w:pPr>
        <w:pStyle w:val="BelowTable"/>
        <w:spacing w:before="0"/>
        <w:ind w:left="1134" w:right="1082"/>
        <w:rPr>
          <w:lang w:val="en-US"/>
        </w:rPr>
      </w:pPr>
      <w:r w:rsidRPr="0083351E">
        <w:rPr>
          <w:lang w:val="en-US"/>
        </w:rPr>
        <w:t xml:space="preserve">Note: </w:t>
      </w:r>
      <w:r w:rsidR="00D056FA" w:rsidRPr="0083351E">
        <w:rPr>
          <w:lang w:val="en-US"/>
        </w:rPr>
        <w:t>Rising health employment gap = an increase in the difference in employment rates between those in poor health vs. those in good health.</w:t>
      </w:r>
      <w:r w:rsidR="00A35BB6" w:rsidRPr="0083351E">
        <w:rPr>
          <w:lang w:val="en-US"/>
        </w:rPr>
        <w:t xml:space="preserve"> Gaps are estimated controlling for age and gender.</w:t>
      </w:r>
      <w:bookmarkEnd w:id="30"/>
    </w:p>
    <w:p w14:paraId="6407F705" w14:textId="3C260EF4" w:rsidR="007B709A" w:rsidRPr="0083351E" w:rsidRDefault="008F1EF7" w:rsidP="007B709A">
      <w:pPr>
        <w:pStyle w:val="Text"/>
        <w:rPr>
          <w:rFonts w:ascii="Arial" w:hAnsi="Arial" w:cs="Arial"/>
          <w:lang w:val="en-US"/>
        </w:rPr>
      </w:pPr>
      <w:r w:rsidRPr="0083351E">
        <w:rPr>
          <w:rFonts w:ascii="Arial" w:hAnsi="Arial" w:cs="Arial"/>
          <w:lang w:val="en-US"/>
        </w:rPr>
        <w:t>Th</w:t>
      </w:r>
      <w:r w:rsidR="007B709A" w:rsidRPr="0083351E">
        <w:rPr>
          <w:rFonts w:ascii="Arial" w:hAnsi="Arial" w:cs="Arial"/>
          <w:lang w:val="en-US"/>
        </w:rPr>
        <w:t xml:space="preserve">ese comparisons indicate how those in poor health fared relative to those with better health. To see how they fared </w:t>
      </w:r>
      <w:r w:rsidR="007B709A" w:rsidRPr="0083351E">
        <w:rPr>
          <w:rFonts w:ascii="Arial" w:hAnsi="Arial" w:cs="Arial"/>
          <w:i/>
          <w:iCs/>
          <w:lang w:val="en-US"/>
        </w:rPr>
        <w:t xml:space="preserve">per se, </w:t>
      </w:r>
      <w:r w:rsidR="007B709A" w:rsidRPr="0083351E">
        <w:rPr>
          <w:rFonts w:ascii="Arial" w:hAnsi="Arial" w:cs="Arial"/>
          <w:lang w:val="en-US"/>
        </w:rPr>
        <w:t xml:space="preserve">we </w:t>
      </w:r>
      <w:r w:rsidR="009F17A2">
        <w:rPr>
          <w:rFonts w:ascii="Arial" w:hAnsi="Arial" w:cs="Arial"/>
          <w:lang w:val="en-US"/>
        </w:rPr>
        <w:t xml:space="preserve">consider </w:t>
      </w:r>
      <w:r w:rsidR="007B709A" w:rsidRPr="0083351E">
        <w:rPr>
          <w:rFonts w:ascii="Arial" w:hAnsi="Arial" w:cs="Arial"/>
          <w:i/>
          <w:lang w:val="en-US"/>
        </w:rPr>
        <w:t>absolute</w:t>
      </w:r>
      <w:r w:rsidR="007B709A" w:rsidRPr="0083351E">
        <w:rPr>
          <w:rFonts w:ascii="Arial" w:hAnsi="Arial" w:cs="Arial"/>
          <w:lang w:val="en-US"/>
        </w:rPr>
        <w:t xml:space="preserve"> changes in the employment rate of those in poor health</w:t>
      </w:r>
      <w:r w:rsidR="00D056FA" w:rsidRPr="0083351E">
        <w:rPr>
          <w:rFonts w:ascii="Arial" w:hAnsi="Arial" w:cs="Arial"/>
          <w:lang w:val="en-US"/>
        </w:rPr>
        <w:t>, shown</w:t>
      </w:r>
      <w:r w:rsidR="007B709A" w:rsidRPr="0083351E">
        <w:rPr>
          <w:rFonts w:ascii="Arial" w:hAnsi="Arial" w:cs="Arial"/>
          <w:lang w:val="en-US"/>
        </w:rPr>
        <w:t xml:space="preserve"> in </w:t>
      </w:r>
      <w:r w:rsidR="007B709A" w:rsidRPr="0083351E">
        <w:rPr>
          <w:rFonts w:ascii="Arial" w:hAnsi="Arial" w:cs="Arial"/>
          <w:lang w:val="en-US"/>
        </w:rPr>
        <w:fldChar w:fldCharType="begin"/>
      </w:r>
      <w:r w:rsidR="007B709A" w:rsidRPr="0083351E">
        <w:rPr>
          <w:rFonts w:ascii="Arial" w:hAnsi="Arial" w:cs="Arial"/>
          <w:lang w:val="en-US"/>
        </w:rPr>
        <w:instrText xml:space="preserve"> REF _Ref511812662 \h </w:instrText>
      </w:r>
      <w:r w:rsidR="00291A7E" w:rsidRPr="0083351E">
        <w:rPr>
          <w:rFonts w:ascii="Arial" w:hAnsi="Arial" w:cs="Arial"/>
          <w:lang w:val="en-US"/>
        </w:rPr>
        <w:instrText xml:space="preserve"> \* MERGEFORMAT </w:instrText>
      </w:r>
      <w:r w:rsidR="007B709A" w:rsidRPr="0083351E">
        <w:rPr>
          <w:rFonts w:ascii="Arial" w:hAnsi="Arial" w:cs="Arial"/>
          <w:lang w:val="en-US"/>
        </w:rPr>
      </w:r>
      <w:r w:rsidR="007B709A"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3</w:t>
      </w:r>
      <w:r w:rsidR="007B709A" w:rsidRPr="0083351E">
        <w:rPr>
          <w:rFonts w:ascii="Arial" w:hAnsi="Arial" w:cs="Arial"/>
          <w:lang w:val="en-US"/>
        </w:rPr>
        <w:fldChar w:fldCharType="end"/>
      </w:r>
      <w:r w:rsidR="007B709A" w:rsidRPr="0083351E">
        <w:rPr>
          <w:rFonts w:ascii="Arial" w:hAnsi="Arial" w:cs="Arial"/>
          <w:lang w:val="en-US"/>
        </w:rPr>
        <w:t xml:space="preserve"> below. This shows a generally positive development in most countries</w:t>
      </w:r>
      <w:r w:rsidR="00537FD0" w:rsidRPr="0083351E">
        <w:rPr>
          <w:rFonts w:ascii="Arial" w:hAnsi="Arial" w:cs="Arial"/>
          <w:lang w:val="en-US"/>
        </w:rPr>
        <w:t>.</w:t>
      </w:r>
      <w:r w:rsidR="007B709A" w:rsidRPr="0083351E">
        <w:rPr>
          <w:rFonts w:ascii="Arial" w:hAnsi="Arial" w:cs="Arial"/>
          <w:lang w:val="en-US"/>
        </w:rPr>
        <w:t xml:space="preserve"> </w:t>
      </w:r>
      <w:r w:rsidR="00537FD0" w:rsidRPr="0083351E">
        <w:rPr>
          <w:rFonts w:ascii="Arial" w:hAnsi="Arial" w:cs="Arial"/>
          <w:lang w:val="en-US"/>
        </w:rPr>
        <w:t>W</w:t>
      </w:r>
      <w:r w:rsidR="007B709A" w:rsidRPr="0083351E">
        <w:rPr>
          <w:rFonts w:ascii="Arial" w:hAnsi="Arial" w:cs="Arial"/>
          <w:lang w:val="en-US"/>
        </w:rPr>
        <w:t>e observe an increase in employment rates (after controlling for demographic changes), although in some countries these shifts are not statistically significant at conventional levels</w:t>
      </w:r>
      <w:r w:rsidRPr="0083351E">
        <w:rPr>
          <w:rFonts w:ascii="Arial" w:hAnsi="Arial" w:cs="Arial"/>
          <w:lang w:val="en-US"/>
        </w:rPr>
        <w:t xml:space="preserve"> (and Greece experienced a slightly negative but not statistically significant change)</w:t>
      </w:r>
      <w:r w:rsidR="007B709A" w:rsidRPr="0083351E">
        <w:rPr>
          <w:rFonts w:ascii="Arial" w:hAnsi="Arial" w:cs="Arial"/>
          <w:lang w:val="en-US"/>
        </w:rPr>
        <w:t xml:space="preserve">. The greatest increase in the employment share of workers with ill health took place in </w:t>
      </w:r>
      <w:r w:rsidR="008F5E47" w:rsidRPr="0083351E">
        <w:rPr>
          <w:rFonts w:ascii="Arial" w:hAnsi="Arial" w:cs="Arial"/>
          <w:lang w:val="en-US"/>
        </w:rPr>
        <w:t xml:space="preserve">the Netherlands and </w:t>
      </w:r>
      <w:r w:rsidR="007B709A" w:rsidRPr="0083351E">
        <w:rPr>
          <w:rFonts w:ascii="Arial" w:hAnsi="Arial" w:cs="Arial"/>
          <w:lang w:val="en-US"/>
        </w:rPr>
        <w:t xml:space="preserve">Sweden, followed by Switzerland, </w:t>
      </w:r>
      <w:r w:rsidRPr="0083351E">
        <w:rPr>
          <w:rFonts w:ascii="Arial" w:hAnsi="Arial" w:cs="Arial"/>
          <w:lang w:val="en-US"/>
        </w:rPr>
        <w:t xml:space="preserve">Belgium, and </w:t>
      </w:r>
      <w:r w:rsidR="008F5E47" w:rsidRPr="0083351E">
        <w:rPr>
          <w:rFonts w:ascii="Arial" w:hAnsi="Arial" w:cs="Arial"/>
          <w:lang w:val="en-US"/>
        </w:rPr>
        <w:t>Italy</w:t>
      </w:r>
      <w:r w:rsidR="007B709A" w:rsidRPr="0083351E">
        <w:rPr>
          <w:rFonts w:ascii="Arial" w:hAnsi="Arial" w:cs="Arial"/>
          <w:lang w:val="en-US"/>
        </w:rPr>
        <w:t xml:space="preserve">. The general increase may well </w:t>
      </w:r>
      <w:r w:rsidR="00055005" w:rsidRPr="0083351E">
        <w:rPr>
          <w:rFonts w:ascii="Arial" w:hAnsi="Arial" w:cs="Arial"/>
          <w:lang w:val="en-US"/>
        </w:rPr>
        <w:t xml:space="preserve">be the consequence of </w:t>
      </w:r>
      <w:r w:rsidRPr="0083351E">
        <w:rPr>
          <w:rFonts w:ascii="Arial" w:hAnsi="Arial" w:cs="Arial"/>
          <w:lang w:val="en-US"/>
        </w:rPr>
        <w:t xml:space="preserve">increasing </w:t>
      </w:r>
      <w:r w:rsidR="0083351E">
        <w:rPr>
          <w:rFonts w:ascii="Arial" w:hAnsi="Arial" w:cs="Arial"/>
          <w:lang w:val="en-US"/>
        </w:rPr>
        <w:t>labor</w:t>
      </w:r>
      <w:r w:rsidRPr="0083351E">
        <w:rPr>
          <w:rFonts w:ascii="Arial" w:hAnsi="Arial" w:cs="Arial"/>
          <w:lang w:val="en-US"/>
        </w:rPr>
        <w:t xml:space="preserve"> </w:t>
      </w:r>
      <w:r w:rsidRPr="0083351E">
        <w:rPr>
          <w:rFonts w:ascii="Arial" w:hAnsi="Arial" w:cs="Arial"/>
          <w:lang w:val="en-US"/>
        </w:rPr>
        <w:lastRenderedPageBreak/>
        <w:t>force participation of women</w:t>
      </w:r>
      <w:r w:rsidR="008F5E47" w:rsidRPr="0083351E">
        <w:rPr>
          <w:rFonts w:ascii="Arial" w:hAnsi="Arial" w:cs="Arial"/>
          <w:lang w:val="en-US"/>
        </w:rPr>
        <w:t xml:space="preserve"> (see also section 3.1 below)</w:t>
      </w:r>
      <w:r w:rsidRPr="0083351E">
        <w:rPr>
          <w:rFonts w:ascii="Arial" w:hAnsi="Arial" w:cs="Arial"/>
          <w:lang w:val="en-US"/>
        </w:rPr>
        <w:t xml:space="preserve">, as well as </w:t>
      </w:r>
      <w:r w:rsidR="0083351E">
        <w:rPr>
          <w:rFonts w:ascii="Arial" w:hAnsi="Arial" w:cs="Arial"/>
          <w:lang w:val="en-US"/>
        </w:rPr>
        <w:t>labor</w:t>
      </w:r>
      <w:r w:rsidR="007B709A" w:rsidRPr="0083351E">
        <w:rPr>
          <w:rFonts w:ascii="Arial" w:hAnsi="Arial" w:cs="Arial"/>
          <w:lang w:val="en-US"/>
        </w:rPr>
        <w:t xml:space="preserve"> market </w:t>
      </w:r>
      <w:r w:rsidRPr="0083351E">
        <w:rPr>
          <w:rFonts w:ascii="Arial" w:hAnsi="Arial" w:cs="Arial"/>
          <w:lang w:val="en-US"/>
        </w:rPr>
        <w:t xml:space="preserve">or pensions policy </w:t>
      </w:r>
      <w:r w:rsidR="007B709A" w:rsidRPr="0083351E">
        <w:rPr>
          <w:rFonts w:ascii="Arial" w:hAnsi="Arial" w:cs="Arial"/>
          <w:lang w:val="en-US"/>
        </w:rPr>
        <w:t>changes.</w:t>
      </w:r>
    </w:p>
    <w:p w14:paraId="209C5BB3" w14:textId="3A75B7CF" w:rsidR="007B709A" w:rsidRPr="0083351E" w:rsidRDefault="007B709A" w:rsidP="007B709A">
      <w:pPr>
        <w:pStyle w:val="Text"/>
        <w:rPr>
          <w:rFonts w:ascii="Arial" w:hAnsi="Arial" w:cs="Arial"/>
          <w:lang w:val="en-US"/>
        </w:rPr>
      </w:pPr>
      <w:r w:rsidRPr="0083351E">
        <w:rPr>
          <w:rFonts w:ascii="Arial" w:hAnsi="Arial" w:cs="Arial"/>
          <w:lang w:val="en-US"/>
        </w:rPr>
        <w:t xml:space="preserve">The US, however, is an outlier. The development in US was unique as it was the only country in our sample where both the relative </w:t>
      </w:r>
      <w:r w:rsidRPr="0083351E">
        <w:rPr>
          <w:rFonts w:ascii="Arial" w:hAnsi="Arial" w:cs="Arial"/>
          <w:i/>
          <w:iCs/>
          <w:lang w:val="en-US"/>
        </w:rPr>
        <w:t xml:space="preserve">and </w:t>
      </w:r>
      <w:r w:rsidRPr="0083351E">
        <w:rPr>
          <w:rFonts w:ascii="Arial" w:hAnsi="Arial" w:cs="Arial"/>
          <w:lang w:val="en-US"/>
        </w:rPr>
        <w:t xml:space="preserve">the absolute employment of older workers with ill health declined. </w:t>
      </w:r>
      <w:r w:rsidR="00537FD0" w:rsidRPr="0083351E">
        <w:rPr>
          <w:rFonts w:ascii="Arial" w:hAnsi="Arial" w:cs="Arial"/>
          <w:lang w:val="en-US"/>
        </w:rPr>
        <w:t>Although in Austria the employment gap rose (</w:t>
      </w:r>
      <w:r w:rsidR="00537FD0" w:rsidRPr="0083351E">
        <w:rPr>
          <w:rFonts w:ascii="Arial" w:hAnsi="Arial" w:cs="Arial"/>
          <w:lang w:val="en-US"/>
        </w:rPr>
        <w:fldChar w:fldCharType="begin"/>
      </w:r>
      <w:r w:rsidR="00537FD0" w:rsidRPr="0083351E">
        <w:rPr>
          <w:rFonts w:ascii="Arial" w:hAnsi="Arial" w:cs="Arial"/>
          <w:lang w:val="en-US"/>
        </w:rPr>
        <w:instrText xml:space="preserve"> REF _Ref511811348 \h </w:instrText>
      </w:r>
      <w:r w:rsidR="00291A7E" w:rsidRPr="0083351E">
        <w:rPr>
          <w:rFonts w:ascii="Arial" w:hAnsi="Arial" w:cs="Arial"/>
          <w:lang w:val="en-US"/>
        </w:rPr>
        <w:instrText xml:space="preserve"> \* MERGEFORMAT </w:instrText>
      </w:r>
      <w:r w:rsidR="00537FD0" w:rsidRPr="0083351E">
        <w:rPr>
          <w:rFonts w:ascii="Arial" w:hAnsi="Arial" w:cs="Arial"/>
          <w:lang w:val="en-US"/>
        </w:rPr>
      </w:r>
      <w:r w:rsidR="00537FD0"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2</w:t>
      </w:r>
      <w:r w:rsidR="00537FD0" w:rsidRPr="0083351E">
        <w:rPr>
          <w:rFonts w:ascii="Arial" w:hAnsi="Arial" w:cs="Arial"/>
          <w:lang w:val="en-US"/>
        </w:rPr>
        <w:fldChar w:fldCharType="end"/>
      </w:r>
      <w:r w:rsidR="00537FD0" w:rsidRPr="0083351E">
        <w:rPr>
          <w:rFonts w:ascii="Arial" w:hAnsi="Arial" w:cs="Arial"/>
          <w:lang w:val="en-US"/>
        </w:rPr>
        <w:t xml:space="preserve"> above), the employment of those with poor health increased (</w:t>
      </w:r>
      <w:r w:rsidR="00537FD0" w:rsidRPr="0083351E">
        <w:rPr>
          <w:rFonts w:ascii="Arial" w:hAnsi="Arial" w:cs="Arial"/>
          <w:lang w:val="en-US"/>
        </w:rPr>
        <w:fldChar w:fldCharType="begin"/>
      </w:r>
      <w:r w:rsidR="00537FD0" w:rsidRPr="0083351E">
        <w:rPr>
          <w:rFonts w:ascii="Arial" w:hAnsi="Arial" w:cs="Arial"/>
          <w:lang w:val="en-US"/>
        </w:rPr>
        <w:instrText xml:space="preserve"> REF _Ref511812662 \h </w:instrText>
      </w:r>
      <w:r w:rsidR="00291A7E" w:rsidRPr="0083351E">
        <w:rPr>
          <w:rFonts w:ascii="Arial" w:hAnsi="Arial" w:cs="Arial"/>
          <w:lang w:val="en-US"/>
        </w:rPr>
        <w:instrText xml:space="preserve"> \* MERGEFORMAT </w:instrText>
      </w:r>
      <w:r w:rsidR="00537FD0" w:rsidRPr="0083351E">
        <w:rPr>
          <w:rFonts w:ascii="Arial" w:hAnsi="Arial" w:cs="Arial"/>
          <w:lang w:val="en-US"/>
        </w:rPr>
      </w:r>
      <w:r w:rsidR="00537FD0"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3</w:t>
      </w:r>
      <w:r w:rsidR="00537FD0" w:rsidRPr="0083351E">
        <w:rPr>
          <w:rFonts w:ascii="Arial" w:hAnsi="Arial" w:cs="Arial"/>
          <w:lang w:val="en-US"/>
        </w:rPr>
        <w:fldChar w:fldCharType="end"/>
      </w:r>
      <w:r w:rsidR="00537FD0" w:rsidRPr="0083351E">
        <w:rPr>
          <w:rFonts w:ascii="Arial" w:hAnsi="Arial" w:cs="Arial"/>
          <w:lang w:val="en-US"/>
        </w:rPr>
        <w:t xml:space="preserve"> below); the rising gap is because this increase in employment was much smaller than for those in better health.</w:t>
      </w:r>
    </w:p>
    <w:p w14:paraId="4A45EE81" w14:textId="77777777" w:rsidR="007B709A" w:rsidRPr="0083351E" w:rsidRDefault="00885A52" w:rsidP="0082752E">
      <w:pPr>
        <w:pStyle w:val="Text"/>
        <w:spacing w:after="0" w:line="240" w:lineRule="auto"/>
        <w:jc w:val="center"/>
        <w:rPr>
          <w:rFonts w:ascii="Arial" w:hAnsi="Arial" w:cs="Arial"/>
          <w:lang w:val="en-US"/>
        </w:rPr>
      </w:pPr>
      <w:bookmarkStart w:id="31" w:name="_Toc511743809"/>
      <w:r w:rsidRPr="0083351E">
        <w:rPr>
          <w:rFonts w:ascii="Arial" w:hAnsi="Arial" w:cs="Arial"/>
          <w:noProof/>
        </w:rPr>
        <w:drawing>
          <wp:inline distT="0" distB="0" distL="0" distR="0" wp14:anchorId="750E43A9" wp14:editId="3F46959E">
            <wp:extent cx="4589362" cy="3443072"/>
            <wp:effectExtent l="0" t="0" r="1905" b="5080"/>
            <wp:docPr id="3" name="Picture 3" descr="C:\Users\bpb\Dropbox\Disability work\ESRC Future Leaders Disability\Phase 1 (Dis Emp Rates) - Intl\ELSA-SHARE-HRS\Boheim-Leoni reference files\2018-05-10\9may\With controls\0.BBG_leveltrendbycou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pb\Dropbox\Disability work\ESRC Future Leaders Disability\Phase 1 (Dis Emp Rates) - Intl\ELSA-SHARE-HRS\Boheim-Leoni reference files\2018-05-10\9may\With controls\0.BBG_leveltrendbycountr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7946" cy="3442010"/>
                    </a:xfrm>
                    <a:prstGeom prst="rect">
                      <a:avLst/>
                    </a:prstGeom>
                    <a:noFill/>
                    <a:ln>
                      <a:noFill/>
                    </a:ln>
                  </pic:spPr>
                </pic:pic>
              </a:graphicData>
            </a:graphic>
          </wp:inline>
        </w:drawing>
      </w:r>
    </w:p>
    <w:p w14:paraId="51B45E1F" w14:textId="4B71671C" w:rsidR="00DC04D7" w:rsidRPr="0083351E" w:rsidRDefault="00DC04D7" w:rsidP="001904FB">
      <w:pPr>
        <w:pStyle w:val="Caption"/>
        <w:rPr>
          <w:lang w:val="en-US"/>
        </w:rPr>
      </w:pPr>
      <w:bookmarkStart w:id="32" w:name="_Ref511812662"/>
      <w:bookmarkStart w:id="33" w:name="_Ref511812662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3</w:t>
      </w:r>
      <w:r w:rsidR="00710974" w:rsidRPr="0083351E">
        <w:rPr>
          <w:noProof/>
          <w:lang w:val="en-US"/>
        </w:rPr>
        <w:fldChar w:fldCharType="end"/>
      </w:r>
      <w:bookmarkEnd w:id="32"/>
      <w:r w:rsidRPr="0083351E">
        <w:rPr>
          <w:lang w:val="en-US"/>
        </w:rPr>
        <w:t>:</w:t>
      </w:r>
      <w:bookmarkEnd w:id="33"/>
      <w:r w:rsidRPr="0083351E">
        <w:rPr>
          <w:lang w:val="en-US"/>
        </w:rPr>
        <w:t xml:space="preserve"> Change in absolute employment level of respondents,                                                 in bottom health tertile, 2004-7 to 2012-15.</w:t>
      </w:r>
    </w:p>
    <w:p w14:paraId="77DB95F0" w14:textId="4C914F81" w:rsidR="00537FD0" w:rsidRPr="0083351E" w:rsidRDefault="00537FD0" w:rsidP="001904FB">
      <w:pPr>
        <w:pStyle w:val="BelowTable"/>
        <w:rPr>
          <w:lang w:val="en-US"/>
        </w:rPr>
      </w:pPr>
      <w:r w:rsidRPr="0083351E">
        <w:rPr>
          <w:lang w:val="en-US"/>
        </w:rPr>
        <w:t xml:space="preserve">Note: A positive value indicates </w:t>
      </w:r>
      <w:r w:rsidR="00C32484" w:rsidRPr="0083351E">
        <w:rPr>
          <w:lang w:val="en-US"/>
        </w:rPr>
        <w:t xml:space="preserve">higher </w:t>
      </w:r>
      <w:r w:rsidRPr="0083351E">
        <w:rPr>
          <w:lang w:val="en-US"/>
        </w:rPr>
        <w:t xml:space="preserve">employment rates </w:t>
      </w:r>
      <w:r w:rsidR="00C32484" w:rsidRPr="0083351E">
        <w:rPr>
          <w:lang w:val="en-US"/>
        </w:rPr>
        <w:t xml:space="preserve">over time </w:t>
      </w:r>
      <w:r w:rsidRPr="0083351E">
        <w:rPr>
          <w:lang w:val="en-US"/>
        </w:rPr>
        <w:t>for persons who were in the bottom third of the health distribution</w:t>
      </w:r>
      <w:r w:rsidR="00C32484" w:rsidRPr="0083351E">
        <w:rPr>
          <w:lang w:val="en-US"/>
        </w:rPr>
        <w:t>. Employment levels are estimated controlling for age and gender.</w:t>
      </w:r>
    </w:p>
    <w:p w14:paraId="3E14188A" w14:textId="491F870D" w:rsidR="0063130D" w:rsidRPr="0083351E" w:rsidRDefault="00DC04D7" w:rsidP="001904FB">
      <w:pPr>
        <w:pStyle w:val="Heading3"/>
        <w:rPr>
          <w:lang w:val="en-US"/>
        </w:rPr>
      </w:pPr>
      <w:r w:rsidRPr="0083351E">
        <w:rPr>
          <w:lang w:val="en-US"/>
        </w:rPr>
        <w:t xml:space="preserve">3.1 </w:t>
      </w:r>
      <w:r w:rsidR="0063130D" w:rsidRPr="0083351E">
        <w:rPr>
          <w:lang w:val="en-US"/>
        </w:rPr>
        <w:t>Sensitivity analyses</w:t>
      </w:r>
    </w:p>
    <w:p w14:paraId="23FE45D1" w14:textId="1B186E46" w:rsidR="00FE0562" w:rsidRPr="0083351E" w:rsidRDefault="009452BE" w:rsidP="001904FB">
      <w:pPr>
        <w:rPr>
          <w:lang w:val="en-US"/>
        </w:rPr>
      </w:pPr>
      <w:r w:rsidRPr="0083351E">
        <w:rPr>
          <w:lang w:val="en-US"/>
        </w:rPr>
        <w:t xml:space="preserve">Before </w:t>
      </w:r>
      <w:r w:rsidR="00E32CDD" w:rsidRPr="0083351E">
        <w:rPr>
          <w:lang w:val="en-US"/>
        </w:rPr>
        <w:t xml:space="preserve">we </w:t>
      </w:r>
      <w:r w:rsidRPr="0083351E">
        <w:rPr>
          <w:lang w:val="en-US"/>
        </w:rPr>
        <w:t>explor</w:t>
      </w:r>
      <w:r w:rsidR="00E32CDD" w:rsidRPr="0083351E">
        <w:rPr>
          <w:lang w:val="en-US"/>
        </w:rPr>
        <w:t>e</w:t>
      </w:r>
      <w:r w:rsidRPr="0083351E">
        <w:rPr>
          <w:lang w:val="en-US"/>
        </w:rPr>
        <w:t xml:space="preserve"> the anomalous position of the USA</w:t>
      </w:r>
      <w:r w:rsidR="00E32CDD" w:rsidRPr="0083351E">
        <w:rPr>
          <w:lang w:val="en-US"/>
        </w:rPr>
        <w:t xml:space="preserve"> further</w:t>
      </w:r>
      <w:r w:rsidRPr="0083351E">
        <w:rPr>
          <w:lang w:val="en-US"/>
        </w:rPr>
        <w:t xml:space="preserve">, we first </w:t>
      </w:r>
      <w:r w:rsidR="00E32CDD" w:rsidRPr="0083351E">
        <w:rPr>
          <w:lang w:val="en-US"/>
        </w:rPr>
        <w:t xml:space="preserve">demonstrate </w:t>
      </w:r>
      <w:r w:rsidRPr="0083351E">
        <w:rPr>
          <w:lang w:val="en-US"/>
        </w:rPr>
        <w:t xml:space="preserve">that </w:t>
      </w:r>
      <w:r w:rsidR="00670D3B" w:rsidRPr="0083351E">
        <w:rPr>
          <w:lang w:val="en-US"/>
        </w:rPr>
        <w:t>these results are robust through a series of sensitivity analyses</w:t>
      </w:r>
      <w:r w:rsidR="00E32CDD" w:rsidRPr="0083351E">
        <w:rPr>
          <w:lang w:val="en-US"/>
        </w:rPr>
        <w:t>.</w:t>
      </w:r>
      <w:r w:rsidR="00670D3B" w:rsidRPr="0083351E">
        <w:rPr>
          <w:lang w:val="en-US"/>
        </w:rPr>
        <w:t xml:space="preserve"> (</w:t>
      </w:r>
      <w:r w:rsidR="00E32CDD" w:rsidRPr="0083351E">
        <w:rPr>
          <w:lang w:val="en-US"/>
        </w:rPr>
        <w:t xml:space="preserve">The </w:t>
      </w:r>
      <w:r w:rsidR="00670D3B" w:rsidRPr="0083351E">
        <w:rPr>
          <w:lang w:val="en-US"/>
        </w:rPr>
        <w:t xml:space="preserve">full results </w:t>
      </w:r>
      <w:r w:rsidR="00E32CDD" w:rsidRPr="0083351E">
        <w:rPr>
          <w:lang w:val="en-US"/>
        </w:rPr>
        <w:t xml:space="preserve">are </w:t>
      </w:r>
      <w:r w:rsidR="00670D3B" w:rsidRPr="0083351E">
        <w:rPr>
          <w:lang w:val="en-US"/>
        </w:rPr>
        <w:t xml:space="preserve">in Online Appendix </w:t>
      </w:r>
      <w:r w:rsidR="009F17A2">
        <w:rPr>
          <w:lang w:val="en-US"/>
        </w:rPr>
        <w:t>A</w:t>
      </w:r>
      <w:r w:rsidR="00670D3B" w:rsidRPr="0083351E">
        <w:rPr>
          <w:lang w:val="en-US"/>
        </w:rPr>
        <w:t>4</w:t>
      </w:r>
      <w:r w:rsidR="00FD4F19" w:rsidRPr="0083351E">
        <w:rPr>
          <w:lang w:val="en-US"/>
        </w:rPr>
        <w:t>, Table A5</w:t>
      </w:r>
      <w:r w:rsidR="00E32CDD" w:rsidRPr="0083351E">
        <w:rPr>
          <w:lang w:val="en-US"/>
        </w:rPr>
        <w:t>.</w:t>
      </w:r>
      <w:r w:rsidR="00670D3B" w:rsidRPr="0083351E">
        <w:rPr>
          <w:lang w:val="en-US"/>
        </w:rPr>
        <w:t xml:space="preserve">) Firstly, we re-estimated the analyses with logit rather than </w:t>
      </w:r>
      <w:r w:rsidR="00670D3B" w:rsidRPr="0083351E">
        <w:rPr>
          <w:lang w:val="en-US"/>
        </w:rPr>
        <w:lastRenderedPageBreak/>
        <w:t xml:space="preserve">OLS models, and (unsurprisingly) the results are effectively identical. Secondly, </w:t>
      </w:r>
      <w:r w:rsidR="00854BE9" w:rsidRPr="0083351E">
        <w:rPr>
          <w:lang w:val="en-US"/>
        </w:rPr>
        <w:t xml:space="preserve">because refreshment samples are not added to the surveys at every wave, the minimum age at different waves changes (as shown in the changing mean ages in Online Appendix A3). We therefore </w:t>
      </w:r>
      <w:r w:rsidR="00547A6A" w:rsidRPr="0083351E">
        <w:rPr>
          <w:lang w:val="en-US"/>
        </w:rPr>
        <w:t xml:space="preserve">conduct a further analysis </w:t>
      </w:r>
      <w:r w:rsidR="00854BE9" w:rsidRPr="0083351E">
        <w:rPr>
          <w:lang w:val="en-US"/>
        </w:rPr>
        <w:t>on a sample of those aged 54 (not 50/51) to retirement age. Again, our results are robust: the USA is unique in being the only country in which both the absolute and relative employment situation of those in poor health</w:t>
      </w:r>
      <w:r w:rsidR="003B7DAE" w:rsidRPr="0083351E">
        <w:rPr>
          <w:lang w:val="en-US"/>
        </w:rPr>
        <w:t xml:space="preserve"> deteriorated</w:t>
      </w:r>
      <w:r w:rsidR="00854BE9" w:rsidRPr="0083351E">
        <w:rPr>
          <w:lang w:val="en-US"/>
        </w:rPr>
        <w:t>. Results for some other countries change</w:t>
      </w:r>
      <w:r w:rsidR="00F862B2" w:rsidRPr="0083351E">
        <w:rPr>
          <w:lang w:val="en-US"/>
        </w:rPr>
        <w:t>,</w:t>
      </w:r>
      <w:r w:rsidR="00854BE9" w:rsidRPr="0083351E">
        <w:rPr>
          <w:lang w:val="en-US"/>
        </w:rPr>
        <w:t xml:space="preserve"> however, </w:t>
      </w:r>
      <w:r w:rsidR="00F862B2" w:rsidRPr="0083351E">
        <w:rPr>
          <w:lang w:val="en-US"/>
        </w:rPr>
        <w:t xml:space="preserve">including Austria where </w:t>
      </w:r>
      <w:r w:rsidR="00854BE9" w:rsidRPr="0083351E">
        <w:rPr>
          <w:lang w:val="en-US"/>
        </w:rPr>
        <w:t xml:space="preserve">the increasing </w:t>
      </w:r>
      <w:r w:rsidR="00F862B2" w:rsidRPr="0083351E">
        <w:rPr>
          <w:lang w:val="en-US"/>
        </w:rPr>
        <w:t xml:space="preserve">health employment </w:t>
      </w:r>
      <w:r w:rsidR="00854BE9" w:rsidRPr="0083351E">
        <w:rPr>
          <w:lang w:val="en-US"/>
        </w:rPr>
        <w:t xml:space="preserve">gap </w:t>
      </w:r>
      <w:r w:rsidR="00F862B2" w:rsidRPr="0083351E">
        <w:rPr>
          <w:lang w:val="en-US"/>
        </w:rPr>
        <w:t xml:space="preserve">is </w:t>
      </w:r>
      <w:r w:rsidR="00854BE9" w:rsidRPr="0083351E">
        <w:rPr>
          <w:lang w:val="en-US"/>
        </w:rPr>
        <w:t>more marked (14.5% rather than 10.3%)</w:t>
      </w:r>
      <w:r w:rsidR="003B7DAE" w:rsidRPr="0083351E">
        <w:rPr>
          <w:lang w:val="en-US"/>
        </w:rPr>
        <w:t>.</w:t>
      </w:r>
    </w:p>
    <w:p w14:paraId="3718DD39" w14:textId="19884D08" w:rsidR="004E0C0E" w:rsidRPr="0083351E" w:rsidRDefault="004E0C0E" w:rsidP="001904FB">
      <w:pPr>
        <w:rPr>
          <w:lang w:val="en-US"/>
        </w:rPr>
      </w:pPr>
      <w:r w:rsidRPr="0083351E">
        <w:rPr>
          <w:lang w:val="en-US"/>
        </w:rPr>
        <w:t xml:space="preserve">Third, while we do not stratify the main analyses by gender (as explained in 2.3), we checked the robustness of our conclusions if the analyses are gender-stratified. </w:t>
      </w:r>
      <w:proofErr w:type="gramStart"/>
      <w:r w:rsidRPr="0083351E">
        <w:rPr>
          <w:lang w:val="en-US"/>
        </w:rPr>
        <w:t>As expected, estimates become increasingly imprecise (particularly for SHARE countries), but there are four countries in which we can have some confidence that trends differ by gender.</w:t>
      </w:r>
      <w:proofErr w:type="gramEnd"/>
      <w:r w:rsidRPr="0083351E">
        <w:rPr>
          <w:lang w:val="en-US"/>
        </w:rPr>
        <w:t xml:space="preserve"> In Austria, England, Spain</w:t>
      </w:r>
      <w:r w:rsidR="009F17A2">
        <w:rPr>
          <w:lang w:val="en-US"/>
        </w:rPr>
        <w:t>,</w:t>
      </w:r>
      <w:r w:rsidRPr="0083351E">
        <w:rPr>
          <w:lang w:val="en-US"/>
        </w:rPr>
        <w:t xml:space="preserve"> and Switzerland, the employment gap between those in poor and better health becomes worse for women than men over this period, although the nature of this varies by country (as shown in Online Appendix A</w:t>
      </w:r>
      <w:r w:rsidR="00FD4F19" w:rsidRPr="0083351E">
        <w:rPr>
          <w:lang w:val="en-US"/>
        </w:rPr>
        <w:t>4, Table A7</w:t>
      </w:r>
      <w:r w:rsidRPr="0083351E">
        <w:rPr>
          <w:lang w:val="en-US"/>
        </w:rPr>
        <w:t>). Our main results are however robust: Sweden is unusual in having a decreasing (if imprecisely estimated) gap for both men and women (although there may also be decreasing gaps among Spanish and Swiss men), and the deterioration in both absolute and relative employment rates for those with poor health in the US is both unique and consistent across men and women.</w:t>
      </w:r>
    </w:p>
    <w:p w14:paraId="6CC93B0A" w14:textId="7A9053E6" w:rsidR="00D01E6B" w:rsidRPr="0083351E" w:rsidRDefault="00854BE9" w:rsidP="001904FB">
      <w:pPr>
        <w:rPr>
          <w:lang w:val="en-US"/>
        </w:rPr>
      </w:pPr>
      <w:r w:rsidRPr="0083351E">
        <w:rPr>
          <w:lang w:val="en-US"/>
        </w:rPr>
        <w:t xml:space="preserve">Our remaining sensitivity analyses deal with missing data. The greatest </w:t>
      </w:r>
      <w:r w:rsidR="003B7DAE" w:rsidRPr="0083351E">
        <w:rPr>
          <w:lang w:val="en-US"/>
        </w:rPr>
        <w:t xml:space="preserve">source for </w:t>
      </w:r>
      <w:r w:rsidRPr="0083351E">
        <w:rPr>
          <w:lang w:val="en-US"/>
        </w:rPr>
        <w:t xml:space="preserve">missing data is BMI, particularly in England; we therefore re-run the analyses excluding BMI from our latent health measure. </w:t>
      </w:r>
      <w:r w:rsidR="00A03E01" w:rsidRPr="0083351E">
        <w:rPr>
          <w:lang w:val="en-US"/>
        </w:rPr>
        <w:t xml:space="preserve">As an alternative approach, we maintained our use of BMI but </w:t>
      </w:r>
      <w:r w:rsidR="00321E34" w:rsidRPr="0083351E">
        <w:rPr>
          <w:lang w:val="en-US"/>
        </w:rPr>
        <w:t xml:space="preserve">used </w:t>
      </w:r>
      <w:r w:rsidR="00A03E01" w:rsidRPr="0083351E">
        <w:rPr>
          <w:lang w:val="en-US"/>
        </w:rPr>
        <w:t>a multiple imputation analysis to account for missingness in all variables (for further details see Online Appendix A4</w:t>
      </w:r>
      <w:r w:rsidR="00FD4F19" w:rsidRPr="0083351E">
        <w:rPr>
          <w:lang w:val="en-US"/>
        </w:rPr>
        <w:t>, Tables A5 and A6</w:t>
      </w:r>
      <w:r w:rsidR="00A03E01" w:rsidRPr="0083351E">
        <w:rPr>
          <w:lang w:val="en-US"/>
        </w:rPr>
        <w:t xml:space="preserve">). </w:t>
      </w:r>
      <w:r w:rsidR="00D01E6B" w:rsidRPr="0083351E">
        <w:rPr>
          <w:lang w:val="en-US"/>
        </w:rPr>
        <w:t>These analyses had most impact on the results for England</w:t>
      </w:r>
      <w:r w:rsidR="00055005" w:rsidRPr="0083351E">
        <w:rPr>
          <w:lang w:val="en-US"/>
        </w:rPr>
        <w:t>:</w:t>
      </w:r>
      <w:r w:rsidR="00D01E6B" w:rsidRPr="0083351E">
        <w:rPr>
          <w:lang w:val="en-US"/>
        </w:rPr>
        <w:t xml:space="preserve"> </w:t>
      </w:r>
      <w:r w:rsidR="005622B1" w:rsidRPr="0083351E">
        <w:rPr>
          <w:lang w:val="en-US"/>
        </w:rPr>
        <w:t>b</w:t>
      </w:r>
      <w:r w:rsidR="00D01E6B" w:rsidRPr="0083351E">
        <w:rPr>
          <w:lang w:val="en-US"/>
        </w:rPr>
        <w:t xml:space="preserve">oth </w:t>
      </w:r>
      <w:r w:rsidR="007A76A6" w:rsidRPr="0083351E">
        <w:rPr>
          <w:lang w:val="en-US"/>
        </w:rPr>
        <w:t xml:space="preserve">sensitivity analyses suggested more positive </w:t>
      </w:r>
      <w:r w:rsidR="00D01E6B" w:rsidRPr="0083351E">
        <w:rPr>
          <w:lang w:val="en-US"/>
        </w:rPr>
        <w:t xml:space="preserve">trends, </w:t>
      </w:r>
      <w:r w:rsidR="007A76A6" w:rsidRPr="0083351E">
        <w:rPr>
          <w:lang w:val="en-US"/>
        </w:rPr>
        <w:t xml:space="preserve">with </w:t>
      </w:r>
      <w:r w:rsidR="00D01E6B" w:rsidRPr="0083351E">
        <w:rPr>
          <w:lang w:val="en-US"/>
        </w:rPr>
        <w:t>the absolute employment trend among those in poor health rising by 7.6</w:t>
      </w:r>
      <w:r w:rsidR="007A76A6" w:rsidRPr="0083351E">
        <w:rPr>
          <w:lang w:val="en-US"/>
        </w:rPr>
        <w:t>-7.7</w:t>
      </w:r>
      <w:r w:rsidR="00D01E6B" w:rsidRPr="0083351E">
        <w:rPr>
          <w:lang w:val="en-US"/>
        </w:rPr>
        <w:t>% rather than 5.6%</w:t>
      </w:r>
      <w:r w:rsidR="007A76A6" w:rsidRPr="0083351E">
        <w:rPr>
          <w:lang w:val="en-US"/>
        </w:rPr>
        <w:t xml:space="preserve">, and also </w:t>
      </w:r>
      <w:r w:rsidR="00D01E6B" w:rsidRPr="0083351E">
        <w:rPr>
          <w:lang w:val="en-US"/>
        </w:rPr>
        <w:lastRenderedPageBreak/>
        <w:t>providing some suggestions that the health employment gap declined (by 4.4% (</w:t>
      </w:r>
      <w:r w:rsidR="0023224F" w:rsidRPr="0083351E">
        <w:rPr>
          <w:lang w:val="en-US"/>
        </w:rPr>
        <w:t xml:space="preserve">95% CI </w:t>
      </w:r>
      <w:r w:rsidR="005622B1" w:rsidRPr="0083351E">
        <w:rPr>
          <w:lang w:val="en-US"/>
        </w:rPr>
        <w:t xml:space="preserve">-8.9% to </w:t>
      </w:r>
      <w:r w:rsidR="00D01E6B" w:rsidRPr="0083351E">
        <w:rPr>
          <w:lang w:val="en-US"/>
        </w:rPr>
        <w:t xml:space="preserve">0.04%) </w:t>
      </w:r>
      <w:r w:rsidR="00A75452" w:rsidRPr="0083351E">
        <w:rPr>
          <w:lang w:val="en-US"/>
        </w:rPr>
        <w:t xml:space="preserve">in the multiple imputation analysis </w:t>
      </w:r>
      <w:r w:rsidR="00D01E6B" w:rsidRPr="0083351E">
        <w:rPr>
          <w:lang w:val="en-US"/>
        </w:rPr>
        <w:t>and 5.2% (</w:t>
      </w:r>
      <w:r w:rsidR="005622B1" w:rsidRPr="0083351E">
        <w:rPr>
          <w:lang w:val="en-US"/>
        </w:rPr>
        <w:t xml:space="preserve">-10.3% to -0.1% </w:t>
      </w:r>
      <w:r w:rsidR="00D01E6B" w:rsidRPr="0083351E">
        <w:rPr>
          <w:lang w:val="en-US"/>
        </w:rPr>
        <w:t xml:space="preserve">) </w:t>
      </w:r>
      <w:r w:rsidR="00A75452" w:rsidRPr="0083351E">
        <w:rPr>
          <w:lang w:val="en-US"/>
        </w:rPr>
        <w:t xml:space="preserve">when </w:t>
      </w:r>
      <w:r w:rsidR="00D01E6B" w:rsidRPr="0083351E">
        <w:rPr>
          <w:lang w:val="en-US"/>
        </w:rPr>
        <w:t xml:space="preserve">excluding BMI, </w:t>
      </w:r>
      <w:r w:rsidR="00A75452" w:rsidRPr="0083351E">
        <w:rPr>
          <w:lang w:val="en-US"/>
        </w:rPr>
        <w:t xml:space="preserve">compared to </w:t>
      </w:r>
      <w:r w:rsidR="00D01E6B" w:rsidRPr="0083351E">
        <w:rPr>
          <w:lang w:val="en-US"/>
        </w:rPr>
        <w:t>3.2% (-8.6 to 2.3%)</w:t>
      </w:r>
      <w:r w:rsidR="00A75452" w:rsidRPr="0083351E">
        <w:rPr>
          <w:lang w:val="en-US"/>
        </w:rPr>
        <w:t xml:space="preserve"> in the main analyses above</w:t>
      </w:r>
      <w:r w:rsidR="00D01E6B" w:rsidRPr="0083351E">
        <w:rPr>
          <w:lang w:val="en-US"/>
        </w:rPr>
        <w:t>). For Austria</w:t>
      </w:r>
      <w:r w:rsidR="006427FE" w:rsidRPr="0083351E">
        <w:rPr>
          <w:lang w:val="en-US"/>
        </w:rPr>
        <w:t>,</w:t>
      </w:r>
      <w:r w:rsidR="00D01E6B" w:rsidRPr="0083351E">
        <w:rPr>
          <w:lang w:val="en-US"/>
        </w:rPr>
        <w:t xml:space="preserve"> the </w:t>
      </w:r>
      <w:r w:rsidR="00D056FA" w:rsidRPr="0083351E">
        <w:rPr>
          <w:lang w:val="en-US"/>
        </w:rPr>
        <w:t xml:space="preserve">sensitivity analyses </w:t>
      </w:r>
      <w:r w:rsidR="00055005" w:rsidRPr="0083351E">
        <w:rPr>
          <w:lang w:val="en-US"/>
        </w:rPr>
        <w:t xml:space="preserve">confirm </w:t>
      </w:r>
      <w:r w:rsidR="00D056FA" w:rsidRPr="0083351E">
        <w:rPr>
          <w:lang w:val="en-US"/>
        </w:rPr>
        <w:t>the main results</w:t>
      </w:r>
      <w:r w:rsidR="00055005" w:rsidRPr="0083351E">
        <w:rPr>
          <w:lang w:val="en-US"/>
        </w:rPr>
        <w:t xml:space="preserve"> </w:t>
      </w:r>
      <w:r w:rsidR="006427FE" w:rsidRPr="0083351E">
        <w:rPr>
          <w:lang w:val="en-US"/>
        </w:rPr>
        <w:t xml:space="preserve">about </w:t>
      </w:r>
      <w:r w:rsidR="00055005" w:rsidRPr="0083351E">
        <w:rPr>
          <w:lang w:val="en-US"/>
        </w:rPr>
        <w:t>the change</w:t>
      </w:r>
      <w:r w:rsidR="006427FE" w:rsidRPr="0083351E">
        <w:rPr>
          <w:lang w:val="en-US"/>
        </w:rPr>
        <w:t>s</w:t>
      </w:r>
      <w:r w:rsidR="00055005" w:rsidRPr="0083351E">
        <w:rPr>
          <w:lang w:val="en-US"/>
        </w:rPr>
        <w:t xml:space="preserve"> in employment levels and gaps</w:t>
      </w:r>
      <w:r w:rsidR="00D056FA" w:rsidRPr="0083351E">
        <w:rPr>
          <w:lang w:val="en-US"/>
        </w:rPr>
        <w:t xml:space="preserve">, but </w:t>
      </w:r>
      <w:r w:rsidR="005622B1" w:rsidRPr="0083351E">
        <w:rPr>
          <w:lang w:val="en-US"/>
        </w:rPr>
        <w:t xml:space="preserve">some sensitivity analyses </w:t>
      </w:r>
      <w:r w:rsidR="00055005" w:rsidRPr="0083351E">
        <w:rPr>
          <w:lang w:val="en-US"/>
        </w:rPr>
        <w:t>le</w:t>
      </w:r>
      <w:r w:rsidR="005622B1" w:rsidRPr="0083351E">
        <w:rPr>
          <w:lang w:val="en-US"/>
        </w:rPr>
        <w:t>d</w:t>
      </w:r>
      <w:r w:rsidR="00055005" w:rsidRPr="0083351E">
        <w:rPr>
          <w:lang w:val="en-US"/>
        </w:rPr>
        <w:t xml:space="preserve"> to smaller and less </w:t>
      </w:r>
      <w:r w:rsidR="006427FE" w:rsidRPr="0083351E">
        <w:rPr>
          <w:lang w:val="en-US"/>
        </w:rPr>
        <w:t xml:space="preserve">precise </w:t>
      </w:r>
      <w:r w:rsidR="00055005" w:rsidRPr="0083351E">
        <w:rPr>
          <w:lang w:val="en-US"/>
        </w:rPr>
        <w:t>coefficients</w:t>
      </w:r>
      <w:r w:rsidR="005622B1" w:rsidRPr="0083351E">
        <w:rPr>
          <w:lang w:val="en-US"/>
        </w:rPr>
        <w:t xml:space="preserve"> for the health-related employment gap</w:t>
      </w:r>
      <w:r w:rsidR="006427FE" w:rsidRPr="0083351E">
        <w:rPr>
          <w:lang w:val="en-US"/>
        </w:rPr>
        <w:t>.</w:t>
      </w:r>
      <w:r w:rsidR="005622B1" w:rsidRPr="0083351E">
        <w:rPr>
          <w:lang w:val="en-US"/>
        </w:rPr>
        <w:t xml:space="preserve"> </w:t>
      </w:r>
      <w:r w:rsidR="006427FE" w:rsidRPr="0083351E">
        <w:rPr>
          <w:lang w:val="en-US"/>
        </w:rPr>
        <w:t xml:space="preserve">At the same time, these sensitivity analyses resulted in </w:t>
      </w:r>
      <w:r w:rsidR="005622B1" w:rsidRPr="0083351E">
        <w:rPr>
          <w:i/>
          <w:lang w:val="en-US"/>
        </w:rPr>
        <w:t xml:space="preserve">larger </w:t>
      </w:r>
      <w:r w:rsidR="005622B1" w:rsidRPr="0083351E">
        <w:rPr>
          <w:lang w:val="en-US"/>
        </w:rPr>
        <w:t>and more</w:t>
      </w:r>
      <w:r w:rsidR="005622B1" w:rsidRPr="0083351E">
        <w:rPr>
          <w:i/>
          <w:lang w:val="en-US"/>
        </w:rPr>
        <w:t xml:space="preserve"> </w:t>
      </w:r>
      <w:r w:rsidR="006427FE" w:rsidRPr="0083351E">
        <w:rPr>
          <w:lang w:val="en-US"/>
        </w:rPr>
        <w:t xml:space="preserve">precise </w:t>
      </w:r>
      <w:r w:rsidR="005622B1" w:rsidRPr="0083351E">
        <w:rPr>
          <w:lang w:val="en-US"/>
        </w:rPr>
        <w:t>coefficients for the absolute trend in employment among those in poor health</w:t>
      </w:r>
      <w:r w:rsidR="00055005" w:rsidRPr="0083351E">
        <w:rPr>
          <w:lang w:val="en-US"/>
        </w:rPr>
        <w:t>.</w:t>
      </w:r>
      <w:r w:rsidR="00D01E6B" w:rsidRPr="0083351E">
        <w:rPr>
          <w:lang w:val="en-US"/>
        </w:rPr>
        <w:t xml:space="preserve"> Otherwise, however, the substantive conclusions of both sensitivity analyses are identical to our main analyses. </w:t>
      </w:r>
    </w:p>
    <w:p w14:paraId="7EEADFD9" w14:textId="598CE379" w:rsidR="007B709A" w:rsidRPr="0083351E" w:rsidRDefault="00DC04D7" w:rsidP="001904FB">
      <w:pPr>
        <w:pStyle w:val="Heading3"/>
        <w:rPr>
          <w:lang w:val="en-US"/>
        </w:rPr>
      </w:pPr>
      <w:r w:rsidRPr="0083351E">
        <w:rPr>
          <w:lang w:val="en-US"/>
        </w:rPr>
        <w:t xml:space="preserve">3.2 </w:t>
      </w:r>
      <w:r w:rsidR="007B709A" w:rsidRPr="0083351E">
        <w:rPr>
          <w:lang w:val="en-US"/>
        </w:rPr>
        <w:t>Distribution of employment along the whole health distribution</w:t>
      </w:r>
      <w:bookmarkEnd w:id="31"/>
      <w:r w:rsidR="007B709A" w:rsidRPr="0083351E">
        <w:rPr>
          <w:lang w:val="en-US"/>
        </w:rPr>
        <w:t xml:space="preserve"> </w:t>
      </w:r>
    </w:p>
    <w:p w14:paraId="139A735B" w14:textId="0DEFA3DB" w:rsidR="007B709A" w:rsidRPr="0083351E" w:rsidRDefault="00A75452" w:rsidP="007B709A">
      <w:pPr>
        <w:pStyle w:val="Text"/>
        <w:rPr>
          <w:rFonts w:ascii="Arial" w:hAnsi="Arial" w:cs="Arial"/>
          <w:lang w:val="en-US"/>
        </w:rPr>
      </w:pPr>
      <w:r w:rsidRPr="0083351E">
        <w:rPr>
          <w:rFonts w:ascii="Arial" w:hAnsi="Arial" w:cs="Arial"/>
          <w:lang w:val="en-US"/>
        </w:rPr>
        <w:t xml:space="preserve">One advantage of having a </w:t>
      </w:r>
      <w:r w:rsidR="007B709A" w:rsidRPr="0083351E">
        <w:rPr>
          <w:rFonts w:ascii="Arial" w:hAnsi="Arial" w:cs="Arial"/>
          <w:lang w:val="en-US"/>
        </w:rPr>
        <w:t xml:space="preserve">fine-grained health index </w:t>
      </w:r>
      <w:r w:rsidRPr="0083351E">
        <w:rPr>
          <w:rFonts w:ascii="Arial" w:hAnsi="Arial" w:cs="Arial"/>
          <w:lang w:val="en-US"/>
        </w:rPr>
        <w:t xml:space="preserve">is that we can </w:t>
      </w:r>
      <w:r w:rsidR="007B709A" w:rsidRPr="0083351E">
        <w:rPr>
          <w:rFonts w:ascii="Arial" w:hAnsi="Arial" w:cs="Arial"/>
          <w:lang w:val="en-US"/>
        </w:rPr>
        <w:t>examin</w:t>
      </w:r>
      <w:r w:rsidR="00E73E01" w:rsidRPr="0083351E">
        <w:rPr>
          <w:rFonts w:ascii="Arial" w:hAnsi="Arial" w:cs="Arial"/>
          <w:lang w:val="en-US"/>
        </w:rPr>
        <w:t>e</w:t>
      </w:r>
      <w:r w:rsidR="007B709A" w:rsidRPr="0083351E">
        <w:rPr>
          <w:rFonts w:ascii="Arial" w:hAnsi="Arial" w:cs="Arial"/>
          <w:lang w:val="en-US"/>
        </w:rPr>
        <w:t xml:space="preserve"> </w:t>
      </w:r>
      <w:r w:rsidRPr="0083351E">
        <w:rPr>
          <w:rFonts w:ascii="Arial" w:hAnsi="Arial" w:cs="Arial"/>
          <w:lang w:val="en-US"/>
        </w:rPr>
        <w:t xml:space="preserve">trends </w:t>
      </w:r>
      <w:r w:rsidR="007B709A" w:rsidRPr="0083351E">
        <w:rPr>
          <w:rFonts w:ascii="Arial" w:hAnsi="Arial" w:cs="Arial"/>
          <w:lang w:val="en-US"/>
        </w:rPr>
        <w:t>in employment across the full distribution of health</w:t>
      </w:r>
      <w:r w:rsidR="00E73E01" w:rsidRPr="0083351E">
        <w:rPr>
          <w:rFonts w:ascii="Arial" w:hAnsi="Arial" w:cs="Arial"/>
          <w:lang w:val="en-US"/>
        </w:rPr>
        <w:t xml:space="preserve">. </w:t>
      </w:r>
      <w:r w:rsidR="005622B1" w:rsidRPr="0083351E">
        <w:rPr>
          <w:rFonts w:ascii="Arial" w:hAnsi="Arial" w:cs="Arial"/>
          <w:lang w:val="en-US"/>
        </w:rPr>
        <w:t xml:space="preserve">Rather than comparing employment rates by tertile of health, we treat health as continuous (using 10 deciles) and allow a flexible (cubic) specification for the relationship between health and employment in each country-wave, controlling for age and gender. </w:t>
      </w:r>
      <w:r w:rsidR="00731F7B" w:rsidRPr="0083351E">
        <w:rPr>
          <w:rFonts w:ascii="Arial" w:hAnsi="Arial" w:cs="Arial"/>
          <w:lang w:val="en-US"/>
        </w:rPr>
        <w:t xml:space="preserve">Results for the countries with changing relative employment rates are shown in </w:t>
      </w:r>
      <w:r w:rsidR="00731F7B" w:rsidRPr="0083351E">
        <w:rPr>
          <w:rFonts w:ascii="Arial" w:hAnsi="Arial" w:cs="Arial"/>
          <w:lang w:val="en-US"/>
        </w:rPr>
        <w:fldChar w:fldCharType="begin"/>
      </w:r>
      <w:r w:rsidR="00731F7B" w:rsidRPr="0083351E">
        <w:rPr>
          <w:rFonts w:ascii="Arial" w:hAnsi="Arial" w:cs="Arial"/>
          <w:lang w:val="en-US"/>
        </w:rPr>
        <w:instrText xml:space="preserve"> REF _Ref511814615 \h </w:instrText>
      </w:r>
      <w:r w:rsidR="00291A7E" w:rsidRPr="0083351E">
        <w:rPr>
          <w:rFonts w:ascii="Arial" w:hAnsi="Arial" w:cs="Arial"/>
          <w:lang w:val="en-US"/>
        </w:rPr>
        <w:instrText xml:space="preserve"> \* MERGEFORMAT </w:instrText>
      </w:r>
      <w:r w:rsidR="00731F7B" w:rsidRPr="0083351E">
        <w:rPr>
          <w:rFonts w:ascii="Arial" w:hAnsi="Arial" w:cs="Arial"/>
          <w:lang w:val="en-US"/>
        </w:rPr>
      </w:r>
      <w:r w:rsidR="00731F7B"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4</w:t>
      </w:r>
      <w:r w:rsidR="00731F7B" w:rsidRPr="0083351E">
        <w:rPr>
          <w:rFonts w:ascii="Arial" w:hAnsi="Arial" w:cs="Arial"/>
          <w:lang w:val="en-US"/>
        </w:rPr>
        <w:fldChar w:fldCharType="end"/>
      </w:r>
      <w:r w:rsidR="003B7DAE" w:rsidRPr="0083351E">
        <w:rPr>
          <w:rFonts w:ascii="Arial" w:hAnsi="Arial" w:cs="Arial"/>
          <w:lang w:val="en-US"/>
        </w:rPr>
        <w:t>.</w:t>
      </w:r>
      <w:r w:rsidR="00731F7B" w:rsidRPr="0083351E">
        <w:rPr>
          <w:rFonts w:ascii="Arial" w:hAnsi="Arial" w:cs="Arial"/>
          <w:lang w:val="en-US"/>
        </w:rPr>
        <w:t xml:space="preserve"> (</w:t>
      </w:r>
      <w:r w:rsidR="003B7DAE" w:rsidRPr="0083351E">
        <w:rPr>
          <w:rFonts w:ascii="Arial" w:hAnsi="Arial" w:cs="Arial"/>
          <w:lang w:val="en-US"/>
        </w:rPr>
        <w:t>R</w:t>
      </w:r>
      <w:r w:rsidR="00731F7B" w:rsidRPr="0083351E">
        <w:rPr>
          <w:rFonts w:ascii="Arial" w:hAnsi="Arial" w:cs="Arial"/>
          <w:lang w:val="en-US"/>
        </w:rPr>
        <w:t>emaining countries are shown in Online Appendix A4</w:t>
      </w:r>
      <w:r w:rsidR="00FD4F19" w:rsidRPr="0083351E">
        <w:rPr>
          <w:rFonts w:ascii="Arial" w:hAnsi="Arial" w:cs="Arial"/>
          <w:lang w:val="en-US"/>
        </w:rPr>
        <w:t>, Figure A1</w:t>
      </w:r>
      <w:r w:rsidR="003B7DAE" w:rsidRPr="0083351E">
        <w:rPr>
          <w:rFonts w:ascii="Arial" w:hAnsi="Arial" w:cs="Arial"/>
          <w:lang w:val="en-US"/>
        </w:rPr>
        <w:t>.</w:t>
      </w:r>
      <w:r w:rsidR="00731F7B" w:rsidRPr="0083351E">
        <w:rPr>
          <w:rFonts w:ascii="Arial" w:hAnsi="Arial" w:cs="Arial"/>
          <w:lang w:val="en-US"/>
        </w:rPr>
        <w:t>)</w:t>
      </w:r>
    </w:p>
    <w:p w14:paraId="274836B6" w14:textId="086D1529" w:rsidR="007B709A" w:rsidRPr="0083351E" w:rsidRDefault="007B709A" w:rsidP="007B709A">
      <w:pPr>
        <w:pStyle w:val="Text"/>
        <w:rPr>
          <w:rFonts w:ascii="Arial" w:hAnsi="Arial" w:cs="Arial"/>
          <w:lang w:val="en-US"/>
        </w:rPr>
      </w:pPr>
      <w:r w:rsidRPr="0083351E">
        <w:rPr>
          <w:rFonts w:ascii="Arial" w:hAnsi="Arial" w:cs="Arial"/>
          <w:lang w:val="en-US"/>
        </w:rPr>
        <w:t xml:space="preserve">The analysis of the changes across the full health distribution reveals two main findings. Firstly, it demonstrates once more that those with poor health have lower employment rates than those with better health. </w:t>
      </w:r>
      <w:r w:rsidR="002709B9" w:rsidRPr="0083351E">
        <w:rPr>
          <w:rFonts w:ascii="Arial" w:hAnsi="Arial" w:cs="Arial"/>
          <w:lang w:val="en-US"/>
        </w:rPr>
        <w:t xml:space="preserve">However, we see that this </w:t>
      </w:r>
      <w:r w:rsidRPr="0083351E">
        <w:rPr>
          <w:rFonts w:ascii="Arial" w:hAnsi="Arial" w:cs="Arial"/>
          <w:lang w:val="en-US"/>
        </w:rPr>
        <w:t xml:space="preserve">effect is </w:t>
      </w:r>
      <w:r w:rsidR="002709B9" w:rsidRPr="0083351E">
        <w:rPr>
          <w:rFonts w:ascii="Arial" w:hAnsi="Arial" w:cs="Arial"/>
          <w:lang w:val="en-US"/>
        </w:rPr>
        <w:t xml:space="preserve">often </w:t>
      </w:r>
      <w:r w:rsidRPr="0083351E">
        <w:rPr>
          <w:rFonts w:ascii="Arial" w:hAnsi="Arial" w:cs="Arial"/>
          <w:lang w:val="en-US"/>
        </w:rPr>
        <w:t>concentrated in the bottom half of the health distribution</w:t>
      </w:r>
      <w:r w:rsidR="008143D6" w:rsidRPr="0083351E">
        <w:rPr>
          <w:rFonts w:ascii="Arial" w:hAnsi="Arial" w:cs="Arial"/>
          <w:lang w:val="en-US"/>
        </w:rPr>
        <w:t xml:space="preserve">, such as </w:t>
      </w:r>
      <w:r w:rsidR="001C2579" w:rsidRPr="0083351E">
        <w:rPr>
          <w:rFonts w:ascii="Arial" w:hAnsi="Arial" w:cs="Arial"/>
          <w:lang w:val="en-US"/>
        </w:rPr>
        <w:t>in the US</w:t>
      </w:r>
      <w:r w:rsidR="008143D6" w:rsidRPr="0083351E">
        <w:rPr>
          <w:rFonts w:ascii="Arial" w:hAnsi="Arial" w:cs="Arial"/>
          <w:lang w:val="en-US"/>
        </w:rPr>
        <w:t xml:space="preserve">, </w:t>
      </w:r>
      <w:r w:rsidR="001C2579" w:rsidRPr="0083351E">
        <w:rPr>
          <w:rFonts w:ascii="Arial" w:hAnsi="Arial" w:cs="Arial"/>
          <w:lang w:val="en-US"/>
        </w:rPr>
        <w:t>Sweden</w:t>
      </w:r>
      <w:r w:rsidR="009F17A2">
        <w:rPr>
          <w:rFonts w:ascii="Arial" w:hAnsi="Arial" w:cs="Arial"/>
          <w:lang w:val="en-US"/>
        </w:rPr>
        <w:t>,</w:t>
      </w:r>
      <w:r w:rsidR="001C2579" w:rsidRPr="0083351E">
        <w:rPr>
          <w:rFonts w:ascii="Arial" w:hAnsi="Arial" w:cs="Arial"/>
          <w:lang w:val="en-US"/>
        </w:rPr>
        <w:t xml:space="preserve"> and England.</w:t>
      </w:r>
      <w:r w:rsidR="003320F7" w:rsidRPr="0083351E">
        <w:rPr>
          <w:rFonts w:ascii="Arial" w:hAnsi="Arial" w:cs="Arial"/>
          <w:lang w:val="en-US"/>
        </w:rPr>
        <w:t xml:space="preserve"> </w:t>
      </w:r>
      <w:r w:rsidR="008143D6" w:rsidRPr="0083351E">
        <w:rPr>
          <w:rFonts w:ascii="Arial" w:hAnsi="Arial" w:cs="Arial"/>
          <w:lang w:val="en-US"/>
        </w:rPr>
        <w:t xml:space="preserve">In some countries </w:t>
      </w:r>
      <w:r w:rsidR="00731F7B" w:rsidRPr="0083351E">
        <w:rPr>
          <w:rFonts w:ascii="Arial" w:hAnsi="Arial" w:cs="Arial"/>
          <w:lang w:val="en-US"/>
        </w:rPr>
        <w:t xml:space="preserve">(e.g. </w:t>
      </w:r>
      <w:r w:rsidRPr="0083351E">
        <w:rPr>
          <w:rFonts w:ascii="Arial" w:hAnsi="Arial" w:cs="Arial"/>
          <w:lang w:val="en-US"/>
        </w:rPr>
        <w:t>England</w:t>
      </w:r>
      <w:r w:rsidR="00A75452" w:rsidRPr="0083351E">
        <w:rPr>
          <w:rFonts w:ascii="Arial" w:hAnsi="Arial" w:cs="Arial"/>
          <w:lang w:val="en-US"/>
        </w:rPr>
        <w:t>,</w:t>
      </w:r>
      <w:r w:rsidRPr="0083351E">
        <w:rPr>
          <w:rFonts w:ascii="Arial" w:hAnsi="Arial" w:cs="Arial"/>
          <w:lang w:val="en-US"/>
        </w:rPr>
        <w:t xml:space="preserve"> </w:t>
      </w:r>
      <w:r w:rsidR="00A75452" w:rsidRPr="0083351E">
        <w:rPr>
          <w:rFonts w:ascii="Arial" w:hAnsi="Arial" w:cs="Arial"/>
          <w:lang w:val="en-US"/>
        </w:rPr>
        <w:t>and</w:t>
      </w:r>
      <w:r w:rsidR="009062B0" w:rsidRPr="0083351E">
        <w:rPr>
          <w:rFonts w:ascii="Arial" w:hAnsi="Arial" w:cs="Arial"/>
          <w:lang w:val="en-US"/>
        </w:rPr>
        <w:t xml:space="preserve"> </w:t>
      </w:r>
      <w:r w:rsidRPr="0083351E">
        <w:rPr>
          <w:rFonts w:ascii="Arial" w:hAnsi="Arial" w:cs="Arial"/>
          <w:lang w:val="en-US"/>
        </w:rPr>
        <w:t>Switzerland</w:t>
      </w:r>
      <w:r w:rsidR="00A75452" w:rsidRPr="0083351E">
        <w:rPr>
          <w:rFonts w:ascii="Arial" w:hAnsi="Arial" w:cs="Arial"/>
          <w:lang w:val="en-US"/>
        </w:rPr>
        <w:t xml:space="preserve"> in Online Appendix A4</w:t>
      </w:r>
      <w:r w:rsidR="00731F7B" w:rsidRPr="0083351E">
        <w:rPr>
          <w:rFonts w:ascii="Arial" w:hAnsi="Arial" w:cs="Arial"/>
          <w:lang w:val="en-US"/>
        </w:rPr>
        <w:t>)</w:t>
      </w:r>
      <w:r w:rsidRPr="0083351E">
        <w:rPr>
          <w:rFonts w:ascii="Arial" w:hAnsi="Arial" w:cs="Arial"/>
          <w:lang w:val="en-US"/>
        </w:rPr>
        <w:t xml:space="preserve">, </w:t>
      </w:r>
      <w:r w:rsidR="008143D6" w:rsidRPr="0083351E">
        <w:rPr>
          <w:rFonts w:ascii="Arial" w:hAnsi="Arial" w:cs="Arial"/>
          <w:lang w:val="en-US"/>
        </w:rPr>
        <w:t xml:space="preserve">the extent of this is such that </w:t>
      </w:r>
      <w:r w:rsidRPr="0083351E">
        <w:rPr>
          <w:rFonts w:ascii="Arial" w:hAnsi="Arial" w:cs="Arial"/>
          <w:lang w:val="en-US"/>
        </w:rPr>
        <w:t>the employment shares are low for those at the bottom of the health distribution, but once people have a certain level of health, the</w:t>
      </w:r>
      <w:r w:rsidR="00345C5A" w:rsidRPr="0083351E">
        <w:rPr>
          <w:rFonts w:ascii="Arial" w:hAnsi="Arial" w:cs="Arial"/>
          <w:lang w:val="en-US"/>
        </w:rPr>
        <w:t>ir</w:t>
      </w:r>
      <w:r w:rsidRPr="0083351E">
        <w:rPr>
          <w:rFonts w:ascii="Arial" w:hAnsi="Arial" w:cs="Arial"/>
          <w:lang w:val="en-US"/>
        </w:rPr>
        <w:t xml:space="preserve"> </w:t>
      </w:r>
      <w:r w:rsidR="00345C5A" w:rsidRPr="0083351E">
        <w:rPr>
          <w:rFonts w:ascii="Arial" w:hAnsi="Arial" w:cs="Arial"/>
          <w:lang w:val="en-US"/>
        </w:rPr>
        <w:t xml:space="preserve">chances of being </w:t>
      </w:r>
      <w:r w:rsidRPr="0083351E">
        <w:rPr>
          <w:rFonts w:ascii="Arial" w:hAnsi="Arial" w:cs="Arial"/>
          <w:lang w:val="en-US"/>
        </w:rPr>
        <w:t>employ</w:t>
      </w:r>
      <w:r w:rsidR="00345C5A" w:rsidRPr="0083351E">
        <w:rPr>
          <w:rFonts w:ascii="Arial" w:hAnsi="Arial" w:cs="Arial"/>
          <w:lang w:val="en-US"/>
        </w:rPr>
        <w:t xml:space="preserve">ed </w:t>
      </w:r>
      <w:r w:rsidRPr="0083351E">
        <w:rPr>
          <w:rFonts w:ascii="Arial" w:hAnsi="Arial" w:cs="Arial"/>
          <w:lang w:val="en-US"/>
        </w:rPr>
        <w:t>varies little</w:t>
      </w:r>
      <w:r w:rsidR="00345C5A" w:rsidRPr="0083351E">
        <w:rPr>
          <w:rFonts w:ascii="Arial" w:hAnsi="Arial" w:cs="Arial"/>
          <w:lang w:val="en-US"/>
        </w:rPr>
        <w:t xml:space="preserve"> with improved health</w:t>
      </w:r>
      <w:r w:rsidRPr="0083351E">
        <w:rPr>
          <w:rFonts w:ascii="Arial" w:hAnsi="Arial" w:cs="Arial"/>
          <w:lang w:val="en-US"/>
        </w:rPr>
        <w:t>.</w:t>
      </w:r>
      <w:r w:rsidR="008143D6" w:rsidRPr="0083351E">
        <w:rPr>
          <w:rFonts w:ascii="Arial" w:hAnsi="Arial" w:cs="Arial"/>
          <w:lang w:val="en-US"/>
        </w:rPr>
        <w:t xml:space="preserve"> In Austria, on the other hand, each change in health has a similar link to employment across the health distribution.</w:t>
      </w:r>
    </w:p>
    <w:p w14:paraId="36D13687" w14:textId="4657FCE9" w:rsidR="007B709A" w:rsidRPr="0083351E" w:rsidRDefault="007B709A" w:rsidP="0044652E">
      <w:pPr>
        <w:pStyle w:val="Text"/>
        <w:rPr>
          <w:rFonts w:ascii="Arial" w:hAnsi="Arial" w:cs="Arial"/>
          <w:lang w:val="en-US"/>
        </w:rPr>
      </w:pPr>
      <w:r w:rsidRPr="0083351E">
        <w:rPr>
          <w:rFonts w:ascii="Arial" w:hAnsi="Arial" w:cs="Arial"/>
          <w:lang w:val="en-US"/>
        </w:rPr>
        <w:lastRenderedPageBreak/>
        <w:t xml:space="preserve">Secondly, </w:t>
      </w:r>
      <w:r w:rsidR="003E74F3" w:rsidRPr="0083351E">
        <w:rPr>
          <w:rFonts w:ascii="Arial" w:hAnsi="Arial" w:cs="Arial"/>
          <w:lang w:val="en-US"/>
        </w:rPr>
        <w:fldChar w:fldCharType="begin"/>
      </w:r>
      <w:r w:rsidR="003E74F3" w:rsidRPr="0083351E">
        <w:rPr>
          <w:rFonts w:ascii="Arial" w:hAnsi="Arial" w:cs="Arial"/>
          <w:lang w:val="en-US"/>
        </w:rPr>
        <w:instrText xml:space="preserve"> REF _Ref511814615 \h </w:instrText>
      </w:r>
      <w:r w:rsidR="00291A7E" w:rsidRPr="0083351E">
        <w:rPr>
          <w:rFonts w:ascii="Arial" w:hAnsi="Arial" w:cs="Arial"/>
          <w:lang w:val="en-US"/>
        </w:rPr>
        <w:instrText xml:space="preserve"> \* MERGEFORMAT </w:instrText>
      </w:r>
      <w:r w:rsidR="003E74F3" w:rsidRPr="0083351E">
        <w:rPr>
          <w:rFonts w:ascii="Arial" w:hAnsi="Arial" w:cs="Arial"/>
          <w:lang w:val="en-US"/>
        </w:rPr>
      </w:r>
      <w:r w:rsidR="003E74F3"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4</w:t>
      </w:r>
      <w:r w:rsidR="003E74F3" w:rsidRPr="0083351E">
        <w:rPr>
          <w:rFonts w:ascii="Arial" w:hAnsi="Arial" w:cs="Arial"/>
          <w:lang w:val="en-US"/>
        </w:rPr>
        <w:fldChar w:fldCharType="end"/>
      </w:r>
      <w:r w:rsidR="003E74F3" w:rsidRPr="0083351E">
        <w:rPr>
          <w:rFonts w:ascii="Arial" w:hAnsi="Arial" w:cs="Arial"/>
          <w:lang w:val="en-US"/>
        </w:rPr>
        <w:t xml:space="preserve"> </w:t>
      </w:r>
      <w:r w:rsidR="002709B9" w:rsidRPr="0083351E">
        <w:rPr>
          <w:rFonts w:ascii="Arial" w:hAnsi="Arial" w:cs="Arial"/>
          <w:lang w:val="en-US"/>
        </w:rPr>
        <w:t xml:space="preserve">provides more detail about the deteriorating employment position of </w:t>
      </w:r>
      <w:r w:rsidRPr="0083351E">
        <w:rPr>
          <w:rFonts w:ascii="Arial" w:hAnsi="Arial" w:cs="Arial"/>
          <w:lang w:val="en-US"/>
        </w:rPr>
        <w:t>those with poor health in the US. Along the entire health distribution, we do not find any improvement in the chances of being employed</w:t>
      </w:r>
      <w:r w:rsidR="002709B9" w:rsidRPr="0083351E">
        <w:rPr>
          <w:rFonts w:ascii="Arial" w:hAnsi="Arial" w:cs="Arial"/>
          <w:lang w:val="en-US"/>
        </w:rPr>
        <w:t xml:space="preserve"> – but </w:t>
      </w:r>
      <w:r w:rsidRPr="0083351E">
        <w:rPr>
          <w:rFonts w:ascii="Arial" w:hAnsi="Arial" w:cs="Arial"/>
          <w:lang w:val="en-US"/>
        </w:rPr>
        <w:t xml:space="preserve">there was a sharper fall in employment rates for those in the bottom half of the health distribution. </w:t>
      </w:r>
      <w:r w:rsidR="00731F7B" w:rsidRPr="0083351E">
        <w:rPr>
          <w:rFonts w:ascii="Arial" w:hAnsi="Arial" w:cs="Arial"/>
          <w:lang w:val="en-US"/>
        </w:rPr>
        <w:t xml:space="preserve">The increasing health-related employment gap in Austria is different; here increases in employment rates </w:t>
      </w:r>
      <w:r w:rsidR="009F17A2">
        <w:rPr>
          <w:rFonts w:ascii="Arial" w:hAnsi="Arial" w:cs="Arial"/>
          <w:lang w:val="en-US"/>
        </w:rPr>
        <w:t xml:space="preserve">are evident </w:t>
      </w:r>
      <w:r w:rsidR="00A3048D" w:rsidRPr="0083351E">
        <w:rPr>
          <w:rFonts w:ascii="Arial" w:hAnsi="Arial" w:cs="Arial"/>
          <w:lang w:val="en-US"/>
        </w:rPr>
        <w:t xml:space="preserve">along </w:t>
      </w:r>
      <w:r w:rsidR="00731F7B" w:rsidRPr="0083351E">
        <w:rPr>
          <w:rFonts w:ascii="Arial" w:hAnsi="Arial" w:cs="Arial"/>
          <w:lang w:val="en-US"/>
        </w:rPr>
        <w:t xml:space="preserve">the </w:t>
      </w:r>
      <w:r w:rsidR="00A3048D" w:rsidRPr="0083351E">
        <w:rPr>
          <w:rFonts w:ascii="Arial" w:hAnsi="Arial" w:cs="Arial"/>
          <w:lang w:val="en-US"/>
        </w:rPr>
        <w:t xml:space="preserve">whole </w:t>
      </w:r>
      <w:r w:rsidR="00731F7B" w:rsidRPr="0083351E">
        <w:rPr>
          <w:rFonts w:ascii="Arial" w:hAnsi="Arial" w:cs="Arial"/>
          <w:lang w:val="en-US"/>
        </w:rPr>
        <w:t xml:space="preserve">health distribution, </w:t>
      </w:r>
      <w:r w:rsidR="00A3048D" w:rsidRPr="0083351E">
        <w:rPr>
          <w:rFonts w:ascii="Arial" w:hAnsi="Arial" w:cs="Arial"/>
          <w:lang w:val="en-US"/>
        </w:rPr>
        <w:t xml:space="preserve">but only minor improvements </w:t>
      </w:r>
      <w:r w:rsidR="009F17A2">
        <w:rPr>
          <w:rFonts w:ascii="Arial" w:hAnsi="Arial" w:cs="Arial"/>
          <w:lang w:val="en-US"/>
        </w:rPr>
        <w:t xml:space="preserve">occurred </w:t>
      </w:r>
      <w:r w:rsidR="00A3048D" w:rsidRPr="0083351E">
        <w:rPr>
          <w:rFonts w:ascii="Arial" w:hAnsi="Arial" w:cs="Arial"/>
          <w:lang w:val="en-US"/>
        </w:rPr>
        <w:t>for those with the poorest health</w:t>
      </w:r>
      <w:r w:rsidR="00731F7B" w:rsidRPr="0083351E">
        <w:rPr>
          <w:rFonts w:ascii="Arial" w:hAnsi="Arial" w:cs="Arial"/>
          <w:lang w:val="en-US"/>
        </w:rPr>
        <w:t xml:space="preserve">. </w:t>
      </w:r>
      <w:r w:rsidR="002709B9" w:rsidRPr="0083351E">
        <w:rPr>
          <w:rFonts w:ascii="Arial" w:hAnsi="Arial" w:cs="Arial"/>
          <w:lang w:val="en-US"/>
        </w:rPr>
        <w:t xml:space="preserve">And </w:t>
      </w:r>
      <w:r w:rsidRPr="0083351E">
        <w:rPr>
          <w:rFonts w:ascii="Arial" w:hAnsi="Arial" w:cs="Arial"/>
          <w:lang w:val="en-US"/>
        </w:rPr>
        <w:t>in Sweden</w:t>
      </w:r>
      <w:r w:rsidR="00731F7B" w:rsidRPr="0083351E">
        <w:rPr>
          <w:rFonts w:ascii="Arial" w:hAnsi="Arial" w:cs="Arial"/>
          <w:lang w:val="en-US"/>
        </w:rPr>
        <w:t xml:space="preserve"> (</w:t>
      </w:r>
      <w:r w:rsidRPr="0083351E">
        <w:rPr>
          <w:rFonts w:ascii="Arial" w:hAnsi="Arial" w:cs="Arial"/>
          <w:lang w:val="en-US"/>
        </w:rPr>
        <w:t xml:space="preserve">and </w:t>
      </w:r>
      <w:r w:rsidR="00731F7B" w:rsidRPr="0083351E">
        <w:rPr>
          <w:rFonts w:ascii="Arial" w:hAnsi="Arial" w:cs="Arial"/>
          <w:lang w:val="en-US"/>
        </w:rPr>
        <w:t xml:space="preserve">to a lesser extent in Germany and </w:t>
      </w:r>
      <w:r w:rsidRPr="0083351E">
        <w:rPr>
          <w:rFonts w:ascii="Arial" w:hAnsi="Arial" w:cs="Arial"/>
          <w:lang w:val="en-US"/>
        </w:rPr>
        <w:t>Switzerland</w:t>
      </w:r>
      <w:r w:rsidR="00731F7B" w:rsidRPr="0083351E">
        <w:rPr>
          <w:rFonts w:ascii="Arial" w:hAnsi="Arial" w:cs="Arial"/>
          <w:lang w:val="en-US"/>
        </w:rPr>
        <w:t>; see Online Appendix A4)</w:t>
      </w:r>
      <w:r w:rsidR="002709B9" w:rsidRPr="0083351E">
        <w:rPr>
          <w:rFonts w:ascii="Arial" w:hAnsi="Arial" w:cs="Arial"/>
          <w:lang w:val="en-US"/>
        </w:rPr>
        <w:t>,</w:t>
      </w:r>
      <w:r w:rsidRPr="0083351E">
        <w:rPr>
          <w:rFonts w:ascii="Arial" w:hAnsi="Arial" w:cs="Arial"/>
          <w:lang w:val="en-US"/>
        </w:rPr>
        <w:t xml:space="preserve"> the employment shares of thos</w:t>
      </w:r>
      <w:r w:rsidR="005C61FA" w:rsidRPr="0083351E">
        <w:rPr>
          <w:rFonts w:ascii="Arial" w:hAnsi="Arial" w:cs="Arial"/>
          <w:lang w:val="en-US"/>
        </w:rPr>
        <w:t>e in</w:t>
      </w:r>
      <w:r w:rsidR="00345C5A" w:rsidRPr="0083351E">
        <w:rPr>
          <w:rFonts w:ascii="Arial" w:hAnsi="Arial" w:cs="Arial"/>
          <w:lang w:val="en-US"/>
        </w:rPr>
        <w:t xml:space="preserve"> the</w:t>
      </w:r>
      <w:r w:rsidR="005C61FA" w:rsidRPr="0083351E">
        <w:rPr>
          <w:rFonts w:ascii="Arial" w:hAnsi="Arial" w:cs="Arial"/>
          <w:lang w:val="en-US"/>
        </w:rPr>
        <w:t xml:space="preserve"> bottom half increased </w:t>
      </w:r>
      <w:r w:rsidR="00345C5A" w:rsidRPr="0083351E">
        <w:rPr>
          <w:rFonts w:ascii="Arial" w:hAnsi="Arial" w:cs="Arial"/>
          <w:lang w:val="en-US"/>
        </w:rPr>
        <w:t xml:space="preserve">more-than-proportionally </w:t>
      </w:r>
      <w:r w:rsidRPr="0083351E">
        <w:rPr>
          <w:rFonts w:ascii="Arial" w:hAnsi="Arial" w:cs="Arial"/>
          <w:lang w:val="en-US"/>
        </w:rPr>
        <w:t xml:space="preserve">over time. </w:t>
      </w:r>
      <w:r w:rsidR="008143D6" w:rsidRPr="0083351E">
        <w:rPr>
          <w:rFonts w:ascii="Arial" w:hAnsi="Arial" w:cs="Arial"/>
          <w:lang w:val="en-US"/>
        </w:rPr>
        <w:t>B</w:t>
      </w:r>
      <w:r w:rsidR="00731F7B" w:rsidRPr="0083351E">
        <w:rPr>
          <w:rFonts w:ascii="Arial" w:hAnsi="Arial" w:cs="Arial"/>
          <w:lang w:val="en-US"/>
        </w:rPr>
        <w:t>etween these extremes</w:t>
      </w:r>
      <w:r w:rsidR="009F17A2">
        <w:rPr>
          <w:rFonts w:ascii="Arial" w:hAnsi="Arial" w:cs="Arial"/>
          <w:lang w:val="en-US"/>
        </w:rPr>
        <w:t>,</w:t>
      </w:r>
      <w:r w:rsidR="00731F7B" w:rsidRPr="0083351E">
        <w:rPr>
          <w:rFonts w:ascii="Arial" w:hAnsi="Arial" w:cs="Arial"/>
          <w:lang w:val="en-US"/>
        </w:rPr>
        <w:t xml:space="preserve"> we see countries </w:t>
      </w:r>
      <w:r w:rsidR="00345C5A" w:rsidRPr="0083351E">
        <w:rPr>
          <w:rFonts w:ascii="Arial" w:hAnsi="Arial" w:cs="Arial"/>
          <w:lang w:val="en-US"/>
        </w:rPr>
        <w:t xml:space="preserve">which changed </w:t>
      </w:r>
      <w:r w:rsidR="00731F7B" w:rsidRPr="0083351E">
        <w:rPr>
          <w:rFonts w:ascii="Arial" w:hAnsi="Arial" w:cs="Arial"/>
          <w:lang w:val="en-US"/>
        </w:rPr>
        <w:t>little</w:t>
      </w:r>
      <w:r w:rsidR="00345C5A" w:rsidRPr="0083351E">
        <w:rPr>
          <w:rFonts w:ascii="Arial" w:hAnsi="Arial" w:cs="Arial"/>
          <w:lang w:val="en-US"/>
        </w:rPr>
        <w:t xml:space="preserve"> such as </w:t>
      </w:r>
      <w:r w:rsidRPr="0083351E">
        <w:rPr>
          <w:rFonts w:ascii="Arial" w:hAnsi="Arial" w:cs="Arial"/>
          <w:lang w:val="en-US"/>
        </w:rPr>
        <w:t xml:space="preserve">England </w:t>
      </w:r>
      <w:r w:rsidR="00345C5A" w:rsidRPr="0083351E">
        <w:rPr>
          <w:rFonts w:ascii="Arial" w:hAnsi="Arial" w:cs="Arial"/>
          <w:lang w:val="en-US"/>
        </w:rPr>
        <w:t xml:space="preserve">who has </w:t>
      </w:r>
      <w:r w:rsidRPr="0083351E">
        <w:rPr>
          <w:rFonts w:ascii="Arial" w:hAnsi="Arial" w:cs="Arial"/>
          <w:lang w:val="en-US"/>
        </w:rPr>
        <w:t>the most stable relationship between health and employment across waves</w:t>
      </w:r>
      <w:r w:rsidR="008143D6" w:rsidRPr="0083351E">
        <w:rPr>
          <w:rFonts w:ascii="Arial" w:hAnsi="Arial" w:cs="Arial"/>
          <w:lang w:val="en-US"/>
        </w:rPr>
        <w:t>.</w:t>
      </w:r>
    </w:p>
    <w:p w14:paraId="1A3B75BC" w14:textId="3974BF92" w:rsidR="00447E91" w:rsidRPr="008D28F5" w:rsidRDefault="008D28F5" w:rsidP="00447E91">
      <w:pPr>
        <w:spacing w:after="0"/>
        <w:jc w:val="center"/>
        <w:rPr>
          <w:lang w:val="en-US"/>
        </w:rPr>
      </w:pPr>
      <w:r>
        <w:rPr>
          <w:noProof/>
        </w:rPr>
        <w:drawing>
          <wp:inline distT="0" distB="0" distL="0" distR="0" wp14:anchorId="475A85C3" wp14:editId="6A37C6A1">
            <wp:extent cx="5978245" cy="2986268"/>
            <wp:effectExtent l="0" t="0" r="3810" b="5080"/>
            <wp:docPr id="9" name="Picture 9" descr="C:\Users\bpb\Dropbox\Disability work\ESRC Future Leaders Disability\Phase 1 (Dis Emp Rates) - Intl\ELSA-SHARE-HRS\Boheim-Leoni files\0 Submissions\From Thomas 2019 02 11\00. 4a.cntr_W1W6_c_pvw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pb\Dropbox\Disability work\ESRC Future Leaders Disability\Phase 1 (Dis Emp Rates) - Intl\ELSA-SHARE-HRS\Boheim-Leoni files\0 Submissions\From Thomas 2019 02 11\00. 4a.cntr_W1W6_c_pvw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2778" cy="2988533"/>
                    </a:xfrm>
                    <a:prstGeom prst="rect">
                      <a:avLst/>
                    </a:prstGeom>
                    <a:noFill/>
                    <a:ln>
                      <a:noFill/>
                    </a:ln>
                  </pic:spPr>
                </pic:pic>
              </a:graphicData>
            </a:graphic>
          </wp:inline>
        </w:drawing>
      </w:r>
    </w:p>
    <w:p w14:paraId="1D9D8DC6" w14:textId="1000C8E5" w:rsidR="00DC04D7" w:rsidRPr="0083351E" w:rsidRDefault="00DC04D7" w:rsidP="00447E91">
      <w:pPr>
        <w:pStyle w:val="Caption"/>
        <w:spacing w:before="0"/>
        <w:rPr>
          <w:lang w:val="en-US"/>
        </w:rPr>
      </w:pPr>
      <w:bookmarkStart w:id="34" w:name="_Ref511814615"/>
      <w:bookmarkStart w:id="35" w:name="_Ref511814615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4</w:t>
      </w:r>
      <w:r w:rsidR="00710974" w:rsidRPr="0083351E">
        <w:rPr>
          <w:noProof/>
          <w:lang w:val="en-US"/>
        </w:rPr>
        <w:fldChar w:fldCharType="end"/>
      </w:r>
      <w:bookmarkEnd w:id="34"/>
      <w:r w:rsidRPr="0083351E">
        <w:rPr>
          <w:lang w:val="en-US"/>
        </w:rPr>
        <w:t>:</w:t>
      </w:r>
      <w:bookmarkEnd w:id="35"/>
      <w:r w:rsidRPr="0083351E">
        <w:rPr>
          <w:lang w:val="en-US"/>
        </w:rPr>
        <w:t xml:space="preserve"> Employment across the whole distribution of health, 2004-7 to 2012-15.</w:t>
      </w:r>
    </w:p>
    <w:p w14:paraId="0E0AD6CF" w14:textId="58B94F8A" w:rsidR="007B709A" w:rsidRPr="0083351E" w:rsidRDefault="00345C5A" w:rsidP="00447E91">
      <w:pPr>
        <w:pStyle w:val="BelowTable"/>
        <w:ind w:left="720" w:right="798"/>
        <w:rPr>
          <w:lang w:val="en-US"/>
        </w:rPr>
      </w:pPr>
      <w:r w:rsidRPr="0083351E">
        <w:rPr>
          <w:lang w:val="en-US"/>
        </w:rPr>
        <w:t xml:space="preserve">Note: </w:t>
      </w:r>
      <w:r w:rsidR="007B709A" w:rsidRPr="0083351E">
        <w:rPr>
          <w:lang w:val="en-US"/>
        </w:rPr>
        <w:t>Figures show</w:t>
      </w:r>
      <w:r w:rsidR="00DC0703" w:rsidRPr="0083351E">
        <w:rPr>
          <w:lang w:val="en-US"/>
        </w:rPr>
        <w:t xml:space="preserve"> the association between</w:t>
      </w:r>
      <w:r w:rsidR="007B709A" w:rsidRPr="0083351E">
        <w:rPr>
          <w:lang w:val="en-US"/>
        </w:rPr>
        <w:t xml:space="preserve"> employment </w:t>
      </w:r>
      <w:r w:rsidR="00DC0703" w:rsidRPr="0083351E">
        <w:rPr>
          <w:lang w:val="en-US"/>
        </w:rPr>
        <w:t xml:space="preserve">and </w:t>
      </w:r>
      <w:r w:rsidR="008143D6" w:rsidRPr="0083351E">
        <w:rPr>
          <w:lang w:val="en-US"/>
        </w:rPr>
        <w:t xml:space="preserve">a cubic function of </w:t>
      </w:r>
      <w:r w:rsidR="007B709A" w:rsidRPr="0083351E">
        <w:rPr>
          <w:lang w:val="en-US"/>
        </w:rPr>
        <w:t xml:space="preserve">health, controlling for age and gender. </w:t>
      </w:r>
    </w:p>
    <w:p w14:paraId="50DF8BA7" w14:textId="77777777" w:rsidR="007B709A" w:rsidRPr="0083351E" w:rsidRDefault="007B709A" w:rsidP="007B709A">
      <w:pPr>
        <w:pStyle w:val="berschrift21"/>
        <w:pBdr>
          <w:top w:val="nil"/>
          <w:bottom w:val="nil"/>
        </w:pBdr>
        <w:suppressAutoHyphens/>
        <w:spacing w:before="300" w:line="280" w:lineRule="exact"/>
        <w:ind w:left="709" w:hanging="709"/>
        <w:rPr>
          <w:rFonts w:ascii="Arial" w:hAnsi="Arial" w:cs="Arial"/>
          <w:lang w:val="en-US"/>
        </w:rPr>
        <w:sectPr w:rsidR="007B709A" w:rsidRPr="0083351E">
          <w:type w:val="continuous"/>
          <w:pgSz w:w="11900" w:h="16840"/>
          <w:pgMar w:top="1440" w:right="1440" w:bottom="1440" w:left="1440" w:header="708" w:footer="708" w:gutter="0"/>
          <w:cols w:space="720"/>
        </w:sectPr>
      </w:pPr>
    </w:p>
    <w:p w14:paraId="1F91AD29" w14:textId="3E516BB0" w:rsidR="00A300A8" w:rsidRPr="0083351E" w:rsidRDefault="007B709A" w:rsidP="001904FB">
      <w:pPr>
        <w:pStyle w:val="Heading2"/>
        <w:rPr>
          <w:lang w:val="en-US"/>
        </w:rPr>
      </w:pPr>
      <w:bookmarkStart w:id="36" w:name="_Toc3"/>
      <w:bookmarkStart w:id="37" w:name="_Toc512503628"/>
      <w:bookmarkStart w:id="38" w:name="_Toc512503752"/>
      <w:bookmarkStart w:id="39" w:name="_Toc515376370"/>
      <w:bookmarkStart w:id="40" w:name="_Ref515376957"/>
      <w:r w:rsidRPr="0083351E">
        <w:rPr>
          <w:lang w:val="en-US"/>
        </w:rPr>
        <w:lastRenderedPageBreak/>
        <w:t xml:space="preserve">4. </w:t>
      </w:r>
      <w:bookmarkStart w:id="41" w:name="_Toc511743810"/>
      <w:r w:rsidRPr="0083351E">
        <w:rPr>
          <w:lang w:val="en-US"/>
        </w:rPr>
        <w:t>Exploring trends</w:t>
      </w:r>
      <w:r w:rsidR="00A300A8" w:rsidRPr="0083351E">
        <w:rPr>
          <w:lang w:val="en-US"/>
        </w:rPr>
        <w:t xml:space="preserve"> using the </w:t>
      </w:r>
      <w:r w:rsidR="00E33A5F" w:rsidRPr="0083351E">
        <w:rPr>
          <w:lang w:val="en-US"/>
        </w:rPr>
        <w:t xml:space="preserve">HRS-SHARE-ELSA </w:t>
      </w:r>
      <w:r w:rsidR="00A300A8" w:rsidRPr="0083351E">
        <w:rPr>
          <w:lang w:val="en-US"/>
        </w:rPr>
        <w:t>micro-data</w:t>
      </w:r>
    </w:p>
    <w:p w14:paraId="7080C53E" w14:textId="147038E9" w:rsidR="00A300A8" w:rsidRPr="0083351E" w:rsidRDefault="00A300A8" w:rsidP="00A300A8">
      <w:pPr>
        <w:pStyle w:val="Text"/>
        <w:rPr>
          <w:lang w:val="en-US"/>
        </w:rPr>
      </w:pPr>
      <w:r w:rsidRPr="0083351E">
        <w:rPr>
          <w:rFonts w:ascii="Arial" w:hAnsi="Arial" w:cs="Arial"/>
          <w:lang w:val="en-US"/>
        </w:rPr>
        <w:t>We have seen that in many countries, employment among older working-age people has increased – yet the health employment gap does not seem to have reduced in most countries (Sweden being the solitary counter-example). In Austria and the USA, the situation even deteriorated. In the remainder of the paper, we try to understand this by further examining the rich micro-data of the ageing surveys.</w:t>
      </w:r>
      <w:r w:rsidRPr="0083351E">
        <w:rPr>
          <w:rStyle w:val="FootnoteReference"/>
          <w:rFonts w:ascii="Arial" w:hAnsi="Arial" w:cs="Arial"/>
          <w:lang w:val="en-US"/>
        </w:rPr>
        <w:footnoteReference w:id="5"/>
      </w:r>
      <w:r w:rsidRPr="0083351E">
        <w:rPr>
          <w:rFonts w:ascii="Arial" w:hAnsi="Arial" w:cs="Arial"/>
          <w:lang w:val="en-US"/>
        </w:rPr>
        <w:t xml:space="preserve"> For ease of presentation, we focus on a geographically and institutionally dispersed subsample of countries that show different trends (Austria, Denmark, England, Germany, Italy, </w:t>
      </w:r>
      <w:r w:rsidR="00433809" w:rsidRPr="0083351E">
        <w:rPr>
          <w:rFonts w:ascii="Arial" w:hAnsi="Arial" w:cs="Arial"/>
          <w:lang w:val="en-US"/>
        </w:rPr>
        <w:t>Sweden, Switzerland</w:t>
      </w:r>
      <w:r w:rsidR="009F17A2">
        <w:rPr>
          <w:rFonts w:ascii="Arial" w:hAnsi="Arial" w:cs="Arial"/>
          <w:lang w:val="en-US"/>
        </w:rPr>
        <w:t>,</w:t>
      </w:r>
      <w:r w:rsidR="00433809" w:rsidRPr="0083351E">
        <w:rPr>
          <w:rFonts w:ascii="Arial" w:hAnsi="Arial" w:cs="Arial"/>
          <w:lang w:val="en-US"/>
        </w:rPr>
        <w:t xml:space="preserve"> </w:t>
      </w:r>
      <w:r w:rsidRPr="0083351E">
        <w:rPr>
          <w:rFonts w:ascii="Arial" w:hAnsi="Arial" w:cs="Arial"/>
          <w:lang w:val="en-US"/>
        </w:rPr>
        <w:t xml:space="preserve">and the US). </w:t>
      </w:r>
    </w:p>
    <w:p w14:paraId="192D9A97" w14:textId="0DABB286" w:rsidR="00A300A8" w:rsidRPr="0083351E" w:rsidRDefault="00A300A8" w:rsidP="00A300A8">
      <w:pPr>
        <w:pStyle w:val="Heading3"/>
        <w:rPr>
          <w:lang w:val="en-US"/>
        </w:rPr>
      </w:pPr>
      <w:r w:rsidRPr="0083351E">
        <w:rPr>
          <w:lang w:val="en-US"/>
        </w:rPr>
        <w:t>4.1 Disability benefit policies</w:t>
      </w:r>
    </w:p>
    <w:bookmarkStart w:id="42" w:name="_Toc430117808"/>
    <w:bookmarkEnd w:id="36"/>
    <w:bookmarkEnd w:id="37"/>
    <w:bookmarkEnd w:id="38"/>
    <w:bookmarkEnd w:id="39"/>
    <w:bookmarkEnd w:id="40"/>
    <w:bookmarkEnd w:id="41"/>
    <w:p w14:paraId="338F5C42" w14:textId="0431756F" w:rsidR="007B709A" w:rsidRPr="0083351E" w:rsidRDefault="007B709A" w:rsidP="007B709A">
      <w:pPr>
        <w:pStyle w:val="Text"/>
        <w:rPr>
          <w:rFonts w:ascii="Arial" w:hAnsi="Arial" w:cs="Arial"/>
          <w:lang w:val="en-US"/>
        </w:rPr>
      </w:pPr>
      <w:r w:rsidRPr="0083351E">
        <w:rPr>
          <w:rFonts w:ascii="Arial" w:hAnsi="Arial" w:cs="Arial"/>
          <w:lang w:val="en-US"/>
        </w:rPr>
        <w:fldChar w:fldCharType="begin"/>
      </w:r>
      <w:r w:rsidRPr="0083351E">
        <w:rPr>
          <w:rFonts w:ascii="Arial" w:hAnsi="Arial" w:cs="Arial"/>
          <w:lang w:val="en-US"/>
        </w:rPr>
        <w:instrText xml:space="preserve"> REF _Ref511816491 \h </w:instrText>
      </w:r>
      <w:r w:rsidR="00291A7E" w:rsidRPr="0083351E">
        <w:rPr>
          <w:rFonts w:ascii="Arial" w:hAnsi="Arial" w:cs="Arial"/>
          <w:lang w:val="en-US"/>
        </w:rPr>
        <w:instrText xml:space="preserve"> \* MERGEFORMAT </w:instrText>
      </w:r>
      <w:r w:rsidRPr="0083351E">
        <w:rPr>
          <w:rFonts w:ascii="Arial" w:hAnsi="Arial" w:cs="Arial"/>
          <w:lang w:val="en-US"/>
        </w:rPr>
      </w:r>
      <w:r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5</w:t>
      </w:r>
      <w:r w:rsidRPr="0083351E">
        <w:rPr>
          <w:rFonts w:ascii="Arial" w:hAnsi="Arial" w:cs="Arial"/>
          <w:lang w:val="en-US"/>
        </w:rPr>
        <w:fldChar w:fldCharType="end"/>
      </w:r>
      <w:r w:rsidRPr="0083351E">
        <w:rPr>
          <w:rFonts w:ascii="Arial" w:hAnsi="Arial" w:cs="Arial"/>
          <w:lang w:val="en-US"/>
        </w:rPr>
        <w:t xml:space="preserve"> </w:t>
      </w:r>
      <w:r w:rsidR="008817B3" w:rsidRPr="0083351E">
        <w:rPr>
          <w:rFonts w:ascii="Arial" w:hAnsi="Arial" w:cs="Arial"/>
          <w:lang w:val="en-US"/>
        </w:rPr>
        <w:t xml:space="preserve">shows that </w:t>
      </w:r>
      <w:r w:rsidRPr="0083351E">
        <w:rPr>
          <w:rFonts w:ascii="Arial" w:hAnsi="Arial" w:cs="Arial"/>
          <w:lang w:val="en-US"/>
        </w:rPr>
        <w:t xml:space="preserve">there </w:t>
      </w:r>
      <w:r w:rsidR="008817B3" w:rsidRPr="0083351E">
        <w:rPr>
          <w:rFonts w:ascii="Arial" w:hAnsi="Arial" w:cs="Arial"/>
          <w:lang w:val="en-US"/>
        </w:rPr>
        <w:t xml:space="preserve">are </w:t>
      </w:r>
      <w:r w:rsidR="00812E70" w:rsidRPr="0083351E">
        <w:rPr>
          <w:rFonts w:ascii="Arial" w:hAnsi="Arial" w:cs="Arial"/>
          <w:lang w:val="en-US"/>
        </w:rPr>
        <w:t xml:space="preserve">substantial </w:t>
      </w:r>
      <w:r w:rsidR="008817B3" w:rsidRPr="0083351E">
        <w:rPr>
          <w:rFonts w:ascii="Arial" w:hAnsi="Arial" w:cs="Arial"/>
          <w:lang w:val="en-US"/>
        </w:rPr>
        <w:t xml:space="preserve">differences </w:t>
      </w:r>
      <w:r w:rsidRPr="0083351E">
        <w:rPr>
          <w:rFonts w:ascii="Arial" w:hAnsi="Arial" w:cs="Arial"/>
          <w:lang w:val="en-US"/>
        </w:rPr>
        <w:t>in the development of disability benefit receipt across countries. Sweden – and to a lesser extent Denmark, Italy, Switzerland, and England – experienced a reduction in disability benefit claim rates among older working-age adults. Conversely, we see that in Austria, Germany, and the USA receipt increased over th</w:t>
      </w:r>
      <w:r w:rsidR="00812E70" w:rsidRPr="0083351E">
        <w:rPr>
          <w:rFonts w:ascii="Arial" w:hAnsi="Arial" w:cs="Arial"/>
          <w:lang w:val="en-US"/>
        </w:rPr>
        <w:t>e</w:t>
      </w:r>
      <w:r w:rsidRPr="0083351E">
        <w:rPr>
          <w:rFonts w:ascii="Arial" w:hAnsi="Arial" w:cs="Arial"/>
          <w:lang w:val="en-US"/>
        </w:rPr>
        <w:t xml:space="preserve"> period. </w:t>
      </w:r>
    </w:p>
    <w:p w14:paraId="44A55A63" w14:textId="77777777" w:rsidR="007B709A" w:rsidRPr="0083351E" w:rsidRDefault="00611964" w:rsidP="00415F57">
      <w:pPr>
        <w:pStyle w:val="Text"/>
        <w:spacing w:after="0"/>
        <w:jc w:val="center"/>
        <w:rPr>
          <w:rFonts w:ascii="Arial" w:hAnsi="Arial" w:cs="Arial"/>
          <w:b/>
          <w:bCs/>
          <w:shd w:val="clear" w:color="auto" w:fill="FFFF00"/>
          <w:lang w:val="en-US"/>
        </w:rPr>
      </w:pPr>
      <w:r w:rsidRPr="0083351E">
        <w:rPr>
          <w:rFonts w:ascii="Arial" w:hAnsi="Arial" w:cs="Arial"/>
          <w:b/>
          <w:bCs/>
          <w:noProof/>
          <w:shd w:val="clear" w:color="auto" w:fill="FFFF00"/>
        </w:rPr>
        <w:lastRenderedPageBreak/>
        <w:drawing>
          <wp:inline distT="0" distB="0" distL="0" distR="0" wp14:anchorId="62BFC9B4" wp14:editId="12101424">
            <wp:extent cx="4392291" cy="3295224"/>
            <wp:effectExtent l="0" t="0" r="8890" b="635"/>
            <wp:docPr id="5" name="Picture 5" descr="C:\Users\bpb\Dropbox\Disability work\ESRC Future Leaders Disability\Phase 1 (Dis Emp Rates) - Intl\ELSA-SHARE-HRS\Boheim-Leoni reference files\2018-05-10\9may\With controls\1.a BBG_disben_trendbycou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pb\Dropbox\Disability work\ESRC Future Leaders Disability\Phase 1 (Dis Emp Rates) - Intl\ELSA-SHARE-HRS\Boheim-Leoni reference files\2018-05-10\9may\With controls\1.a BBG_disben_trendbycountr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91196" cy="3294403"/>
                    </a:xfrm>
                    <a:prstGeom prst="rect">
                      <a:avLst/>
                    </a:prstGeom>
                    <a:noFill/>
                    <a:ln>
                      <a:noFill/>
                    </a:ln>
                  </pic:spPr>
                </pic:pic>
              </a:graphicData>
            </a:graphic>
          </wp:inline>
        </w:drawing>
      </w:r>
    </w:p>
    <w:p w14:paraId="7679DDF3" w14:textId="6EA8D62A" w:rsidR="00DC04D7" w:rsidRPr="0083351E" w:rsidRDefault="00DC04D7" w:rsidP="001904FB">
      <w:pPr>
        <w:pStyle w:val="Caption"/>
        <w:rPr>
          <w:lang w:val="en-US"/>
        </w:rPr>
      </w:pPr>
      <w:bookmarkStart w:id="43" w:name="_Ref511816491"/>
      <w:bookmarkStart w:id="44" w:name="_Ref511816491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5</w:t>
      </w:r>
      <w:r w:rsidR="00710974" w:rsidRPr="0083351E">
        <w:rPr>
          <w:noProof/>
          <w:lang w:val="en-US"/>
        </w:rPr>
        <w:fldChar w:fldCharType="end"/>
      </w:r>
      <w:bookmarkEnd w:id="43"/>
      <w:r w:rsidRPr="0083351E">
        <w:rPr>
          <w:lang w:val="en-US"/>
        </w:rPr>
        <w:t>:</w:t>
      </w:r>
      <w:bookmarkEnd w:id="44"/>
      <w:r w:rsidRPr="0083351E">
        <w:rPr>
          <w:lang w:val="en-US"/>
        </w:rPr>
        <w:t xml:space="preserve"> Disability benefit claim rates, 2004-7 to 2012-15.</w:t>
      </w:r>
    </w:p>
    <w:p w14:paraId="117B569E" w14:textId="4AD46D94" w:rsidR="00415F57" w:rsidRPr="0083351E" w:rsidRDefault="00415F57" w:rsidP="001904FB">
      <w:pPr>
        <w:pStyle w:val="BelowTable"/>
        <w:rPr>
          <w:lang w:val="en-US"/>
        </w:rPr>
      </w:pPr>
      <w:r w:rsidRPr="0083351E">
        <w:rPr>
          <w:lang w:val="en-US"/>
        </w:rPr>
        <w:t>Note: A positive value indicates higher disability benefit claim rates over time across the whole population, controlling for age and gender.</w:t>
      </w:r>
    </w:p>
    <w:p w14:paraId="3176B69E" w14:textId="01AA3590" w:rsidR="007B709A" w:rsidRPr="0083351E" w:rsidRDefault="007B709A" w:rsidP="007B709A">
      <w:pPr>
        <w:pStyle w:val="Text"/>
        <w:rPr>
          <w:rFonts w:ascii="Arial" w:hAnsi="Arial" w:cs="Arial"/>
          <w:lang w:val="en-US"/>
        </w:rPr>
      </w:pPr>
      <w:r w:rsidRPr="0083351E">
        <w:rPr>
          <w:rFonts w:ascii="Arial" w:hAnsi="Arial" w:cs="Arial"/>
          <w:lang w:val="en-US"/>
        </w:rPr>
        <w:t>There is some overlap between the trends in employment rates and the trends in disability benefit claim rates</w:t>
      </w:r>
      <w:r w:rsidR="001A6D2D" w:rsidRPr="0083351E">
        <w:rPr>
          <w:rFonts w:ascii="Arial" w:hAnsi="Arial" w:cs="Arial"/>
          <w:lang w:val="en-US"/>
        </w:rPr>
        <w:t xml:space="preserve"> among those with poor health</w:t>
      </w:r>
      <w:r w:rsidRPr="0083351E">
        <w:rPr>
          <w:rFonts w:ascii="Arial" w:hAnsi="Arial" w:cs="Arial"/>
          <w:lang w:val="en-US"/>
        </w:rPr>
        <w:t xml:space="preserve">: </w:t>
      </w:r>
      <w:r w:rsidR="00415F57" w:rsidRPr="0083351E">
        <w:rPr>
          <w:rFonts w:ascii="Arial" w:hAnsi="Arial" w:cs="Arial"/>
          <w:lang w:val="en-US"/>
        </w:rPr>
        <w:t xml:space="preserve">both </w:t>
      </w:r>
      <w:r w:rsidRPr="0083351E">
        <w:rPr>
          <w:rFonts w:ascii="Arial" w:hAnsi="Arial" w:cs="Arial"/>
          <w:lang w:val="en-US"/>
        </w:rPr>
        <w:t xml:space="preserve">claims and </w:t>
      </w:r>
      <w:r w:rsidR="00415F57" w:rsidRPr="0083351E">
        <w:rPr>
          <w:rFonts w:ascii="Arial" w:hAnsi="Arial" w:cs="Arial"/>
          <w:lang w:val="en-US"/>
        </w:rPr>
        <w:t xml:space="preserve">the </w:t>
      </w:r>
      <w:r w:rsidRPr="0083351E">
        <w:rPr>
          <w:rFonts w:ascii="Arial" w:hAnsi="Arial" w:cs="Arial"/>
          <w:lang w:val="en-US"/>
        </w:rPr>
        <w:t xml:space="preserve">health-related employment gap </w:t>
      </w:r>
      <w:r w:rsidR="00415F57" w:rsidRPr="0083351E">
        <w:rPr>
          <w:rFonts w:ascii="Arial" w:hAnsi="Arial" w:cs="Arial"/>
          <w:lang w:val="en-US"/>
        </w:rPr>
        <w:t xml:space="preserve">fall </w:t>
      </w:r>
      <w:r w:rsidRPr="0083351E">
        <w:rPr>
          <w:rFonts w:ascii="Arial" w:hAnsi="Arial" w:cs="Arial"/>
          <w:lang w:val="en-US"/>
        </w:rPr>
        <w:t xml:space="preserve">in Sweden, and both of these </w:t>
      </w:r>
      <w:r w:rsidR="00415F57" w:rsidRPr="0083351E">
        <w:rPr>
          <w:rFonts w:ascii="Arial" w:hAnsi="Arial" w:cs="Arial"/>
          <w:lang w:val="en-US"/>
        </w:rPr>
        <w:t xml:space="preserve">rise </w:t>
      </w:r>
      <w:r w:rsidRPr="0083351E">
        <w:rPr>
          <w:rFonts w:ascii="Arial" w:hAnsi="Arial" w:cs="Arial"/>
          <w:lang w:val="en-US"/>
        </w:rPr>
        <w:t xml:space="preserve">in </w:t>
      </w:r>
      <w:r w:rsidR="00D928AA" w:rsidRPr="0083351E">
        <w:rPr>
          <w:rFonts w:ascii="Arial" w:hAnsi="Arial" w:cs="Arial"/>
          <w:lang w:val="en-US"/>
        </w:rPr>
        <w:t xml:space="preserve">the USA </w:t>
      </w:r>
      <w:r w:rsidR="001A6D2D" w:rsidRPr="0083351E">
        <w:rPr>
          <w:rFonts w:ascii="Arial" w:hAnsi="Arial" w:cs="Arial"/>
          <w:lang w:val="en-US"/>
        </w:rPr>
        <w:t>(and more tentatively in Austria)</w:t>
      </w:r>
      <w:r w:rsidRPr="0083351E">
        <w:rPr>
          <w:rFonts w:ascii="Arial" w:hAnsi="Arial" w:cs="Arial"/>
          <w:lang w:val="en-US"/>
        </w:rPr>
        <w:t>. However, this does not necessarily indicate a causal link from disability benefit claims to non-employment. Moreover, there is not necessar</w:t>
      </w:r>
      <w:r w:rsidR="003F7445" w:rsidRPr="0083351E">
        <w:rPr>
          <w:rFonts w:ascii="Arial" w:hAnsi="Arial" w:cs="Arial"/>
          <w:lang w:val="en-US"/>
        </w:rPr>
        <w:t>il</w:t>
      </w:r>
      <w:r w:rsidRPr="0083351E">
        <w:rPr>
          <w:rFonts w:ascii="Arial" w:hAnsi="Arial" w:cs="Arial"/>
          <w:lang w:val="en-US"/>
        </w:rPr>
        <w:t>y relationship between these trends. The health-related employment gaps for Germany, Italy, Denmark, Switzerland, and England have been effectively static, despite non-negligible changes – in contrasting directions – in disability benefit receipt.</w:t>
      </w:r>
    </w:p>
    <w:p w14:paraId="3248A444" w14:textId="0296A217" w:rsidR="00366547" w:rsidRPr="0083351E" w:rsidRDefault="00366547" w:rsidP="00A300A8">
      <w:pPr>
        <w:pStyle w:val="Heading4"/>
        <w:rPr>
          <w:lang w:val="en-US"/>
        </w:rPr>
      </w:pPr>
      <w:r w:rsidRPr="0083351E">
        <w:rPr>
          <w:lang w:val="en-US"/>
        </w:rPr>
        <w:t>Further complexities around disability benefit receipt, work and health</w:t>
      </w:r>
    </w:p>
    <w:p w14:paraId="27D28884" w14:textId="64BBE608" w:rsidR="00366547" w:rsidRPr="0083351E" w:rsidRDefault="005C61FA" w:rsidP="00366547">
      <w:pPr>
        <w:pStyle w:val="Text"/>
        <w:rPr>
          <w:rFonts w:ascii="Arial" w:hAnsi="Arial" w:cs="Arial"/>
          <w:lang w:val="en-US"/>
        </w:rPr>
      </w:pPr>
      <w:r w:rsidRPr="0083351E">
        <w:rPr>
          <w:rFonts w:ascii="Arial" w:hAnsi="Arial" w:cs="Arial"/>
          <w:lang w:val="en-US"/>
        </w:rPr>
        <w:t>One caveat on</w:t>
      </w:r>
      <w:r w:rsidR="00366547" w:rsidRPr="0083351E">
        <w:rPr>
          <w:rFonts w:ascii="Arial" w:hAnsi="Arial" w:cs="Arial"/>
          <w:lang w:val="en-US"/>
        </w:rPr>
        <w:t xml:space="preserve"> </w:t>
      </w:r>
      <w:r w:rsidR="00366547" w:rsidRPr="0083351E">
        <w:rPr>
          <w:rFonts w:ascii="Arial" w:hAnsi="Arial" w:cs="Arial"/>
          <w:lang w:val="en-US"/>
        </w:rPr>
        <w:fldChar w:fldCharType="begin"/>
      </w:r>
      <w:r w:rsidR="00366547" w:rsidRPr="0083351E">
        <w:rPr>
          <w:rFonts w:ascii="Arial" w:hAnsi="Arial" w:cs="Arial"/>
          <w:lang w:val="en-US"/>
        </w:rPr>
        <w:instrText xml:space="preserve"> REF _Ref511816491 \h </w:instrText>
      </w:r>
      <w:r w:rsidR="00291A7E" w:rsidRPr="0083351E">
        <w:rPr>
          <w:rFonts w:ascii="Arial" w:hAnsi="Arial" w:cs="Arial"/>
          <w:lang w:val="en-US"/>
        </w:rPr>
        <w:instrText xml:space="preserve"> \* MERGEFORMAT </w:instrText>
      </w:r>
      <w:r w:rsidR="00366547" w:rsidRPr="0083351E">
        <w:rPr>
          <w:rFonts w:ascii="Arial" w:hAnsi="Arial" w:cs="Arial"/>
          <w:lang w:val="en-US"/>
        </w:rPr>
      </w:r>
      <w:r w:rsidR="00366547"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5</w:t>
      </w:r>
      <w:r w:rsidR="00366547" w:rsidRPr="0083351E">
        <w:rPr>
          <w:rFonts w:ascii="Arial" w:hAnsi="Arial" w:cs="Arial"/>
          <w:lang w:val="en-US"/>
        </w:rPr>
        <w:fldChar w:fldCharType="end"/>
      </w:r>
      <w:r w:rsidR="00366547" w:rsidRPr="0083351E">
        <w:rPr>
          <w:rFonts w:ascii="Arial" w:hAnsi="Arial" w:cs="Arial"/>
          <w:lang w:val="en-US"/>
        </w:rPr>
        <w:t xml:space="preserve"> </w:t>
      </w:r>
      <w:r w:rsidRPr="0083351E">
        <w:rPr>
          <w:rFonts w:ascii="Arial" w:hAnsi="Arial" w:cs="Arial"/>
          <w:lang w:val="en-US"/>
        </w:rPr>
        <w:t xml:space="preserve">is that it </w:t>
      </w:r>
      <w:r w:rsidR="00F86AD0" w:rsidRPr="0083351E">
        <w:rPr>
          <w:rFonts w:ascii="Arial" w:hAnsi="Arial" w:cs="Arial"/>
          <w:lang w:val="en-US"/>
        </w:rPr>
        <w:t>considers</w:t>
      </w:r>
      <w:r w:rsidR="00366547" w:rsidRPr="0083351E">
        <w:rPr>
          <w:rFonts w:ascii="Arial" w:hAnsi="Arial" w:cs="Arial"/>
          <w:lang w:val="en-US"/>
        </w:rPr>
        <w:t xml:space="preserve"> the whole population, rather than just those in poor health – and we have already noted that disability benefits are targeted at those in poor health to differing extents in different countries </w:t>
      </w:r>
      <w:r w:rsidR="00BA4633">
        <w:rPr>
          <w:rFonts w:ascii="Arial" w:hAnsi="Arial" w:cs="Arial"/>
          <w:lang w:val="en-US"/>
        </w:rPr>
        <w:fldChar w:fldCharType="begin"/>
      </w:r>
      <w:r w:rsidR="00BA4633">
        <w:rPr>
          <w:rFonts w:ascii="Arial" w:hAnsi="Arial" w:cs="Arial"/>
          <w:lang w:val="en-US"/>
        </w:rPr>
        <w:instrText xml:space="preserve"> ADDIN EN.CITE &lt;EndNote&gt;&lt;Cite&gt;&lt;Author&gt;Croda&lt;/Author&gt;&lt;Year&gt;2015&lt;/Year&gt;&lt;RecNum&gt;3048&lt;/RecNum&gt;&lt;DisplayText&gt;(Croda, et al., 2015)&lt;/DisplayText&gt;&lt;record&gt;&lt;rec-number&gt;3048&lt;/rec-number&gt;&lt;foreign-keys&gt;&lt;key app="EN" db-id="5xatt0094rr92mepzaexd2xzx29appesae0a" timestamp="1523958540"&gt;3048&lt;/key&gt;&lt;/foreign-keys&gt;&lt;ref-type name="Unpublished Work"&gt;34&lt;/ref-type&gt;&lt;contributors&gt;&lt;authors&gt;&lt;author&gt;Croda, Enrica&lt;/author&gt;&lt;author&gt;Skinner, Jonathan&lt;/author&gt;&lt;author&gt;Yasaitis, Laura&lt;/author&gt;&lt;author&gt;Lindeboom, Maarten&lt;/author&gt;&lt;/authors&gt;&lt;/contributors&gt;&lt;titles&gt;&lt;title&gt;The Health of Disability Insurance Enrollees: An International Comparison&lt;/title&gt;&lt;/titles&gt;&lt;dates&gt;&lt;year&gt;2015&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Croda, et al., 2015)</w:t>
      </w:r>
      <w:r w:rsidR="00BA4633">
        <w:rPr>
          <w:rFonts w:ascii="Arial" w:hAnsi="Arial" w:cs="Arial"/>
          <w:lang w:val="en-US"/>
        </w:rPr>
        <w:fldChar w:fldCharType="end"/>
      </w:r>
      <w:r w:rsidRPr="0083351E">
        <w:rPr>
          <w:rFonts w:ascii="Arial" w:hAnsi="Arial" w:cs="Arial"/>
          <w:lang w:val="en-US"/>
        </w:rPr>
        <w:t xml:space="preserve">, </w:t>
      </w:r>
      <w:r w:rsidR="00366547" w:rsidRPr="0083351E">
        <w:rPr>
          <w:rFonts w:ascii="Arial" w:hAnsi="Arial" w:cs="Arial"/>
          <w:lang w:val="en-US"/>
        </w:rPr>
        <w:t>notwithstanding the incomplete observability of health/disability</w:t>
      </w:r>
      <w:r w:rsidRPr="0083351E">
        <w:rPr>
          <w:rFonts w:ascii="Arial" w:hAnsi="Arial" w:cs="Arial"/>
          <w:lang w:val="en-US"/>
        </w:rPr>
        <w:t xml:space="preserve"> in the micro-data</w:t>
      </w:r>
      <w:r w:rsidR="00366547" w:rsidRPr="0083351E">
        <w:rPr>
          <w:rFonts w:ascii="Arial" w:hAnsi="Arial" w:cs="Arial"/>
          <w:lang w:val="en-US"/>
        </w:rPr>
        <w:t>. In Online Appendix A5</w:t>
      </w:r>
      <w:r w:rsidR="00FD4F19" w:rsidRPr="0083351E">
        <w:rPr>
          <w:rFonts w:ascii="Arial" w:hAnsi="Arial" w:cs="Arial"/>
          <w:lang w:val="en-US"/>
        </w:rPr>
        <w:t xml:space="preserve"> (Figure </w:t>
      </w:r>
      <w:r w:rsidR="00FD4F19" w:rsidRPr="0083351E">
        <w:rPr>
          <w:rFonts w:ascii="Arial" w:hAnsi="Arial" w:cs="Arial"/>
          <w:lang w:val="en-US"/>
        </w:rPr>
        <w:lastRenderedPageBreak/>
        <w:t>A2)</w:t>
      </w:r>
      <w:r w:rsidR="00F86AD0" w:rsidRPr="0083351E">
        <w:rPr>
          <w:rFonts w:ascii="Arial" w:hAnsi="Arial" w:cs="Arial"/>
          <w:lang w:val="en-US"/>
        </w:rPr>
        <w:t>,</w:t>
      </w:r>
      <w:r w:rsidR="00366547" w:rsidRPr="0083351E">
        <w:rPr>
          <w:rFonts w:ascii="Arial" w:hAnsi="Arial" w:cs="Arial"/>
          <w:lang w:val="en-US"/>
        </w:rPr>
        <w:t xml:space="preserve"> we disaggregate </w:t>
      </w:r>
      <w:r w:rsidRPr="0083351E">
        <w:rPr>
          <w:rFonts w:ascii="Arial" w:hAnsi="Arial" w:cs="Arial"/>
          <w:lang w:val="en-US"/>
        </w:rPr>
        <w:t xml:space="preserve">the </w:t>
      </w:r>
      <w:r w:rsidR="00366547" w:rsidRPr="0083351E">
        <w:rPr>
          <w:rFonts w:ascii="Arial" w:hAnsi="Arial" w:cs="Arial"/>
          <w:lang w:val="en-US"/>
        </w:rPr>
        <w:t xml:space="preserve">trend </w:t>
      </w:r>
      <w:r w:rsidRPr="0083351E">
        <w:rPr>
          <w:rFonts w:ascii="Arial" w:hAnsi="Arial" w:cs="Arial"/>
          <w:lang w:val="en-US"/>
        </w:rPr>
        <w:t xml:space="preserve">in disability benefit receipt </w:t>
      </w:r>
      <w:r w:rsidR="00366547" w:rsidRPr="0083351E">
        <w:rPr>
          <w:rFonts w:ascii="Arial" w:hAnsi="Arial" w:cs="Arial"/>
          <w:lang w:val="en-US"/>
        </w:rPr>
        <w:t>by health. This emphasi</w:t>
      </w:r>
      <w:r w:rsidR="009F17A2">
        <w:rPr>
          <w:rFonts w:ascii="Arial" w:hAnsi="Arial" w:cs="Arial"/>
          <w:lang w:val="en-US"/>
        </w:rPr>
        <w:t>z</w:t>
      </w:r>
      <w:r w:rsidR="00366547" w:rsidRPr="0083351E">
        <w:rPr>
          <w:rFonts w:ascii="Arial" w:hAnsi="Arial" w:cs="Arial"/>
          <w:lang w:val="en-US"/>
        </w:rPr>
        <w:t xml:space="preserve">es that disability benefit trends are </w:t>
      </w:r>
      <w:r w:rsidR="009F17A2">
        <w:rPr>
          <w:rFonts w:ascii="Arial" w:hAnsi="Arial" w:cs="Arial"/>
          <w:lang w:val="en-US"/>
        </w:rPr>
        <w:t xml:space="preserve">concentrated </w:t>
      </w:r>
      <w:r w:rsidR="00366547" w:rsidRPr="0083351E">
        <w:rPr>
          <w:rFonts w:ascii="Arial" w:hAnsi="Arial" w:cs="Arial"/>
          <w:lang w:val="en-US"/>
        </w:rPr>
        <w:t>on those in poor health, but we nevertheless do see small significant trends in disability benefit receipt among the top two health tertiles in Denmark, Italy, Sweden (all showing declines)</w:t>
      </w:r>
      <w:r w:rsidR="00F86AD0" w:rsidRPr="0083351E">
        <w:rPr>
          <w:rFonts w:ascii="Arial" w:hAnsi="Arial" w:cs="Arial"/>
          <w:lang w:val="en-US"/>
        </w:rPr>
        <w:t>,</w:t>
      </w:r>
      <w:r w:rsidR="00366547" w:rsidRPr="0083351E">
        <w:rPr>
          <w:rFonts w:ascii="Arial" w:hAnsi="Arial" w:cs="Arial"/>
          <w:lang w:val="en-US"/>
        </w:rPr>
        <w:t xml:space="preserve"> and Austria (showing a rise). </w:t>
      </w:r>
    </w:p>
    <w:p w14:paraId="52CBF230" w14:textId="1774A038" w:rsidR="007B709A" w:rsidRPr="0083351E" w:rsidRDefault="008B737E" w:rsidP="007B709A">
      <w:pPr>
        <w:pStyle w:val="Text"/>
        <w:rPr>
          <w:rFonts w:ascii="Arial" w:hAnsi="Arial" w:cs="Arial"/>
          <w:lang w:val="en-US"/>
        </w:rPr>
      </w:pPr>
      <w:r w:rsidRPr="0083351E">
        <w:rPr>
          <w:rFonts w:ascii="Arial" w:hAnsi="Arial" w:cs="Arial"/>
          <w:lang w:val="en-US"/>
        </w:rPr>
        <w:t>A further finding is that i</w:t>
      </w:r>
      <w:r w:rsidR="007B709A" w:rsidRPr="0083351E">
        <w:rPr>
          <w:rFonts w:ascii="Arial" w:hAnsi="Arial" w:cs="Arial"/>
          <w:lang w:val="en-US"/>
        </w:rPr>
        <w:t>n some countries, there are non-negligible proportions of disability benefit claimants who also work (even if this is prohibited in other countries)</w:t>
      </w:r>
      <w:r w:rsidRPr="0083351E">
        <w:rPr>
          <w:rFonts w:ascii="Arial" w:hAnsi="Arial" w:cs="Arial"/>
          <w:lang w:val="en-US"/>
        </w:rPr>
        <w:t xml:space="preserve"> – this has been briefly noted elsewhere </w:t>
      </w:r>
      <w:r w:rsidR="00BA4633">
        <w:rPr>
          <w:rFonts w:ascii="Arial" w:hAnsi="Arial" w:cs="Arial"/>
          <w:lang w:val="en-US"/>
        </w:rPr>
        <w:fldChar w:fldCharType="begin">
          <w:fldData xml:space="preserve">PEVuZE5vdGU+PENpdGU+PEF1dGhvcj5PRUNEPC9BdXRob3I+PFllYXI+MjAwMzwvWWVhcj48UmVj
TnVtPjI5MTU8L1JlY051bT48U3VmZml4PiBDaGFydCAzLjc8L1N1ZmZpeD48RGlzcGxheVRleHQ+
KEhvZ2VsdW5kLCAyMDAzOjE2MSwgT0VDRCwgMjAwMyBDaGFydCAzLjcpPC9EaXNwbGF5VGV4dD48
cmVjb3JkPjxyZWMtbnVtYmVyPjI5MTU8L3JlYy1udW1iZXI+PGZvcmVpZ24ta2V5cz48a2V5IGFw
cD0iRU4iIGRiLWlkPSI1eGF0dDAwOTRycjkybWVwemFleGQyeHp4MjlhcHBlc2FlMGEiIHRpbWVz
dGFtcD0iMTUyMzk1NzIyOSI+MjkxNTwva2V5PjwvZm9yZWlnbi1rZXlzPjxyZWYtdHlwZSBuYW1l
PSJSZXBvcnQiPjI3PC9yZWYtdHlwZT48Y29udHJpYnV0b3JzPjxhdXRob3JzPjxhdXRob3I+T0VD
RCw8L2F1dGhvcj48L2F1dGhvcnM+PC9jb250cmlidXRvcnM+PHRpdGxlcz48dGl0bGU+VHJhbnNm
b3JtaW5nIERpc2FiaWxpdHkgaW50byBBYmlsaXR5OiBQb2xpY2llcyB0byBQcm9tb3RlIFdvcmsg
YW5kIEluY29tZSBTZWN1cml0eSBmb3IgRGlzYWJsZWQgUGVvcGxlPC90aXRsZT48L3RpdGxlcz48
a2V5d29yZHM+PGtleXdvcmQ+bWVkaWNhbCBhc3Nlc3NtZW50PC9rZXl3b3JkPjxrZXl3b3JkPnRy
YW5zaXRpb25zIC0gYmVuZWZpdHM8L2tleXdvcmQ+PGtleXdvcmQ+Y29uZGl0aW9ucyAtIG1lbnRh
bCBoZWFsdGg8L2tleXdvcmQ+PGtleXdvcmQ+cG9saWN5IC0gcG9saWN5IGNvbnRleHQ8L2tleXdv
cmQ+PGtleXdvcmQ+ZGVtb2dyYXBoaWNzIC0gYWdlL2NvaG9ydDwva2V5d29yZD48L2tleXdvcmRz
PjxkYXRlcz48eWVhcj4yMDAzPC95ZWFyPjwvZGF0ZXM+PHB1Yi1sb2NhdGlvbj5QYXJpczwvcHVi
LWxvY2F0aW9uPjxwdWJsaXNoZXI+T0VDRDwvcHVibGlzaGVyPjx1cmxzPjxyZWxhdGVkLXVybHM+
PHVybD48c3R5bGUgZmFjZT0idW5kZXJsaW5lIiBmb250PSJkZWZhdWx0IiBzaXplPSIxMDAlIj5o
dHRwOi8vd3d3LnNvdXJjZW9lY2Qub3JnLzwvc3R5bGU+PC91cmw+PC9yZWxhdGVkLXVybHM+PC91
cmxzPjxjdXN0b20xPlJlYWQ8L2N1c3RvbTE+PGN1c3RvbTM+QXVzdHJhbGlhJiN4RDtBdXN0cmlh
JiN4RDtCZWxnaXVtJiN4RDtDYW5hZGEmI3hEO0Rlbm1hcmsmI3hEO0ZyYW5jZSYjeEQ7R2VybWFu
eSYjeEQ7SXRhbHkmI3hEO0tvcmVhJiN4RDtNZXhpY28mI3hEO05ldGhlcmxhbmRzJiN4RDtOb3J3
YXkmI3hEO1BvbGFuZCYjeEQ7UG9ydHVnYWwmI3hEO1NwYWluJiN4RDtTd2VkZW4mI3hEO1N3aXR6
ZXJsYW5kJiN4RDtUdXJrZXkmI3hEO1VLJiN4RDtVUzwvY3VzdG9tMz48L3JlY29yZD48L0NpdGU+
PENpdGU+PEF1dGhvcj5Ib2dlbHVuZDwvQXV0aG9yPjxZZWFyPjIwMDM8L1llYXI+PFJlY051bT45
NDE8L1JlY051bT48U3VmZml4PjoxNjE8L1N1ZmZpeD48cmVjb3JkPjxyZWMtbnVtYmVyPjk0MTwv
cmVjLW51bWJlcj48Zm9yZWlnbi1rZXlzPjxrZXkgYXBwPSJFTiIgZGItaWQ9IjV4YXR0MDA5NHJy
OTJtZXB6YWV4ZDJ4engyOWFwcGVzYWUwYSIgdGltZXN0YW1wPSIxNTIzOTU3MjE1Ij45NDE8L2tl
eT48L2ZvcmVpZ24ta2V5cz48cmVmLXR5cGUgbmFtZT0iQm9vayI+NjwvcmVmLXR5cGU+PGNvbnRy
aWJ1dG9ycz48YXV0aG9ycz48YXV0aG9yPkhvZ2VsdW5kLCBKYW48L2F1dGhvcj48L2F1dGhvcnM+
PC9jb250cmlidXRvcnM+PHRpdGxlcz48dGl0bGU+SW4gc2VhcmNoIG9mIGVmZmVjdGl2ZSBkaXNh
YmlsaXR5IHBvbGljeTogY29tcGFyaW5nIHRoZSBkZXZlbG9wbWVudHMgYW5kIG91dGNvbWVzIG9m
IHRoZSBEdXRjaCBhbmQgRGFuaXNoIGRpc2FiaWxpdHkgcG9saWNpZXM8L3RpdGxlPjwvdGl0bGVz
PjxkYXRlcz48eWVhcj4yMDAzPC95ZWFyPjwvZGF0ZXM+PHB1Yi1sb2NhdGlvbj5BbXN0ZXJkYW08
L3B1Yi1sb2NhdGlvbj48cHVibGlzaGVyPkFtc3RlcmRhbSBVbml2LiBQcmVzcywgMjAwMzwvcHVi
bGlzaGVyPjx1cmxzPjxyZWxhdGVkLXVybHM+PHVybD5odHRwOi8vbmJuLXJlc29sdmluZy5kZS91
cm46bmJuOmRlOjAxNjgtc3NvYXItMzE2NzMyPC91cmw+PC9yZWxhdGVkLXVybHM+PC91cmxzPjwv
cmVjb3JkPjwvQ2l0ZT48L0VuZE5vdGU+
</w:fldData>
        </w:fldChar>
      </w:r>
      <w:r w:rsidR="00BA4633">
        <w:rPr>
          <w:rFonts w:ascii="Arial" w:hAnsi="Arial" w:cs="Arial"/>
          <w:lang w:val="en-US"/>
        </w:rPr>
        <w:instrText xml:space="preserve"> ADDIN EN.CITE </w:instrText>
      </w:r>
      <w:r w:rsidR="00BA4633">
        <w:rPr>
          <w:rFonts w:ascii="Arial" w:hAnsi="Arial" w:cs="Arial"/>
          <w:lang w:val="en-US"/>
        </w:rPr>
        <w:fldChar w:fldCharType="begin">
          <w:fldData xml:space="preserve">PEVuZE5vdGU+PENpdGU+PEF1dGhvcj5PRUNEPC9BdXRob3I+PFllYXI+MjAwMzwvWWVhcj48UmVj
TnVtPjI5MTU8L1JlY051bT48U3VmZml4PiBDaGFydCAzLjc8L1N1ZmZpeD48RGlzcGxheVRleHQ+
KEhvZ2VsdW5kLCAyMDAzOjE2MSwgT0VDRCwgMjAwMyBDaGFydCAzLjcpPC9EaXNwbGF5VGV4dD48
cmVjb3JkPjxyZWMtbnVtYmVyPjI5MTU8L3JlYy1udW1iZXI+PGZvcmVpZ24ta2V5cz48a2V5IGFw
cD0iRU4iIGRiLWlkPSI1eGF0dDAwOTRycjkybWVwemFleGQyeHp4MjlhcHBlc2FlMGEiIHRpbWVz
dGFtcD0iMTUyMzk1NzIyOSI+MjkxNTwva2V5PjwvZm9yZWlnbi1rZXlzPjxyZWYtdHlwZSBuYW1l
PSJSZXBvcnQiPjI3PC9yZWYtdHlwZT48Y29udHJpYnV0b3JzPjxhdXRob3JzPjxhdXRob3I+T0VD
RCw8L2F1dGhvcj48L2F1dGhvcnM+PC9jb250cmlidXRvcnM+PHRpdGxlcz48dGl0bGU+VHJhbnNm
b3JtaW5nIERpc2FiaWxpdHkgaW50byBBYmlsaXR5OiBQb2xpY2llcyB0byBQcm9tb3RlIFdvcmsg
YW5kIEluY29tZSBTZWN1cml0eSBmb3IgRGlzYWJsZWQgUGVvcGxlPC90aXRsZT48L3RpdGxlcz48
a2V5d29yZHM+PGtleXdvcmQ+bWVkaWNhbCBhc3Nlc3NtZW50PC9rZXl3b3JkPjxrZXl3b3JkPnRy
YW5zaXRpb25zIC0gYmVuZWZpdHM8L2tleXdvcmQ+PGtleXdvcmQ+Y29uZGl0aW9ucyAtIG1lbnRh
bCBoZWFsdGg8L2tleXdvcmQ+PGtleXdvcmQ+cG9saWN5IC0gcG9saWN5IGNvbnRleHQ8L2tleXdv
cmQ+PGtleXdvcmQ+ZGVtb2dyYXBoaWNzIC0gYWdlL2NvaG9ydDwva2V5d29yZD48L2tleXdvcmRz
PjxkYXRlcz48eWVhcj4yMDAzPC95ZWFyPjwvZGF0ZXM+PHB1Yi1sb2NhdGlvbj5QYXJpczwvcHVi
LWxvY2F0aW9uPjxwdWJsaXNoZXI+T0VDRDwvcHVibGlzaGVyPjx1cmxzPjxyZWxhdGVkLXVybHM+
PHVybD48c3R5bGUgZmFjZT0idW5kZXJsaW5lIiBmb250PSJkZWZhdWx0IiBzaXplPSIxMDAlIj5o
dHRwOi8vd3d3LnNvdXJjZW9lY2Qub3JnLzwvc3R5bGU+PC91cmw+PC9yZWxhdGVkLXVybHM+PC91
cmxzPjxjdXN0b20xPlJlYWQ8L2N1c3RvbTE+PGN1c3RvbTM+QXVzdHJhbGlhJiN4RDtBdXN0cmlh
JiN4RDtCZWxnaXVtJiN4RDtDYW5hZGEmI3hEO0Rlbm1hcmsmI3hEO0ZyYW5jZSYjeEQ7R2VybWFu
eSYjeEQ7SXRhbHkmI3hEO0tvcmVhJiN4RDtNZXhpY28mI3hEO05ldGhlcmxhbmRzJiN4RDtOb3J3
YXkmI3hEO1BvbGFuZCYjeEQ7UG9ydHVnYWwmI3hEO1NwYWluJiN4RDtTd2VkZW4mI3hEO1N3aXR6
ZXJsYW5kJiN4RDtUdXJrZXkmI3hEO1VLJiN4RDtVUzwvY3VzdG9tMz48L3JlY29yZD48L0NpdGU+
PENpdGU+PEF1dGhvcj5Ib2dlbHVuZDwvQXV0aG9yPjxZZWFyPjIwMDM8L1llYXI+PFJlY051bT45
NDE8L1JlY051bT48U3VmZml4PjoxNjE8L1N1ZmZpeD48cmVjb3JkPjxyZWMtbnVtYmVyPjk0MTwv
cmVjLW51bWJlcj48Zm9yZWlnbi1rZXlzPjxrZXkgYXBwPSJFTiIgZGItaWQ9IjV4YXR0MDA5NHJy
OTJtZXB6YWV4ZDJ4engyOWFwcGVzYWUwYSIgdGltZXN0YW1wPSIxNTIzOTU3MjE1Ij45NDE8L2tl
eT48L2ZvcmVpZ24ta2V5cz48cmVmLXR5cGUgbmFtZT0iQm9vayI+NjwvcmVmLXR5cGU+PGNvbnRy
aWJ1dG9ycz48YXV0aG9ycz48YXV0aG9yPkhvZ2VsdW5kLCBKYW48L2F1dGhvcj48L2F1dGhvcnM+
PC9jb250cmlidXRvcnM+PHRpdGxlcz48dGl0bGU+SW4gc2VhcmNoIG9mIGVmZmVjdGl2ZSBkaXNh
YmlsaXR5IHBvbGljeTogY29tcGFyaW5nIHRoZSBkZXZlbG9wbWVudHMgYW5kIG91dGNvbWVzIG9m
IHRoZSBEdXRjaCBhbmQgRGFuaXNoIGRpc2FiaWxpdHkgcG9saWNpZXM8L3RpdGxlPjwvdGl0bGVz
PjxkYXRlcz48eWVhcj4yMDAzPC95ZWFyPjwvZGF0ZXM+PHB1Yi1sb2NhdGlvbj5BbXN0ZXJkYW08
L3B1Yi1sb2NhdGlvbj48cHVibGlzaGVyPkFtc3RlcmRhbSBVbml2LiBQcmVzcywgMjAwMzwvcHVi
bGlzaGVyPjx1cmxzPjxyZWxhdGVkLXVybHM+PHVybD5odHRwOi8vbmJuLXJlc29sdmluZy5kZS91
cm46bmJuOmRlOjAxNjgtc3NvYXItMzE2NzMyPC91cmw+PC9yZWxhdGVkLXVybHM+PC91cmxzPjwv
cmVjb3JkPjwvQ2l0ZT48L0VuZE5vdGU+
</w:fldData>
        </w:fldChar>
      </w:r>
      <w:r w:rsidR="00BA4633">
        <w:rPr>
          <w:rFonts w:ascii="Arial" w:hAnsi="Arial" w:cs="Arial"/>
          <w:lang w:val="en-US"/>
        </w:rPr>
        <w:instrText xml:space="preserve"> ADDIN EN.CITE.DATA </w:instrText>
      </w:r>
      <w:r w:rsidR="00BA4633">
        <w:rPr>
          <w:rFonts w:ascii="Arial" w:hAnsi="Arial" w:cs="Arial"/>
          <w:lang w:val="en-US"/>
        </w:rPr>
      </w:r>
      <w:r w:rsidR="00BA4633">
        <w:rPr>
          <w:rFonts w:ascii="Arial" w:hAnsi="Arial" w:cs="Arial"/>
          <w:lang w:val="en-US"/>
        </w:rPr>
        <w:fldChar w:fldCharType="end"/>
      </w:r>
      <w:r w:rsidR="00BA4633">
        <w:rPr>
          <w:rFonts w:ascii="Arial" w:hAnsi="Arial" w:cs="Arial"/>
          <w:lang w:val="en-US"/>
        </w:rPr>
      </w:r>
      <w:r w:rsidR="00BA4633">
        <w:rPr>
          <w:rFonts w:ascii="Arial" w:hAnsi="Arial" w:cs="Arial"/>
          <w:lang w:val="en-US"/>
        </w:rPr>
        <w:fldChar w:fldCharType="separate"/>
      </w:r>
      <w:r w:rsidR="00BA4633">
        <w:rPr>
          <w:rFonts w:ascii="Arial" w:hAnsi="Arial" w:cs="Arial"/>
          <w:noProof/>
          <w:lang w:val="en-US"/>
        </w:rPr>
        <w:t>(Hogelund, 2003:161, OECD, 2003 Chart 3.7)</w:t>
      </w:r>
      <w:r w:rsidR="00BA4633">
        <w:rPr>
          <w:rFonts w:ascii="Arial" w:hAnsi="Arial" w:cs="Arial"/>
          <w:lang w:val="en-US"/>
        </w:rPr>
        <w:fldChar w:fldCharType="end"/>
      </w:r>
      <w:r w:rsidRPr="0083351E">
        <w:rPr>
          <w:rFonts w:ascii="Arial" w:hAnsi="Arial" w:cs="Arial"/>
          <w:lang w:val="en-US"/>
        </w:rPr>
        <w:t xml:space="preserve">, but nevertheless seems to be ignored in wider policy debates. </w:t>
      </w:r>
      <w:r w:rsidR="009F17A2">
        <w:rPr>
          <w:rFonts w:ascii="Arial" w:hAnsi="Arial" w:cs="Arial"/>
          <w:lang w:val="en-US"/>
        </w:rPr>
        <w:t xml:space="preserve">This illustrates </w:t>
      </w:r>
      <w:r w:rsidR="002834C4" w:rsidRPr="0083351E">
        <w:rPr>
          <w:rFonts w:ascii="Arial" w:hAnsi="Arial" w:cs="Arial"/>
          <w:lang w:val="en-US"/>
        </w:rPr>
        <w:t xml:space="preserve">a further possible break in the disability benefit-employment link: if people who receive disability benefits are already working, then any changes in their disability benefit receipt cannot make them more likely to be in employment. </w:t>
      </w:r>
      <w:r w:rsidR="007B709A" w:rsidRPr="0083351E">
        <w:rPr>
          <w:rFonts w:ascii="Arial" w:hAnsi="Arial" w:cs="Arial"/>
          <w:lang w:val="en-US"/>
        </w:rPr>
        <w:t>We therefore split trends in disability benefit claim rates by claimant working status and show the results in Online Appendix A5</w:t>
      </w:r>
      <w:r w:rsidR="00FD4F19" w:rsidRPr="0083351E">
        <w:rPr>
          <w:rFonts w:ascii="Arial" w:hAnsi="Arial" w:cs="Arial"/>
          <w:lang w:val="en-US"/>
        </w:rPr>
        <w:t xml:space="preserve"> (Figure A3)</w:t>
      </w:r>
      <w:r w:rsidR="007B709A" w:rsidRPr="0083351E">
        <w:rPr>
          <w:rFonts w:ascii="Arial" w:hAnsi="Arial" w:cs="Arial"/>
          <w:lang w:val="en-US"/>
        </w:rPr>
        <w:t xml:space="preserve">. The trends for simultaneously claiming and working are imprecisely estimated given the small numbers involved in many countries, but it seems that some reforms target working claimants </w:t>
      </w:r>
      <w:r w:rsidR="00490B5F" w:rsidRPr="0083351E">
        <w:rPr>
          <w:rFonts w:ascii="Arial" w:hAnsi="Arial" w:cs="Arial"/>
          <w:lang w:val="en-US"/>
        </w:rPr>
        <w:t xml:space="preserve">differently </w:t>
      </w:r>
      <w:r w:rsidR="00BA4C4C" w:rsidRPr="0083351E">
        <w:rPr>
          <w:rFonts w:ascii="Arial" w:hAnsi="Arial" w:cs="Arial"/>
          <w:lang w:val="en-US"/>
        </w:rPr>
        <w:t xml:space="preserve">to </w:t>
      </w:r>
      <w:r w:rsidR="007B709A" w:rsidRPr="0083351E">
        <w:rPr>
          <w:rFonts w:ascii="Arial" w:hAnsi="Arial" w:cs="Arial"/>
          <w:lang w:val="en-US"/>
        </w:rPr>
        <w:t>non-working claimants. For example, Denmark reduced the number of non-working claimants while the number of employed claimants did not change, whereas Sweden seems to have reduced the numbers of both types of claimants.</w:t>
      </w:r>
    </w:p>
    <w:p w14:paraId="75170B27" w14:textId="77777777" w:rsidR="00366547" w:rsidRPr="0083351E" w:rsidRDefault="00366547" w:rsidP="001904FB">
      <w:pPr>
        <w:pStyle w:val="Heading4"/>
        <w:rPr>
          <w:lang w:val="en-US"/>
        </w:rPr>
      </w:pPr>
      <w:r w:rsidRPr="0083351E">
        <w:rPr>
          <w:lang w:val="en-US"/>
        </w:rPr>
        <w:t>Policy, disability benefit receipt, and employment</w:t>
      </w:r>
    </w:p>
    <w:p w14:paraId="1013D0B4" w14:textId="3406E7A5" w:rsidR="008B737E" w:rsidRPr="0083351E" w:rsidRDefault="008B737E" w:rsidP="001904FB">
      <w:pPr>
        <w:rPr>
          <w:lang w:val="en-US"/>
        </w:rPr>
      </w:pPr>
      <w:r w:rsidRPr="0083351E">
        <w:rPr>
          <w:lang w:val="en-US"/>
        </w:rPr>
        <w:t>We finally</w:t>
      </w:r>
      <w:r w:rsidR="002834C4" w:rsidRPr="0083351E">
        <w:rPr>
          <w:lang w:val="en-US"/>
        </w:rPr>
        <w:t xml:space="preserve"> </w:t>
      </w:r>
      <w:r w:rsidR="00433809" w:rsidRPr="0083351E">
        <w:rPr>
          <w:lang w:val="en-US"/>
        </w:rPr>
        <w:t xml:space="preserve">explore </w:t>
      </w:r>
      <w:r w:rsidRPr="0083351E">
        <w:rPr>
          <w:lang w:val="en-US"/>
        </w:rPr>
        <w:t xml:space="preserve">the role </w:t>
      </w:r>
      <w:r w:rsidR="00141821" w:rsidRPr="0083351E">
        <w:rPr>
          <w:lang w:val="en-US"/>
        </w:rPr>
        <w:t xml:space="preserve">of </w:t>
      </w:r>
      <w:r w:rsidRPr="0083351E">
        <w:rPr>
          <w:lang w:val="en-US"/>
        </w:rPr>
        <w:t xml:space="preserve">disability benefits </w:t>
      </w:r>
      <w:r w:rsidRPr="0083351E">
        <w:rPr>
          <w:i/>
          <w:lang w:val="en-US"/>
        </w:rPr>
        <w:t>policy</w:t>
      </w:r>
      <w:r w:rsidR="00141821" w:rsidRPr="0083351E">
        <w:rPr>
          <w:i/>
          <w:lang w:val="en-US"/>
        </w:rPr>
        <w:t>,</w:t>
      </w:r>
      <w:r w:rsidRPr="0083351E">
        <w:rPr>
          <w:lang w:val="en-US"/>
        </w:rPr>
        <w:t xml:space="preserve"> rather than disability benefits </w:t>
      </w:r>
      <w:r w:rsidR="002834C4" w:rsidRPr="0083351E">
        <w:rPr>
          <w:i/>
          <w:lang w:val="en-US"/>
        </w:rPr>
        <w:t>receipt</w:t>
      </w:r>
      <w:r w:rsidR="00141821" w:rsidRPr="0083351E">
        <w:rPr>
          <w:i/>
          <w:lang w:val="en-US"/>
        </w:rPr>
        <w:t xml:space="preserve">, </w:t>
      </w:r>
      <w:r w:rsidR="00433809" w:rsidRPr="0083351E">
        <w:rPr>
          <w:lang w:val="en-US"/>
        </w:rPr>
        <w:t xml:space="preserve">in </w:t>
      </w:r>
      <w:r w:rsidR="00141821" w:rsidRPr="0083351E">
        <w:rPr>
          <w:lang w:val="en-US"/>
        </w:rPr>
        <w:t>the employment of persons with poor health</w:t>
      </w:r>
      <w:r w:rsidRPr="0083351E">
        <w:rPr>
          <w:lang w:val="en-US"/>
        </w:rPr>
        <w:t xml:space="preserve">. As we showed in </w:t>
      </w:r>
      <w:r w:rsidRPr="0083351E">
        <w:rPr>
          <w:lang w:val="en-US"/>
        </w:rPr>
        <w:fldChar w:fldCharType="begin"/>
      </w:r>
      <w:r w:rsidRPr="0083351E">
        <w:rPr>
          <w:lang w:val="en-US"/>
        </w:rPr>
        <w:instrText xml:space="preserve"> REF _Ref511741028 \h </w:instrText>
      </w:r>
      <w:r w:rsidR="00291A7E" w:rsidRPr="0083351E">
        <w:rPr>
          <w:lang w:val="en-US"/>
        </w:rPr>
        <w:instrText xml:space="preserve"> \* MERGEFORMAT </w:instrText>
      </w:r>
      <w:r w:rsidRPr="0083351E">
        <w:rPr>
          <w:lang w:val="en-US"/>
        </w:rPr>
      </w:r>
      <w:r w:rsidRPr="0083351E">
        <w:rPr>
          <w:lang w:val="en-US"/>
        </w:rPr>
        <w:fldChar w:fldCharType="separate"/>
      </w:r>
      <w:r w:rsidR="0083351E" w:rsidRPr="0083351E">
        <w:rPr>
          <w:lang w:val="en-US"/>
        </w:rPr>
        <w:t xml:space="preserve">Figure </w:t>
      </w:r>
      <w:r w:rsidR="0083351E">
        <w:rPr>
          <w:noProof/>
          <w:lang w:val="en-US"/>
        </w:rPr>
        <w:t>1</w:t>
      </w:r>
      <w:r w:rsidRPr="0083351E">
        <w:rPr>
          <w:lang w:val="en-US"/>
        </w:rPr>
        <w:fldChar w:fldCharType="end"/>
      </w:r>
      <w:r w:rsidRPr="0083351E">
        <w:rPr>
          <w:lang w:val="en-US"/>
        </w:rPr>
        <w:t>, many countries have not only been reducing the generosity o</w:t>
      </w:r>
      <w:r w:rsidR="00141821" w:rsidRPr="0083351E">
        <w:rPr>
          <w:lang w:val="en-US"/>
        </w:rPr>
        <w:t>f</w:t>
      </w:r>
      <w:r w:rsidRPr="0083351E">
        <w:rPr>
          <w:lang w:val="en-US"/>
        </w:rPr>
        <w:t xml:space="preserve"> their benefits, but have also been trying to make them more activating. It is perhaps unsurprising that the majority of countries have therefore seen a decline in disability benefit claims. </w:t>
      </w:r>
      <w:r w:rsidR="00FB4DEF" w:rsidRPr="0083351E">
        <w:rPr>
          <w:lang w:val="en-US"/>
        </w:rPr>
        <w:t>Yet t</w:t>
      </w:r>
      <w:r w:rsidRPr="0083351E">
        <w:rPr>
          <w:lang w:val="en-US"/>
        </w:rPr>
        <w:t xml:space="preserve">he USA and Austria stand out once more here: the only country that has implemented </w:t>
      </w:r>
      <w:r w:rsidR="00FB4DEF" w:rsidRPr="0083351E">
        <w:rPr>
          <w:lang w:val="en-US"/>
        </w:rPr>
        <w:t>w</w:t>
      </w:r>
      <w:r w:rsidR="005C61FA" w:rsidRPr="0083351E">
        <w:rPr>
          <w:lang w:val="en-US"/>
        </w:rPr>
        <w:t>e</w:t>
      </w:r>
      <w:r w:rsidR="00FB4DEF" w:rsidRPr="0083351E">
        <w:rPr>
          <w:lang w:val="en-US"/>
        </w:rPr>
        <w:t xml:space="preserve">aker </w:t>
      </w:r>
      <w:r w:rsidRPr="0083351E">
        <w:rPr>
          <w:lang w:val="en-US"/>
        </w:rPr>
        <w:t>reform</w:t>
      </w:r>
      <w:r w:rsidR="00FB4DEF" w:rsidRPr="0083351E">
        <w:rPr>
          <w:lang w:val="en-US"/>
        </w:rPr>
        <w:t>s</w:t>
      </w:r>
      <w:r w:rsidRPr="0083351E">
        <w:rPr>
          <w:lang w:val="en-US"/>
        </w:rPr>
        <w:t xml:space="preserve"> than Austria is the USA, whose policy </w:t>
      </w:r>
      <w:r w:rsidR="00FB4DEF" w:rsidRPr="0083351E">
        <w:rPr>
          <w:lang w:val="en-US"/>
        </w:rPr>
        <w:t xml:space="preserve">in this area </w:t>
      </w:r>
      <w:r w:rsidRPr="0083351E">
        <w:rPr>
          <w:lang w:val="en-US"/>
        </w:rPr>
        <w:t xml:space="preserve">has been effectively static </w:t>
      </w:r>
      <w:r w:rsidR="00BA4633">
        <w:rPr>
          <w:lang w:val="en-US"/>
        </w:rPr>
        <w:fldChar w:fldCharType="begin"/>
      </w:r>
      <w:r w:rsidR="00BA4633">
        <w:rPr>
          <w:lang w:val="en-US"/>
        </w:rPr>
        <w:instrText xml:space="preserve"> ADDIN EN.CITE &lt;EndNote&gt;&lt;Cite&gt;&lt;Author&gt;Morris&lt;/Author&gt;&lt;Year&gt;2016&lt;/Year&gt;&lt;RecNum&gt;886&lt;/RecNum&gt;&lt;Prefix&gt;for one discussion of the politics of this`, see &lt;/Prefix&gt;&lt;DisplayText&gt;(for one discussion of the politics of this, see Morris, 2016)&lt;/DisplayText&gt;&lt;record&gt;&lt;rec-number&gt;886&lt;/rec-number&gt;&lt;foreign-keys&gt;&lt;key app="EN" db-id="5xatt0094rr92mepzaexd2xzx29appesae0a" timestamp="1523619546"&gt;886&lt;/key&gt;&lt;/foreign-keys&gt;&lt;ref-type name="Journal Article"&gt;17&lt;/ref-type&gt;&lt;contributors&gt;&lt;authors&gt;&lt;author&gt;Morris, Zachary&lt;/author&gt;&lt;/authors&gt;&lt;/contributors&gt;&lt;titles&gt;&lt;title&gt;Constructing the need for retrenchment: disability benefits in the United States and Great Britain&lt;/title&gt;&lt;secondary-title&gt;Policy &amp;amp; Politics&lt;/secondary-title&gt;&lt;/titles&gt;&lt;periodical&gt;&lt;full-title&gt;Policy &amp;amp; Politics&lt;/full-title&gt;&lt;/periodical&gt;&lt;pages&gt;609-626&lt;/pages&gt;&lt;volume&gt;44&lt;/volume&gt;&lt;number&gt;4&lt;/number&gt;&lt;keywords&gt;&lt;keyword&gt;SOCIAL POLICY&lt;/keyword&gt;&lt;keyword&gt;WELFARE STATE&lt;/keyword&gt;&lt;keyword&gt;DISABILITY&lt;/keyword&gt;&lt;keyword&gt;EMPLOYMENT&lt;/keyword&gt;&lt;/keywords&gt;&lt;dates&gt;&lt;year&gt;2016&lt;/year&gt;&lt;pub-dates&gt;&lt;date&gt;//&lt;/date&gt;&lt;/pub-dates&gt;&lt;/dates&gt;&lt;urls&gt;&lt;related-urls&gt;&lt;url&gt;https://www.ingentaconnect.com/content/tpp/pap/2016/00000044/00000004/art00006&lt;/url&gt;&lt;url&gt;https://doi.org/10.1332/030557315X14381812909357&lt;/url&gt;&lt;/related-urls&gt;&lt;/urls&gt;&lt;electronic-resource-num&gt;10.1332/030557315X14381812909357&lt;/electronic-resource-num&gt;&lt;/record&gt;&lt;/Cite&gt;&lt;/EndNote&gt;</w:instrText>
      </w:r>
      <w:r w:rsidR="00BA4633">
        <w:rPr>
          <w:lang w:val="en-US"/>
        </w:rPr>
        <w:fldChar w:fldCharType="separate"/>
      </w:r>
      <w:r w:rsidR="00BA4633">
        <w:rPr>
          <w:noProof/>
          <w:lang w:val="en-US"/>
        </w:rPr>
        <w:t>(for one discussion of the politics of this, see Morris, 2016)</w:t>
      </w:r>
      <w:r w:rsidR="00BA4633">
        <w:rPr>
          <w:lang w:val="en-US"/>
        </w:rPr>
        <w:fldChar w:fldCharType="end"/>
      </w:r>
      <w:r w:rsidRPr="0083351E">
        <w:rPr>
          <w:lang w:val="en-US"/>
        </w:rPr>
        <w:t xml:space="preserve">. </w:t>
      </w:r>
      <w:r w:rsidR="009F17A2">
        <w:rPr>
          <w:lang w:val="en-US"/>
        </w:rPr>
        <w:t>While a</w:t>
      </w:r>
      <w:r w:rsidR="009F17A2" w:rsidRPr="00663DA0">
        <w:rPr>
          <w:lang w:val="en-US"/>
        </w:rPr>
        <w:t xml:space="preserve"> comprehensive discussion of policy changes in the participating </w:t>
      </w:r>
      <w:r w:rsidR="009F17A2" w:rsidRPr="00663DA0">
        <w:rPr>
          <w:lang w:val="en-US"/>
        </w:rPr>
        <w:lastRenderedPageBreak/>
        <w:t>countries would exceed the scope of this article</w:t>
      </w:r>
      <w:r w:rsidR="009F17A2">
        <w:rPr>
          <w:lang w:val="en-US"/>
        </w:rPr>
        <w:t>,</w:t>
      </w:r>
      <w:r w:rsidR="009F17A2" w:rsidRPr="00663DA0">
        <w:rPr>
          <w:lang w:val="en-US"/>
        </w:rPr>
        <w:t xml:space="preserve"> </w:t>
      </w:r>
      <w:r w:rsidR="009F17A2" w:rsidRPr="009F17A2">
        <w:rPr>
          <w:lang w:val="en-US"/>
        </w:rPr>
        <w:t>Online Appendix A8 provide</w:t>
      </w:r>
      <w:r w:rsidR="009F17A2">
        <w:rPr>
          <w:lang w:val="en-US"/>
        </w:rPr>
        <w:t>s</w:t>
      </w:r>
      <w:r w:rsidR="009F17A2" w:rsidRPr="009F17A2">
        <w:rPr>
          <w:lang w:val="en-US"/>
        </w:rPr>
        <w:t xml:space="preserve"> further details on salient reforms and reform trajectories 2000 to 2013, using both quantitative policy indicators and qualitative information from the literature. It is </w:t>
      </w:r>
      <w:proofErr w:type="spellStart"/>
      <w:r w:rsidR="009F17A2" w:rsidRPr="009F17A2">
        <w:rPr>
          <w:lang w:val="en-US"/>
        </w:rPr>
        <w:t>noteworthythat</w:t>
      </w:r>
      <w:proofErr w:type="spellEnd"/>
      <w:r w:rsidR="009F17A2" w:rsidRPr="009F17A2">
        <w:rPr>
          <w:lang w:val="en-US"/>
        </w:rPr>
        <w:t xml:space="preserve"> the countries where we observe more positive dynamics</w:t>
      </w:r>
      <w:r w:rsidR="009F17A2">
        <w:rPr>
          <w:lang w:val="en-US"/>
        </w:rPr>
        <w:t xml:space="preserve"> in </w:t>
      </w:r>
      <w:r w:rsidR="009F17A2" w:rsidRPr="009F17A2">
        <w:rPr>
          <w:lang w:val="en-US"/>
        </w:rPr>
        <w:t>the health employment gap (Sweden, and to a lesser extent the UK and Switzerland) carried out major – albeit diverse – reforms around in the middle of our observation period.</w:t>
      </w:r>
    </w:p>
    <w:p w14:paraId="633A54D7" w14:textId="77777777" w:rsidR="008817B3" w:rsidRPr="0083351E" w:rsidRDefault="008817B3" w:rsidP="007B709A">
      <w:pPr>
        <w:pStyle w:val="Text"/>
        <w:rPr>
          <w:rFonts w:ascii="Arial" w:hAnsi="Arial" w:cs="Arial"/>
          <w:lang w:val="en-US"/>
        </w:rPr>
      </w:pPr>
      <w:r w:rsidRPr="0083351E">
        <w:rPr>
          <w:rFonts w:ascii="Arial" w:hAnsi="Arial" w:cs="Arial"/>
          <w:lang w:val="en-US"/>
        </w:rPr>
        <w:t>We should stress that th</w:t>
      </w:r>
      <w:r w:rsidR="00FB4DEF" w:rsidRPr="0083351E">
        <w:rPr>
          <w:rFonts w:ascii="Arial" w:hAnsi="Arial" w:cs="Arial"/>
          <w:lang w:val="en-US"/>
        </w:rPr>
        <w:t xml:space="preserve">ese observations are </w:t>
      </w:r>
      <w:r w:rsidRPr="0083351E">
        <w:rPr>
          <w:rFonts w:ascii="Arial" w:hAnsi="Arial" w:cs="Arial"/>
          <w:lang w:val="en-US"/>
        </w:rPr>
        <w:t>not meant to substitute for more detailed policy evaluations (</w:t>
      </w:r>
      <w:r w:rsidR="005C61FA" w:rsidRPr="0083351E">
        <w:rPr>
          <w:rFonts w:ascii="Arial" w:hAnsi="Arial" w:cs="Arial"/>
          <w:lang w:val="en-US"/>
        </w:rPr>
        <w:t xml:space="preserve">such as those </w:t>
      </w:r>
      <w:r w:rsidRPr="0083351E">
        <w:rPr>
          <w:rFonts w:ascii="Arial" w:hAnsi="Arial" w:cs="Arial"/>
          <w:lang w:val="en-US"/>
        </w:rPr>
        <w:t>that we ha</w:t>
      </w:r>
      <w:r w:rsidR="005C61FA" w:rsidRPr="0083351E">
        <w:rPr>
          <w:rFonts w:ascii="Arial" w:hAnsi="Arial" w:cs="Arial"/>
          <w:lang w:val="en-US"/>
        </w:rPr>
        <w:t>ve cited above), but rather aim</w:t>
      </w:r>
      <w:r w:rsidRPr="0083351E">
        <w:rPr>
          <w:rFonts w:ascii="Arial" w:hAnsi="Arial" w:cs="Arial"/>
          <w:lang w:val="en-US"/>
        </w:rPr>
        <w:t xml:space="preserve"> to complement such evaluations by asking different questions of different data</w:t>
      </w:r>
      <w:r w:rsidR="00FB4DEF" w:rsidRPr="0083351E">
        <w:rPr>
          <w:rFonts w:ascii="Arial" w:hAnsi="Arial" w:cs="Arial"/>
          <w:lang w:val="en-US"/>
        </w:rPr>
        <w:t>. W</w:t>
      </w:r>
      <w:r w:rsidRPr="0083351E">
        <w:rPr>
          <w:rFonts w:ascii="Arial" w:hAnsi="Arial" w:cs="Arial"/>
          <w:lang w:val="en-US"/>
        </w:rPr>
        <w:t xml:space="preserve">e return to the relationship between these different approaches in the Discussion below. </w:t>
      </w:r>
    </w:p>
    <w:p w14:paraId="4FD5B8EF" w14:textId="77777777" w:rsidR="007B709A" w:rsidRPr="0083351E" w:rsidRDefault="007B709A" w:rsidP="007B709A">
      <w:pPr>
        <w:pStyle w:val="berschrift21"/>
        <w:rPr>
          <w:rFonts w:ascii="Arial" w:hAnsi="Arial" w:cs="Arial"/>
          <w:lang w:val="en-US"/>
        </w:rPr>
        <w:sectPr w:rsidR="007B709A" w:rsidRPr="0083351E">
          <w:type w:val="continuous"/>
          <w:pgSz w:w="11900" w:h="16840"/>
          <w:pgMar w:top="1440" w:right="1440" w:bottom="1440" w:left="1440" w:header="708" w:footer="708" w:gutter="0"/>
          <w:cols w:space="720"/>
        </w:sectPr>
      </w:pPr>
    </w:p>
    <w:p w14:paraId="352A8805" w14:textId="7C1CE17A" w:rsidR="007B709A" w:rsidRPr="0083351E" w:rsidRDefault="0083351E" w:rsidP="001904FB">
      <w:pPr>
        <w:pStyle w:val="Heading3"/>
        <w:rPr>
          <w:lang w:val="en-US"/>
        </w:rPr>
      </w:pPr>
      <w:bookmarkStart w:id="45" w:name="_Toc4"/>
      <w:bookmarkStart w:id="46" w:name="_Toc511743812"/>
      <w:bookmarkStart w:id="47" w:name="_Toc512503629"/>
      <w:bookmarkStart w:id="48" w:name="_Toc512503753"/>
      <w:bookmarkStart w:id="49" w:name="_Toc515376371"/>
      <w:proofErr w:type="gramStart"/>
      <w:r>
        <w:rPr>
          <w:lang w:val="en-US"/>
        </w:rPr>
        <w:lastRenderedPageBreak/>
        <w:t>labor</w:t>
      </w:r>
      <w:bookmarkEnd w:id="45"/>
      <w:bookmarkEnd w:id="46"/>
      <w:bookmarkEnd w:id="47"/>
      <w:bookmarkEnd w:id="48"/>
      <w:bookmarkEnd w:id="49"/>
      <w:r>
        <w:rPr>
          <w:rFonts w:cs="Arial"/>
          <w:lang w:val="en-US"/>
        </w:rPr>
        <w:t>labor</w:t>
      </w:r>
      <w:r w:rsidR="00E33A5F" w:rsidRPr="0083351E">
        <w:rPr>
          <w:lang w:val="en-US"/>
        </w:rPr>
        <w:t>4</w:t>
      </w:r>
      <w:r w:rsidR="00DC04D7" w:rsidRPr="0083351E">
        <w:rPr>
          <w:lang w:val="en-US"/>
        </w:rPr>
        <w:t>.</w:t>
      </w:r>
      <w:r w:rsidR="00A300A8" w:rsidRPr="0083351E">
        <w:rPr>
          <w:lang w:val="en-US"/>
        </w:rPr>
        <w:t>2</w:t>
      </w:r>
      <w:proofErr w:type="gramEnd"/>
      <w:r w:rsidR="00DC04D7" w:rsidRPr="0083351E">
        <w:rPr>
          <w:lang w:val="en-US"/>
        </w:rPr>
        <w:t xml:space="preserve"> </w:t>
      </w:r>
      <w:r w:rsidR="007B709A" w:rsidRPr="0083351E">
        <w:rPr>
          <w:lang w:val="en-US"/>
        </w:rPr>
        <w:t>Hours of work</w:t>
      </w:r>
    </w:p>
    <w:p w14:paraId="3BB0F8AA" w14:textId="125F6FD9" w:rsidR="007B709A" w:rsidRPr="0083351E" w:rsidRDefault="008D5131" w:rsidP="001904FB">
      <w:pPr>
        <w:rPr>
          <w:lang w:val="en-US"/>
        </w:rPr>
      </w:pPr>
      <w:r w:rsidRPr="0083351E">
        <w:rPr>
          <w:lang w:val="en-US"/>
        </w:rPr>
        <w:t xml:space="preserve">While </w:t>
      </w:r>
      <w:r w:rsidR="007B709A" w:rsidRPr="0083351E">
        <w:rPr>
          <w:lang w:val="en-US"/>
        </w:rPr>
        <w:t xml:space="preserve">part-time work is more common among </w:t>
      </w:r>
      <w:r w:rsidRPr="0083351E">
        <w:rPr>
          <w:lang w:val="en-US"/>
        </w:rPr>
        <w:t xml:space="preserve">workers </w:t>
      </w:r>
      <w:r w:rsidR="007B709A" w:rsidRPr="0083351E">
        <w:rPr>
          <w:lang w:val="en-US"/>
        </w:rPr>
        <w:t xml:space="preserve">with poor health (see Online Appendix </w:t>
      </w:r>
      <w:r w:rsidR="00FD4F19" w:rsidRPr="0083351E">
        <w:rPr>
          <w:lang w:val="en-US"/>
        </w:rPr>
        <w:t>A5, Figure A4</w:t>
      </w:r>
      <w:r w:rsidR="007B709A" w:rsidRPr="0083351E">
        <w:rPr>
          <w:lang w:val="en-US"/>
        </w:rPr>
        <w:t xml:space="preserve">), </w:t>
      </w:r>
      <w:r w:rsidRPr="0083351E">
        <w:rPr>
          <w:lang w:val="en-US"/>
        </w:rPr>
        <w:t xml:space="preserve">there is little </w:t>
      </w:r>
      <w:r w:rsidR="00EB2270" w:rsidRPr="0083351E">
        <w:rPr>
          <w:lang w:val="en-US"/>
        </w:rPr>
        <w:t xml:space="preserve">evidence </w:t>
      </w:r>
      <w:r w:rsidRPr="0083351E">
        <w:rPr>
          <w:lang w:val="en-US"/>
        </w:rPr>
        <w:t xml:space="preserve">that </w:t>
      </w:r>
      <w:r w:rsidR="00EB2270" w:rsidRPr="0083351E">
        <w:rPr>
          <w:lang w:val="en-US"/>
        </w:rPr>
        <w:t xml:space="preserve">changes </w:t>
      </w:r>
      <w:r w:rsidRPr="0083351E">
        <w:rPr>
          <w:lang w:val="en-US"/>
        </w:rPr>
        <w:t>between part</w:t>
      </w:r>
      <w:r w:rsidR="00EB2270" w:rsidRPr="0083351E">
        <w:rPr>
          <w:lang w:val="en-US"/>
        </w:rPr>
        <w:t xml:space="preserve">-time and </w:t>
      </w:r>
      <w:r w:rsidRPr="0083351E">
        <w:rPr>
          <w:lang w:val="en-US"/>
        </w:rPr>
        <w:t>full-time work explain different trends across countries</w:t>
      </w:r>
      <w:r w:rsidR="007B709A" w:rsidRPr="0083351E">
        <w:rPr>
          <w:lang w:val="en-US"/>
        </w:rPr>
        <w:t xml:space="preserve">. </w:t>
      </w:r>
      <w:r w:rsidR="007B709A" w:rsidRPr="0083351E">
        <w:rPr>
          <w:lang w:val="en-US"/>
        </w:rPr>
        <w:fldChar w:fldCharType="begin"/>
      </w:r>
      <w:r w:rsidR="007B709A" w:rsidRPr="0083351E">
        <w:rPr>
          <w:lang w:val="en-US"/>
        </w:rPr>
        <w:instrText xml:space="preserve"> REF _Ref511820739 \h </w:instrText>
      </w:r>
      <w:r w:rsidR="00291A7E" w:rsidRPr="0083351E">
        <w:rPr>
          <w:lang w:val="en-US"/>
        </w:rPr>
        <w:instrText xml:space="preserve"> \* MERGEFORMAT </w:instrText>
      </w:r>
      <w:r w:rsidR="007B709A" w:rsidRPr="0083351E">
        <w:rPr>
          <w:lang w:val="en-US"/>
        </w:rPr>
      </w:r>
      <w:r w:rsidR="007B709A" w:rsidRPr="0083351E">
        <w:rPr>
          <w:lang w:val="en-US"/>
        </w:rPr>
        <w:fldChar w:fldCharType="separate"/>
      </w:r>
      <w:r w:rsidR="0083351E" w:rsidRPr="0083351E">
        <w:rPr>
          <w:lang w:val="en-US"/>
        </w:rPr>
        <w:t xml:space="preserve">Figure </w:t>
      </w:r>
      <w:r w:rsidR="0083351E">
        <w:rPr>
          <w:noProof/>
          <w:lang w:val="en-US"/>
        </w:rPr>
        <w:t>6</w:t>
      </w:r>
      <w:r w:rsidR="007B709A" w:rsidRPr="0083351E">
        <w:rPr>
          <w:lang w:val="en-US"/>
        </w:rPr>
        <w:fldChar w:fldCharType="end"/>
      </w:r>
      <w:r w:rsidR="007B709A" w:rsidRPr="0083351E">
        <w:rPr>
          <w:lang w:val="en-US"/>
        </w:rPr>
        <w:t xml:space="preserve"> displays trends in the employment of workers with ill health, split by the number of regular working hours per week</w:t>
      </w:r>
      <w:r w:rsidR="00EB2270" w:rsidRPr="0083351E">
        <w:rPr>
          <w:lang w:val="en-US"/>
        </w:rPr>
        <w:t>.</w:t>
      </w:r>
      <w:r w:rsidR="0040270C" w:rsidRPr="0083351E">
        <w:rPr>
          <w:lang w:val="en-US"/>
        </w:rPr>
        <w:t xml:space="preserve"> (</w:t>
      </w:r>
      <w:r w:rsidR="00EB2270" w:rsidRPr="0083351E">
        <w:rPr>
          <w:lang w:val="en-US"/>
        </w:rPr>
        <w:t>T</w:t>
      </w:r>
      <w:r w:rsidR="0040270C" w:rsidRPr="0083351E">
        <w:rPr>
          <w:lang w:val="en-US"/>
        </w:rPr>
        <w:t>he table is given in Online Appendix A</w:t>
      </w:r>
      <w:r w:rsidR="00FD4F19" w:rsidRPr="0083351E">
        <w:rPr>
          <w:lang w:val="en-US"/>
        </w:rPr>
        <w:t>5, Table A9</w:t>
      </w:r>
      <w:r w:rsidR="00EB2270" w:rsidRPr="0083351E">
        <w:rPr>
          <w:lang w:val="en-US"/>
        </w:rPr>
        <w:t>.</w:t>
      </w:r>
      <w:r w:rsidR="0040270C" w:rsidRPr="0083351E">
        <w:rPr>
          <w:lang w:val="en-US"/>
        </w:rPr>
        <w:t>)</w:t>
      </w:r>
      <w:r w:rsidR="007B709A" w:rsidRPr="0083351E">
        <w:rPr>
          <w:lang w:val="en-US"/>
        </w:rPr>
        <w:t xml:space="preserve"> The number o</w:t>
      </w:r>
      <w:r w:rsidRPr="0083351E">
        <w:rPr>
          <w:lang w:val="en-US"/>
        </w:rPr>
        <w:t xml:space="preserve">f workers who work </w:t>
      </w:r>
      <w:r w:rsidR="00D672A2">
        <w:rPr>
          <w:lang w:val="en-US"/>
        </w:rPr>
        <w:t xml:space="preserve">fewer </w:t>
      </w:r>
      <w:r w:rsidRPr="0083351E">
        <w:rPr>
          <w:lang w:val="en-US"/>
        </w:rPr>
        <w:t>than 15 hours</w:t>
      </w:r>
      <w:r w:rsidR="007B709A" w:rsidRPr="0083351E">
        <w:rPr>
          <w:lang w:val="en-US"/>
        </w:rPr>
        <w:t>/w</w:t>
      </w:r>
      <w:r w:rsidRPr="0083351E">
        <w:rPr>
          <w:lang w:val="en-US"/>
        </w:rPr>
        <w:t>eek</w:t>
      </w:r>
      <w:r w:rsidR="007B709A" w:rsidRPr="0083351E">
        <w:rPr>
          <w:lang w:val="en-US"/>
        </w:rPr>
        <w:t xml:space="preserve"> did not change in </w:t>
      </w:r>
      <w:r w:rsidR="00161B8E" w:rsidRPr="0083351E">
        <w:rPr>
          <w:lang w:val="en-US"/>
        </w:rPr>
        <w:t xml:space="preserve">most </w:t>
      </w:r>
      <w:r w:rsidR="007B709A" w:rsidRPr="0083351E">
        <w:rPr>
          <w:lang w:val="en-US"/>
        </w:rPr>
        <w:t xml:space="preserve">countries </w:t>
      </w:r>
      <w:r w:rsidR="00161B8E" w:rsidRPr="0083351E">
        <w:rPr>
          <w:lang w:val="en-US"/>
        </w:rPr>
        <w:t xml:space="preserve">in </w:t>
      </w:r>
      <w:r w:rsidR="007B709A" w:rsidRPr="0083351E">
        <w:rPr>
          <w:lang w:val="en-US"/>
        </w:rPr>
        <w:t>our sample</w:t>
      </w:r>
      <w:r w:rsidR="00161B8E" w:rsidRPr="0083351E">
        <w:rPr>
          <w:lang w:val="en-US"/>
        </w:rPr>
        <w:t>, with the exception of Germany (which saw greater rises in small part-time than in larger part-time or full-time work)</w:t>
      </w:r>
      <w:r w:rsidR="007B709A" w:rsidRPr="0083351E">
        <w:rPr>
          <w:lang w:val="en-US"/>
        </w:rPr>
        <w:t xml:space="preserve">. We do observe </w:t>
      </w:r>
      <w:r w:rsidRPr="0083351E">
        <w:rPr>
          <w:lang w:val="en-US"/>
        </w:rPr>
        <w:t xml:space="preserve">increases </w:t>
      </w:r>
      <w:r w:rsidR="007B709A" w:rsidRPr="0083351E">
        <w:rPr>
          <w:lang w:val="en-US"/>
        </w:rPr>
        <w:t xml:space="preserve">in the number of workers who worked between 15 and 29 </w:t>
      </w:r>
      <w:r w:rsidRPr="0083351E">
        <w:rPr>
          <w:lang w:val="en-US"/>
        </w:rPr>
        <w:t>hours/week in some countries</w:t>
      </w:r>
      <w:r w:rsidR="007B709A" w:rsidRPr="0083351E">
        <w:rPr>
          <w:lang w:val="en-US"/>
        </w:rPr>
        <w:t xml:space="preserve">, </w:t>
      </w:r>
      <w:r w:rsidRPr="0083351E">
        <w:rPr>
          <w:lang w:val="en-US"/>
        </w:rPr>
        <w:t xml:space="preserve">and a contrasting trend </w:t>
      </w:r>
      <w:r w:rsidR="00161B8E" w:rsidRPr="0083351E">
        <w:rPr>
          <w:lang w:val="en-US"/>
        </w:rPr>
        <w:t xml:space="preserve">in </w:t>
      </w:r>
      <w:r w:rsidR="007B709A" w:rsidRPr="0083351E">
        <w:rPr>
          <w:lang w:val="en-US"/>
        </w:rPr>
        <w:t xml:space="preserve">Sweden. However, we </w:t>
      </w:r>
      <w:r w:rsidR="00161B8E" w:rsidRPr="0083351E">
        <w:rPr>
          <w:lang w:val="en-US"/>
        </w:rPr>
        <w:t xml:space="preserve">generally </w:t>
      </w:r>
      <w:r w:rsidR="007B709A" w:rsidRPr="0083351E">
        <w:rPr>
          <w:lang w:val="en-US"/>
        </w:rPr>
        <w:t xml:space="preserve">find that </w:t>
      </w:r>
      <w:r w:rsidRPr="0083351E">
        <w:rPr>
          <w:lang w:val="en-US"/>
        </w:rPr>
        <w:t xml:space="preserve">trends in employment are similar to trends in full-time work (30+ hours/week): they generally rose (particularly in Sweden), but fell in the </w:t>
      </w:r>
      <w:r w:rsidR="00161B8E" w:rsidRPr="0083351E">
        <w:rPr>
          <w:lang w:val="en-US"/>
        </w:rPr>
        <w:t>USA.</w:t>
      </w:r>
    </w:p>
    <w:p w14:paraId="7B9FEB8C" w14:textId="181C6829" w:rsidR="007B709A" w:rsidRPr="0083351E" w:rsidRDefault="00722068" w:rsidP="007B709A">
      <w:pPr>
        <w:pStyle w:val="Text"/>
        <w:spacing w:line="240" w:lineRule="auto"/>
        <w:jc w:val="center"/>
        <w:rPr>
          <w:rFonts w:ascii="Arial" w:hAnsi="Arial" w:cs="Arial"/>
          <w:b/>
          <w:bCs/>
          <w:lang w:val="en-US"/>
        </w:rPr>
      </w:pPr>
      <w:r w:rsidRPr="0083351E">
        <w:rPr>
          <w:rFonts w:ascii="Aharoni" w:eastAsiaTheme="majorEastAsia" w:hAnsi="Aharoni" w:cs="Aharoni"/>
          <w:b/>
          <w:noProof/>
          <w:color w:val="365F91" w:themeColor="accent1" w:themeShade="BF"/>
          <w:sz w:val="26"/>
          <w:szCs w:val="26"/>
        </w:rPr>
        <w:lastRenderedPageBreak/>
        <mc:AlternateContent>
          <mc:Choice Requires="wps">
            <w:drawing>
              <wp:anchor distT="0" distB="0" distL="114300" distR="114300" simplePos="0" relativeHeight="251663360" behindDoc="0" locked="0" layoutInCell="1" allowOverlap="1" wp14:anchorId="3DF955B5" wp14:editId="4E27A17C">
                <wp:simplePos x="0" y="0"/>
                <wp:positionH relativeFrom="column">
                  <wp:posOffset>2284413</wp:posOffset>
                </wp:positionH>
                <wp:positionV relativeFrom="paragraph">
                  <wp:posOffset>1615122</wp:posOffset>
                </wp:positionV>
                <wp:extent cx="1403350" cy="24828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03350" cy="248285"/>
                        </a:xfrm>
                        <a:prstGeom prst="rect">
                          <a:avLst/>
                        </a:prstGeom>
                        <a:noFill/>
                        <a:ln w="9525">
                          <a:noFill/>
                          <a:miter lim="800000"/>
                          <a:headEnd/>
                          <a:tailEnd/>
                        </a:ln>
                      </wps:spPr>
                      <wps:txbx>
                        <w:txbxContent>
                          <w:p w14:paraId="2083FD5A" w14:textId="05E0F6A3" w:rsidR="009F17A2" w:rsidRPr="00722068" w:rsidRDefault="009F17A2" w:rsidP="00722068">
                            <w:pPr>
                              <w:rPr>
                                <w:sz w:val="18"/>
                              </w:rPr>
                            </w:pPr>
                            <w:r w:rsidRPr="00722068">
                              <w:rPr>
                                <w:sz w:val="18"/>
                              </w:rPr>
                              <w:t>Working 30+hrs/w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179.9pt;margin-top:127.15pt;width:110.5pt;height:19.5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9luEgIAAAMEAAAOAAAAZHJzL2Uyb0RvYy54bWysU9tuGyEQfa/Uf0C812tv7NRZeR2lSVNV&#10;Si9S0g/ALOtFBYYO2Lvu12dgLdtq36rygIAZDuecGVa3gzVsrzBocDWfTaacKSeh0W5b8x8vj++W&#10;nIUoXCMMOFXzgwr8dv32zar3lSqhA9MoZATiQtX7mncx+qooguyUFWECXjkKtoBWRNritmhQ9IRu&#10;TVFOp9dFD9h4BKlCoNOHMcjXGb9tlYzf2jaoyEzNiVvMM+Z5k+ZivRLVFoXvtDzSEP/Awgrt6NET&#10;1IOIgu1Q/wVltUQI0MaJBFtA22qpsgZSM5v+oea5E15lLWRO8Cebwv+DlV/335Hphmq34MwJSzV6&#10;UUNkH2BgdET+9D5UlPbsKTEOdE65WWvwTyB/BubgvhNuq+4Qoe+UaIjfLN0sLq6OOCGBbPov0NA7&#10;YhchAw0tWoZAxZldU1Fp5GNyh9FjVLbDqVSJmkwM5tOrqwWFJMXK+bJcZq6FqBJYqoTHED8psCwt&#10;ao7UChlV7J9CTOTOKSndwaM2JreDcayv+c2iXOQLFxGrI3Wr0bbmy5FnvpA0f3RNXkehzbimB4w7&#10;mpB0jw7EYTNQYnJmA82B7MjCSQn9IuLZAf7mrKeOrHn4tROoODOfHVl6M5vPUwvnzXzxvqQNXkY2&#10;lxHhJEHVPHI2Lu9jbvtR6x1Z3+psw5nJkSt1Wnbn+CtSK1/uc9b5765fAQAA//8DAFBLAwQUAAYA&#10;CAAAACEAPWW/0N4AAAALAQAADwAAAGRycy9kb3ducmV2LnhtbEyPy07DMBBF90j8gzVIbBC1oWkb&#10;QpyKh5DYNtC9G0+TiHgcxW6T/D3Dii5H9+jOufl2cp044xBaTxoeFgoEUuVtS7WG76+P+xREiIas&#10;6TyhhhkDbIvrq9xk1o+0w3MZa8ElFDKjoYmxz6QMVYPOhIXvkTg7+sGZyOdQSzuYkctdJx+VWktn&#10;WuIPjenxrcHqpzw5DfE9tt7u79TR78bV6/xZBulmrW9vppdnEBGn+A/Dnz6rQ8FOB38iG0SnIVmp&#10;DaMcrJcJCCaS9InHHDQs0yQBWeTyckPxCwAA//8DAFBLAQItABQABgAIAAAAIQC2gziS/gAAAOEB&#10;AAATAAAAAAAAAAAAAAAAAAAAAABbQ29udGVudF9UeXBlc10ueG1sUEsBAi0AFAAGAAgAAAAhADj9&#10;If/WAAAAlAEAAAsAAAAAAAAAAAAAAAAALwEAAF9yZWxzLy5yZWxzUEsBAi0AFAAGAAgAAAAhABtT&#10;2W4SAgAAAwQAAA4AAAAAAAAAAAAAAAAALgIAAGRycy9lMm9Eb2MueG1sUEsBAi0AFAAGAAgAAAAh&#10;AD1lv9DeAAAACwEAAA8AAAAAAAAAAAAAAAAAbAQAAGRycy9kb3ducmV2LnhtbFBLBQYAAAAABAAE&#10;APMAAAB3BQAAAAA=&#10;" filled="f" stroked="f">
                <v:textbox>
                  <w:txbxContent>
                    <w:p w14:paraId="2083FD5A" w14:textId="05E0F6A3" w:rsidR="009F17A2" w:rsidRPr="00722068" w:rsidRDefault="009F17A2" w:rsidP="00722068">
                      <w:pPr>
                        <w:rPr>
                          <w:sz w:val="18"/>
                        </w:rPr>
                      </w:pPr>
                      <w:r w:rsidRPr="00722068">
                        <w:rPr>
                          <w:sz w:val="18"/>
                        </w:rPr>
                        <w:t>Working 30+hrs/wk</w:t>
                      </w:r>
                    </w:p>
                  </w:txbxContent>
                </v:textbox>
              </v:shape>
            </w:pict>
          </mc:Fallback>
        </mc:AlternateContent>
      </w:r>
      <w:r w:rsidRPr="0083351E">
        <w:rPr>
          <w:rFonts w:ascii="Aharoni" w:eastAsiaTheme="majorEastAsia" w:hAnsi="Aharoni" w:cs="Aharoni"/>
          <w:b/>
          <w:noProof/>
          <w:color w:val="365F91" w:themeColor="accent1" w:themeShade="BF"/>
          <w:sz w:val="26"/>
          <w:szCs w:val="26"/>
        </w:rPr>
        <mc:AlternateContent>
          <mc:Choice Requires="wps">
            <w:drawing>
              <wp:anchor distT="0" distB="0" distL="114300" distR="114300" simplePos="0" relativeHeight="251661312" behindDoc="0" locked="0" layoutInCell="1" allowOverlap="1" wp14:anchorId="10B0CF26" wp14:editId="2CBF62FC">
                <wp:simplePos x="0" y="0"/>
                <wp:positionH relativeFrom="column">
                  <wp:posOffset>-597217</wp:posOffset>
                </wp:positionH>
                <wp:positionV relativeFrom="paragraph">
                  <wp:posOffset>1610677</wp:posOffset>
                </wp:positionV>
                <wp:extent cx="1403350" cy="24828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03350" cy="248285"/>
                        </a:xfrm>
                        <a:prstGeom prst="rect">
                          <a:avLst/>
                        </a:prstGeom>
                        <a:noFill/>
                        <a:ln w="9525">
                          <a:noFill/>
                          <a:miter lim="800000"/>
                          <a:headEnd/>
                          <a:tailEnd/>
                        </a:ln>
                      </wps:spPr>
                      <wps:txbx>
                        <w:txbxContent>
                          <w:p w14:paraId="12316FBB" w14:textId="2C094B73" w:rsidR="009F17A2" w:rsidRPr="00722068" w:rsidRDefault="009F17A2" w:rsidP="00722068">
                            <w:pPr>
                              <w:rPr>
                                <w:sz w:val="18"/>
                              </w:rPr>
                            </w:pPr>
                            <w:r w:rsidRPr="00722068">
                              <w:rPr>
                                <w:sz w:val="18"/>
                              </w:rPr>
                              <w:t>Working &lt;16hrs/w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left:0;text-align:left;margin-left:-47pt;margin-top:126.8pt;width:110.5pt;height:19.5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gcFgIAAAoEAAAOAAAAZHJzL2Uyb0RvYy54bWysU8tu2zAQvBfoPxC817IVOXUEy0GaNEWB&#10;9AEk/YA1RVlESS5L0pbSr++Sch2jvRXVQSC5y9mZ2eX6ejSaHaQPCm3DF7M5Z9IKbJXdNfzb0/2b&#10;FWchgm1Bo5UNf5aBX29ev1oPrpYl9qhb6RmB2FAPruF9jK4uiiB6aSDM0ElLwQ69gUhbvytaDwOh&#10;G12U8/llMaBvnUchQ6DTuynINxm/66SIX7ouyMh0w4lbzH+f/9v0LzZrqHceXK/EkQb8AwsDylLR&#10;E9QdRGB7r/6CMkp4DNjFmUBTYNcpIbMGUrOY/6HmsQcnsxYyJ7iTTeH/wYrPh6+eqZZ6V3FmwVCP&#10;nuQY2TscGR2RP4MLNaU9OkqMI51TbtYa3AOK74FZvO3B7uSN9zj0Elrit0g3i7OrE05IINvhE7ZU&#10;B/YRM9DYecM8UnMWl9RU+vIxucOoGLXt+dSqRE0kBtX84mJJIUGxslqVq2WuCHUCS51wPsQPEg1L&#10;i4Z7GoWMCoeHEBO5l5SUbvFeaZ3HQVs2NPxqWS7zhbOIUZGmVSvT8NXEM19Imt/bNq8jKD2tqYC2&#10;RxOS7smBOG7Hye/f3m6xfSZXsn4SRI+J6Pbof3I20GA2PPzYg5ec6Y+WnL1aVFWa5Lyplm9L2vjz&#10;yPY8AlYQVMMjZ9PyNubpnyTfUAc6ld1IrZqYHCnTwGWTjo8jTfT5Pme9POHNLwAAAP//AwBQSwME&#10;FAAGAAgAAAAhAEDqpgndAAAACQEAAA8AAABkcnMvZG93bnJldi54bWxMj0FvwjAMhe+T+A+RkXaZ&#10;IIVqBXVNEQxN2pWy3UNj2mqNUzWBtv8e77SdLPs9PX8v2422FXfsfeNIwWoZgUAqnWmoUvB1/lhs&#10;QfigyejWESqY0MMunz1lOjVuoBPei1AJDiGfagV1CF0qpS9rtNovXYfE2tX1Vgde+0qaXg8cblu5&#10;jqJEWt0Qf6h1h+81lj/FzSoIx9A48/0SXd1peD1Mn4WXdlLqeT7u30AEHMOfGX7xGR1yZrq4Gxkv&#10;WgWLeMVOvifrDQg2xAl3u/DcxhuQeSb/N8gfAAAA//8DAFBLAQItABQABgAIAAAAIQC2gziS/gAA&#10;AOEBAAATAAAAAAAAAAAAAAAAAAAAAABbQ29udGVudF9UeXBlc10ueG1sUEsBAi0AFAAGAAgAAAAh&#10;ADj9If/WAAAAlAEAAAsAAAAAAAAAAAAAAAAALwEAAF9yZWxzLy5yZWxzUEsBAi0AFAAGAAgAAAAh&#10;AHFt2BwWAgAACgQAAA4AAAAAAAAAAAAAAAAALgIAAGRycy9lMm9Eb2MueG1sUEsBAi0AFAAGAAgA&#10;AAAhAEDqpgndAAAACQEAAA8AAAAAAAAAAAAAAAAAcAQAAGRycy9kb3ducmV2LnhtbFBLBQYAAAAA&#10;BAAEAPMAAAB6BQAAAAA=&#10;" filled="f" stroked="f">
                <v:textbox>
                  <w:txbxContent>
                    <w:p w14:paraId="12316FBB" w14:textId="2C094B73" w:rsidR="009F17A2" w:rsidRPr="00722068" w:rsidRDefault="009F17A2" w:rsidP="00722068">
                      <w:pPr>
                        <w:rPr>
                          <w:sz w:val="18"/>
                        </w:rPr>
                      </w:pPr>
                      <w:r w:rsidRPr="00722068">
                        <w:rPr>
                          <w:sz w:val="18"/>
                        </w:rPr>
                        <w:t>Working &lt;16hrs/wk</w:t>
                      </w:r>
                    </w:p>
                  </w:txbxContent>
                </v:textbox>
              </v:shape>
            </w:pict>
          </mc:Fallback>
        </mc:AlternateContent>
      </w:r>
      <w:r w:rsidRPr="0083351E">
        <w:rPr>
          <w:rFonts w:ascii="Aharoni" w:eastAsiaTheme="majorEastAsia" w:hAnsi="Aharoni" w:cs="Aharoni"/>
          <w:b/>
          <w:noProof/>
          <w:color w:val="365F91" w:themeColor="accent1" w:themeShade="BF"/>
          <w:sz w:val="26"/>
          <w:szCs w:val="26"/>
        </w:rPr>
        <mc:AlternateContent>
          <mc:Choice Requires="wps">
            <w:drawing>
              <wp:anchor distT="0" distB="0" distL="114300" distR="114300" simplePos="0" relativeHeight="251665408" behindDoc="0" locked="0" layoutInCell="1" allowOverlap="1" wp14:anchorId="674A63DD" wp14:editId="14D498CE">
                <wp:simplePos x="0" y="0"/>
                <wp:positionH relativeFrom="column">
                  <wp:posOffset>2284413</wp:posOffset>
                </wp:positionH>
                <wp:positionV relativeFrom="paragraph">
                  <wp:posOffset>486092</wp:posOffset>
                </wp:positionV>
                <wp:extent cx="1403350" cy="2482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03350" cy="248285"/>
                        </a:xfrm>
                        <a:prstGeom prst="rect">
                          <a:avLst/>
                        </a:prstGeom>
                        <a:noFill/>
                        <a:ln w="9525">
                          <a:noFill/>
                          <a:miter lim="800000"/>
                          <a:headEnd/>
                          <a:tailEnd/>
                        </a:ln>
                      </wps:spPr>
                      <wps:txbx>
                        <w:txbxContent>
                          <w:p w14:paraId="0F535C9B" w14:textId="68EA5ACF" w:rsidR="009F17A2" w:rsidRPr="00722068" w:rsidRDefault="009F17A2" w:rsidP="00722068">
                            <w:pPr>
                              <w:rPr>
                                <w:sz w:val="18"/>
                              </w:rPr>
                            </w:pPr>
                            <w:r w:rsidRPr="00722068">
                              <w:rPr>
                                <w:sz w:val="18"/>
                              </w:rPr>
                              <w:t>Working 16-29hrs/w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28" type="#_x0000_t202" style="position:absolute;left:0;text-align:left;margin-left:179.9pt;margin-top:38.25pt;width:110.5pt;height:19.5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jkFgIAAAoEAAAOAAAAZHJzL2Uyb0RvYy54bWysU8tu2zAQvBfoPxC817IV23UEy0GaNEWB&#10;9AEk/YA1RVlESS5L0pbcr++Sch2jvRXVQSC5y9mZ2eX6ZjCaHaQPCm3NZ5MpZ9IKbJTd1fzb88Ob&#10;FWchgm1Ao5U1P8rAbzavX617V8kSO9SN9IxAbKh6V/MuRlcVRRCdNBAm6KSlYIveQKSt3xWNh57Q&#10;jS7K6XRZ9Ogb51HIEOj0fgzyTcZvWynil7YNMjJdc+IW89/n/zb9i80aqp0H1ylxogH/wMKAslT0&#10;DHUPEdjeq7+gjBIeA7ZxItAU2LZKyKyB1Mymf6h56sDJrIXMCe5sU/h/sOLz4atnqqHeLTmzYKhH&#10;z3KI7B0OjI7In96FitKeHCXGgc4pN2sN7hHF98As3nVgd/LWe+w7CQ3xm6WbxcXVESckkG3/CRuq&#10;A/uIGWhovWEeqTmzJTWVvnxM7jAqRm07nluVqInEYD69ulpQSFCsnK/K1SJXhCqBpU44H+IHiYal&#10;Rc09jUJGhcNjiIncS0pKt/igtM7joC3ra369KBf5wkXEqEjTqpWp+WrkmS8kze9tk9cRlB7XVEDb&#10;kwlJ9+hAHLZD9rv87e0WmyO5kvWTIHpMRLdD/5Ozngaz5uHHHrzkTH+05Oz1bD5Pk5w388Xbkjb+&#10;MrK9jIAVBFXzyNm4vIt5+kfJt9SBVmU3UqtGJifKNHDZpNPjSBN9uc9ZL0948wsAAP//AwBQSwME&#10;FAAGAAgAAAAhABpwnCbfAAAACwEAAA8AAABkcnMvZG93bnJldi54bWxMj8tOwzAQRfdI/IM1SGxQ&#10;a7dKQxsyqXgIiW0D3bvxNImIx1HsNsnfY1awHM3Rvefm+8l24kqDbx0jrJYKBHHlTMs1wtfn+2IL&#10;wgfNRneOCWEmD/vi9ibXmXEjH+hahlrEEPaZRmhC6DMpfdWQ1X7peuL4O7vB6hDPoZZm0GMMt51c&#10;K5VKq1uODY3u6bWh6ru8WITwFlpnjg/q7A7j5mX+KL20M+L93fT8BCLQFP5g+NWP6lBEp5O7sPGi&#10;Q0g26jGiCItVkoCIRLLdxTEnhLVKU5BFLv9vKH4AAAD//wMAUEsBAi0AFAAGAAgAAAAhALaDOJL+&#10;AAAA4QEAABMAAAAAAAAAAAAAAAAAAAAAAFtDb250ZW50X1R5cGVzXS54bWxQSwECLQAUAAYACAAA&#10;ACEAOP0h/9YAAACUAQAACwAAAAAAAAAAAAAAAAAvAQAAX3JlbHMvLnJlbHNQSwECLQAUAAYACAAA&#10;ACEAVxVI5BYCAAAKBAAADgAAAAAAAAAAAAAAAAAuAgAAZHJzL2Uyb0RvYy54bWxQSwECLQAUAAYA&#10;CAAAACEAGnCcJt8AAAALAQAADwAAAAAAAAAAAAAAAABwBAAAZHJzL2Rvd25yZXYueG1sUEsFBgAA&#10;AAAEAAQA8wAAAHwFAAAAAA==&#10;" filled="f" stroked="f">
                <v:textbox>
                  <w:txbxContent>
                    <w:p w14:paraId="0F535C9B" w14:textId="68EA5ACF" w:rsidR="009F17A2" w:rsidRPr="00722068" w:rsidRDefault="009F17A2" w:rsidP="00722068">
                      <w:pPr>
                        <w:rPr>
                          <w:sz w:val="18"/>
                        </w:rPr>
                      </w:pPr>
                      <w:r w:rsidRPr="00722068">
                        <w:rPr>
                          <w:sz w:val="18"/>
                        </w:rPr>
                        <w:t>Working 16-29hrs/wk</w:t>
                      </w:r>
                    </w:p>
                  </w:txbxContent>
                </v:textbox>
              </v:shape>
            </w:pict>
          </mc:Fallback>
        </mc:AlternateContent>
      </w:r>
      <w:r w:rsidRPr="0083351E">
        <w:rPr>
          <w:rFonts w:ascii="Aharoni" w:eastAsiaTheme="majorEastAsia" w:hAnsi="Aharoni" w:cs="Aharoni"/>
          <w:b/>
          <w:noProof/>
          <w:color w:val="365F91" w:themeColor="accent1" w:themeShade="BF"/>
          <w:sz w:val="26"/>
          <w:szCs w:val="26"/>
        </w:rPr>
        <mc:AlternateContent>
          <mc:Choice Requires="wps">
            <w:drawing>
              <wp:anchor distT="0" distB="0" distL="114300" distR="114300" simplePos="0" relativeHeight="251659264" behindDoc="0" locked="0" layoutInCell="1" allowOverlap="1" wp14:anchorId="3D2C9E7D" wp14:editId="37D8C233">
                <wp:simplePos x="0" y="0"/>
                <wp:positionH relativeFrom="column">
                  <wp:posOffset>-435292</wp:posOffset>
                </wp:positionH>
                <wp:positionV relativeFrom="paragraph">
                  <wp:posOffset>410527</wp:posOffset>
                </wp:positionV>
                <wp:extent cx="1084900" cy="248285"/>
                <wp:effectExtent l="0" t="0" r="318"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84900" cy="248285"/>
                        </a:xfrm>
                        <a:prstGeom prst="rect">
                          <a:avLst/>
                        </a:prstGeom>
                        <a:noFill/>
                        <a:ln w="9525">
                          <a:noFill/>
                          <a:miter lim="800000"/>
                          <a:headEnd/>
                          <a:tailEnd/>
                        </a:ln>
                      </wps:spPr>
                      <wps:txbx>
                        <w:txbxContent>
                          <w:p w14:paraId="58F9608F" w14:textId="77777777" w:rsidR="009F17A2" w:rsidRPr="00722068" w:rsidRDefault="009F17A2" w:rsidP="00722068">
                            <w:pPr>
                              <w:rPr>
                                <w:sz w:val="18"/>
                              </w:rPr>
                            </w:pPr>
                            <w:r w:rsidRPr="00722068">
                              <w:rPr>
                                <w:sz w:val="18"/>
                              </w:rPr>
                              <w:t>Not wor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left:0;text-align:left;margin-left:-34.25pt;margin-top:32.3pt;width:85.45pt;height:19.5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OFQIAAAoEAAAOAAAAZHJzL2Uyb0RvYy54bWysU8tu2zAQvBfoPxC817JVO7UFy0GaNEWB&#10;9AEk/QCaoiyiJJclaUvu13e5MhyjuQXVQSC5y9mZ2eX6erCGHVSIGlzNZ5MpZ8pJaLTb1fzn0/27&#10;JWcxCdcIA07V/Kgiv968fbPufaVK6MA0KjAEcbHqfc27lHxVFFF2yoo4Aa8cBlsIViTchl3RBNEj&#10;ujVFOZ1eFT2ExgeQKkY8vRuDfEP4batk+t62USVmao7cEv0D/bf5X2zWotoF4TstTzTEK1hYoR0W&#10;PUPdiSTYPugXUFbLABHaNJFgC2hbLRVpQDWz6T9qHjvhFWlBc6I/2xT/H6z8dvgRmG6wd+85c8Ji&#10;j57UkNhHGBgeoT+9jxWmPXpMTAOeYy5pjf4B5K/IHNx2wu3UTQjQd0o0yG+WbxYXV0ecmEG2/Vdo&#10;sI7YJyCgoQ2WBcDmzK6wqfjRMbrDsBi27XhuVaYmM4Ppcr7CPCYxVs6X5XJBFUWVwXInfIjpswLL&#10;8qLmAUeBUMXhIaZM7jklpzu418bQOBjH+pqvFuWCLlxErE44rUbbmi9HnnQha/7kGlonoc24xgLG&#10;nUzIukcH0rAdyO+zt1tojugK6UdB+JiQbgfhD2c9DmbN4++9CIoz88Whs6vZfJ4nmTbzxYcSN+Ey&#10;sr2MCCcRquaJs3F5m2j6R8k32IFWkxu5VSOTE2UcODLp9DjyRF/uKev5CW/+AgAA//8DAFBLAwQU&#10;AAYACAAAACEAJx+dY9wAAAAIAQAADwAAAGRycy9kb3ducmV2LnhtbEyPwW7CMAyG75P2DpEncZkg&#10;BUQ0SlO0DSHtSrfdQ2Paao1TNYG2b4932k6W9X/6/Tnbj64VN+xD40nDcpGAQCq9bajS8PV5nL+A&#10;CNGQNa0n1DBhgH3++JCZ1PqBTngrYiW4hEJqNNQxdqmUoazRmbDwHRJnF987E3ntK2l7M3C5a+Uq&#10;SZR0piG+UJsO32ssf4qr0xAPsfH2+zm5+NOweZs+iiDdpPXsaXzdgYg4xj8YfvVZHXJ2Ovsr2SBa&#10;DfOVYpLncg2C87XagDgzp7YKZJ7J/w/kdwAAAP//AwBQSwECLQAUAAYACAAAACEAtoM4kv4AAADh&#10;AQAAEwAAAAAAAAAAAAAAAAAAAAAAW0NvbnRlbnRfVHlwZXNdLnhtbFBLAQItABQABgAIAAAAIQA4&#10;/SH/1gAAAJQBAAALAAAAAAAAAAAAAAAAAC8BAABfcmVscy8ucmVsc1BLAQItABQABgAIAAAAIQA8&#10;By+OFQIAAAoEAAAOAAAAAAAAAAAAAAAAAC4CAABkcnMvZTJvRG9jLnhtbFBLAQItABQABgAIAAAA&#10;IQAnH51j3AAAAAgBAAAPAAAAAAAAAAAAAAAAAG8EAABkcnMvZG93bnJldi54bWxQSwUGAAAAAAQA&#10;BADzAAAAeAUAAAAA&#10;" filled="f" stroked="f">
                <v:textbox>
                  <w:txbxContent>
                    <w:p w14:paraId="58F9608F" w14:textId="77777777" w:rsidR="009F17A2" w:rsidRPr="00722068" w:rsidRDefault="009F17A2" w:rsidP="00722068">
                      <w:pPr>
                        <w:rPr>
                          <w:sz w:val="18"/>
                        </w:rPr>
                      </w:pPr>
                      <w:r w:rsidRPr="00722068">
                        <w:rPr>
                          <w:sz w:val="18"/>
                        </w:rPr>
                        <w:t>Not working</w:t>
                      </w:r>
                    </w:p>
                  </w:txbxContent>
                </v:textbox>
              </v:shape>
            </w:pict>
          </mc:Fallback>
        </mc:AlternateContent>
      </w:r>
      <w:r w:rsidR="0023224F" w:rsidRPr="0083351E">
        <w:rPr>
          <w:rFonts w:ascii="Arial" w:hAnsi="Arial" w:cs="Arial"/>
          <w:b/>
          <w:bCs/>
          <w:noProof/>
        </w:rPr>
        <w:drawing>
          <wp:inline distT="0" distB="0" distL="0" distR="0" wp14:anchorId="4472D647" wp14:editId="1DA30356">
            <wp:extent cx="5727700" cy="26924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2692400"/>
                    </a:xfrm>
                    <a:prstGeom prst="rect">
                      <a:avLst/>
                    </a:prstGeom>
                    <a:noFill/>
                    <a:ln>
                      <a:noFill/>
                    </a:ln>
                  </pic:spPr>
                </pic:pic>
              </a:graphicData>
            </a:graphic>
          </wp:inline>
        </w:drawing>
      </w:r>
    </w:p>
    <w:p w14:paraId="63769643" w14:textId="744EA43C" w:rsidR="00DC04D7" w:rsidRPr="0083351E" w:rsidRDefault="00DC04D7" w:rsidP="001904FB">
      <w:pPr>
        <w:pStyle w:val="Caption"/>
        <w:spacing w:after="0"/>
        <w:rPr>
          <w:lang w:val="en-US"/>
        </w:rPr>
      </w:pPr>
      <w:bookmarkStart w:id="50" w:name="_Ref511820739"/>
      <w:bookmarkStart w:id="51" w:name="_Ref5118207391"/>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6</w:t>
      </w:r>
      <w:r w:rsidR="00710974" w:rsidRPr="0083351E">
        <w:rPr>
          <w:noProof/>
          <w:lang w:val="en-US"/>
        </w:rPr>
        <w:fldChar w:fldCharType="end"/>
      </w:r>
      <w:bookmarkEnd w:id="50"/>
      <w:r w:rsidRPr="0083351E">
        <w:rPr>
          <w:lang w:val="en-US"/>
        </w:rPr>
        <w:t>:</w:t>
      </w:r>
      <w:bookmarkEnd w:id="51"/>
      <w:r w:rsidRPr="0083351E">
        <w:rPr>
          <w:lang w:val="en-US"/>
        </w:rPr>
        <w:t xml:space="preserve"> Change in work status, by hours worked </w:t>
      </w:r>
    </w:p>
    <w:p w14:paraId="576F744F" w14:textId="77777777" w:rsidR="00DC04D7" w:rsidRPr="0083351E" w:rsidRDefault="00DC04D7" w:rsidP="001904FB">
      <w:pPr>
        <w:pStyle w:val="Caption"/>
        <w:keepNext/>
        <w:spacing w:before="0"/>
        <w:rPr>
          <w:lang w:val="en-US"/>
        </w:rPr>
      </w:pPr>
      <w:r w:rsidRPr="0083351E">
        <w:rPr>
          <w:lang w:val="en-US"/>
        </w:rPr>
        <w:t>2004-5 to 2014-15, bottom health tertile.</w:t>
      </w:r>
    </w:p>
    <w:p w14:paraId="75B280D6" w14:textId="3D4EB1E1" w:rsidR="007B709A" w:rsidRPr="0083351E" w:rsidRDefault="00EB2270" w:rsidP="001904FB">
      <w:pPr>
        <w:pStyle w:val="BelowTable"/>
        <w:rPr>
          <w:lang w:val="en-US"/>
        </w:rPr>
      </w:pPr>
      <w:r w:rsidRPr="0083351E">
        <w:rPr>
          <w:lang w:val="en-US"/>
        </w:rPr>
        <w:t xml:space="preserve">Note: </w:t>
      </w:r>
      <w:r w:rsidR="002834C4" w:rsidRPr="0083351E">
        <w:rPr>
          <w:lang w:val="en-US"/>
        </w:rPr>
        <w:t>A positive value indicates rises in the particular working category (labelled on the y-axis), controlling for age and gender.</w:t>
      </w:r>
    </w:p>
    <w:p w14:paraId="7782A99E" w14:textId="671E202F" w:rsidR="00A300A8" w:rsidRPr="0083351E" w:rsidRDefault="00E33A5F" w:rsidP="00A300A8">
      <w:pPr>
        <w:pStyle w:val="Heading3"/>
        <w:rPr>
          <w:lang w:val="en-US"/>
        </w:rPr>
      </w:pPr>
      <w:r w:rsidRPr="0083351E">
        <w:rPr>
          <w:lang w:val="en-US"/>
        </w:rPr>
        <w:t>4</w:t>
      </w:r>
      <w:r w:rsidR="00A300A8" w:rsidRPr="0083351E">
        <w:rPr>
          <w:lang w:val="en-US"/>
        </w:rPr>
        <w:t>.3 Transitions in/out of work</w:t>
      </w:r>
    </w:p>
    <w:p w14:paraId="6AB1F8E6" w14:textId="09C595DA" w:rsidR="00A300A8" w:rsidRPr="0083351E" w:rsidRDefault="00A300A8" w:rsidP="00A300A8">
      <w:pPr>
        <w:pStyle w:val="Text"/>
        <w:rPr>
          <w:rFonts w:ascii="Arial" w:hAnsi="Arial" w:cs="Arial"/>
          <w:lang w:val="en-US"/>
        </w:rPr>
      </w:pPr>
      <w:r w:rsidRPr="0083351E">
        <w:rPr>
          <w:rFonts w:ascii="Arial" w:hAnsi="Arial" w:cs="Arial"/>
          <w:lang w:val="en-US"/>
        </w:rPr>
        <w:t xml:space="preserve">We previously suggested that the retention of workers with poor health might be much more important for relative employment rates than the recruitment of disability benefit claimants. There is also reason to believe that these will differ internationally, given evidence that there are national cultures of human resource strategies and indeed of ‘employment regimes’ more broadly </w:t>
      </w:r>
      <w:r w:rsidR="00BA4633">
        <w:rPr>
          <w:rFonts w:ascii="Arial" w:hAnsi="Arial" w:cs="Arial"/>
          <w:lang w:val="en-US"/>
        </w:rPr>
        <w:fldChar w:fldCharType="begin"/>
      </w:r>
      <w:r w:rsidR="00BA4633">
        <w:rPr>
          <w:rFonts w:ascii="Arial" w:hAnsi="Arial" w:cs="Arial"/>
          <w:lang w:val="en-US"/>
        </w:rPr>
        <w:instrText xml:space="preserve"> ADDIN EN.CITE &lt;EndNote&gt;&lt;Cite&gt;&lt;Author&gt;Gallie&lt;/Author&gt;&lt;Year&gt;2009&lt;/Year&gt;&lt;RecNum&gt;3126&lt;/RecNum&gt;&lt;DisplayText&gt;(Gallie, 2009)&lt;/DisplayText&gt;&lt;record&gt;&lt;rec-number&gt;3126&lt;/rec-number&gt;&lt;foreign-keys&gt;&lt;key app="EN" db-id="5xatt0094rr92mepzaexd2xzx29appesae0a" timestamp="1528189099"&gt;3126&lt;/key&gt;&lt;/foreign-keys&gt;&lt;ref-type name="Edited Book"&gt;28&lt;/ref-type&gt;&lt;contributors&gt;&lt;authors&gt;&lt;author&gt;Gallie, Duncan&lt;/author&gt;&lt;/authors&gt;&lt;/contributors&gt;&lt;titles&gt;&lt;title&gt;Employment regimes and the quality of work&lt;/title&gt;&lt;/titles&gt;&lt;dates&gt;&lt;year&gt;2009&lt;/year&gt;&lt;/dates&gt;&lt;pub-location&gt;Oxford&lt;/pub-location&gt;&lt;publisher&gt;Oxford University Press&lt;/publisher&gt;&lt;isbn&gt;0199566038&lt;/isbn&gt;&lt;urls&gt;&lt;/urls&gt;&lt;/record&gt;&lt;/Cite&gt;&lt;/EndNote&gt;</w:instrText>
      </w:r>
      <w:r w:rsidR="00BA4633">
        <w:rPr>
          <w:rFonts w:ascii="Arial" w:hAnsi="Arial" w:cs="Arial"/>
          <w:lang w:val="en-US"/>
        </w:rPr>
        <w:fldChar w:fldCharType="separate"/>
      </w:r>
      <w:r w:rsidR="00BA4633">
        <w:rPr>
          <w:rFonts w:ascii="Arial" w:hAnsi="Arial" w:cs="Arial"/>
          <w:noProof/>
          <w:lang w:val="en-US"/>
        </w:rPr>
        <w:t>(Gallie, 2009)</w:t>
      </w:r>
      <w:r w:rsidR="00BA4633">
        <w:rPr>
          <w:rFonts w:ascii="Arial" w:hAnsi="Arial" w:cs="Arial"/>
          <w:lang w:val="en-US"/>
        </w:rPr>
        <w:fldChar w:fldCharType="end"/>
      </w:r>
      <w:r w:rsidRPr="0083351E">
        <w:rPr>
          <w:rFonts w:ascii="Arial" w:hAnsi="Arial" w:cs="Arial"/>
          <w:lang w:val="en-US"/>
        </w:rPr>
        <w:t>.</w:t>
      </w:r>
      <w:r w:rsidRPr="0083351E">
        <w:rPr>
          <w:rStyle w:val="FootnoteReference"/>
          <w:rFonts w:ascii="Arial" w:hAnsi="Arial" w:cs="Arial"/>
          <w:lang w:val="en-US"/>
        </w:rPr>
        <w:footnoteReference w:id="6"/>
      </w:r>
      <w:r w:rsidRPr="0083351E">
        <w:rPr>
          <w:rFonts w:ascii="Arial" w:hAnsi="Arial" w:cs="Arial"/>
          <w:lang w:val="en-US"/>
        </w:rPr>
        <w:t xml:space="preserve"> In this section, we therefore analy</w:t>
      </w:r>
      <w:r w:rsidR="00D672A2">
        <w:rPr>
          <w:rFonts w:ascii="Arial" w:hAnsi="Arial" w:cs="Arial"/>
          <w:lang w:val="en-US"/>
        </w:rPr>
        <w:t>z</w:t>
      </w:r>
      <w:r w:rsidRPr="0083351E">
        <w:rPr>
          <w:rFonts w:ascii="Arial" w:hAnsi="Arial" w:cs="Arial"/>
          <w:lang w:val="en-US"/>
        </w:rPr>
        <w:t>e if there is any evidence for country-specific changes in recruitment/retention patterns (potentially indicative of changing human resource management cultures) that may partly explain the USA’s unique trajectory.</w:t>
      </w:r>
    </w:p>
    <w:p w14:paraId="48A67BFA" w14:textId="7C127973" w:rsidR="00A300A8" w:rsidRPr="0083351E" w:rsidRDefault="00A300A8" w:rsidP="00A300A8">
      <w:pPr>
        <w:pStyle w:val="Text"/>
        <w:rPr>
          <w:rFonts w:ascii="Arial" w:hAnsi="Arial" w:cs="Arial"/>
          <w:lang w:val="en-US"/>
        </w:rPr>
      </w:pPr>
      <w:r w:rsidRPr="0083351E">
        <w:rPr>
          <w:rFonts w:ascii="Arial" w:hAnsi="Arial" w:cs="Arial"/>
          <w:lang w:val="en-US"/>
        </w:rPr>
        <w:lastRenderedPageBreak/>
        <w:t xml:space="preserve">One way of examining this is through job tenure – the length of time that current workers have been in their present job – to see whether those who have poor health have different job retention probabilities. (The table is given in Online Appendix </w:t>
      </w:r>
      <w:r w:rsidR="00FD4F19" w:rsidRPr="0083351E">
        <w:rPr>
          <w:rFonts w:ascii="Arial" w:hAnsi="Arial" w:cs="Arial"/>
          <w:lang w:val="en-US"/>
        </w:rPr>
        <w:t>A5, Tables A10 and A11</w:t>
      </w:r>
      <w:r w:rsidRPr="0083351E">
        <w:rPr>
          <w:rFonts w:ascii="Arial" w:hAnsi="Arial" w:cs="Arial"/>
          <w:lang w:val="en-US"/>
        </w:rPr>
        <w:t xml:space="preserve">.) We find only modest differences in tenure between persons with different health levels in some countries, and no statistically significant differences in others (such as Belgium and France). Much more pronounced, however, are differences across countries: </w:t>
      </w:r>
      <w:r w:rsidR="00D672A2">
        <w:rPr>
          <w:rFonts w:ascii="Arial" w:hAnsi="Arial" w:cs="Arial"/>
          <w:lang w:val="en-US"/>
        </w:rPr>
        <w:t xml:space="preserve">workers in </w:t>
      </w:r>
      <w:r w:rsidRPr="0083351E">
        <w:rPr>
          <w:rFonts w:ascii="Arial" w:hAnsi="Arial" w:cs="Arial"/>
          <w:lang w:val="en-US"/>
        </w:rPr>
        <w:t xml:space="preserve">the Anglo-Saxon countries have the shortest job tenures (an average of around 10 years per older worker), noticeably lower than the Scandinavian countries (14 and 17 years in Denmark and Sweden respectively), which are still below those in Central Europe and Italy (ranging from 17 to 24 years). Yet while this is crucially important for understanding cross-national differences at any one time, it does not seem to explain divergent trends: there is little change over time in either overall or health-stratified job tenure, as shown in </w:t>
      </w:r>
      <w:r w:rsidRPr="0083351E">
        <w:rPr>
          <w:rFonts w:ascii="Arial" w:hAnsi="Arial" w:cs="Arial"/>
          <w:lang w:val="en-US"/>
        </w:rPr>
        <w:fldChar w:fldCharType="begin"/>
      </w:r>
      <w:r w:rsidRPr="0083351E">
        <w:rPr>
          <w:rFonts w:ascii="Arial" w:hAnsi="Arial" w:cs="Arial"/>
          <w:lang w:val="en-US"/>
        </w:rPr>
        <w:instrText xml:space="preserve"> REF _Ref515381006 \h  \* MERGEFORMAT </w:instrText>
      </w:r>
      <w:r w:rsidRPr="0083351E">
        <w:rPr>
          <w:rFonts w:ascii="Arial" w:hAnsi="Arial" w:cs="Arial"/>
          <w:lang w:val="en-US"/>
        </w:rPr>
      </w:r>
      <w:r w:rsidRPr="0083351E">
        <w:rPr>
          <w:rFonts w:ascii="Arial" w:hAnsi="Arial" w:cs="Arial"/>
          <w:lang w:val="en-US"/>
        </w:rPr>
        <w:fldChar w:fldCharType="separate"/>
      </w:r>
      <w:r w:rsidR="0083351E" w:rsidRPr="0083351E">
        <w:rPr>
          <w:rFonts w:ascii="Arial" w:hAnsi="Arial" w:cs="Arial"/>
          <w:lang w:val="en-US"/>
        </w:rPr>
        <w:t xml:space="preserve">Figure </w:t>
      </w:r>
      <w:r w:rsidR="0083351E" w:rsidRPr="0083351E">
        <w:rPr>
          <w:rFonts w:ascii="Arial" w:hAnsi="Arial" w:cs="Arial"/>
          <w:noProof/>
          <w:lang w:val="en-US"/>
        </w:rPr>
        <w:t>7</w:t>
      </w:r>
      <w:r w:rsidRPr="0083351E">
        <w:rPr>
          <w:rFonts w:ascii="Arial" w:hAnsi="Arial" w:cs="Arial"/>
          <w:lang w:val="en-US"/>
        </w:rPr>
        <w:fldChar w:fldCharType="end"/>
      </w:r>
      <w:r w:rsidRPr="0083351E">
        <w:rPr>
          <w:rFonts w:ascii="Arial" w:hAnsi="Arial" w:cs="Arial"/>
          <w:lang w:val="en-US"/>
        </w:rPr>
        <w:t xml:space="preserve"> below.</w:t>
      </w:r>
    </w:p>
    <w:p w14:paraId="35EEF94B" w14:textId="77777777" w:rsidR="00A300A8" w:rsidRPr="0083351E" w:rsidRDefault="00A300A8" w:rsidP="00A300A8">
      <w:pPr>
        <w:spacing w:after="200" w:line="276" w:lineRule="auto"/>
        <w:rPr>
          <w:lang w:val="en-US"/>
        </w:rPr>
      </w:pPr>
      <w:r w:rsidRPr="0083351E">
        <w:rPr>
          <w:lang w:val="en-US"/>
        </w:rPr>
        <w:br w:type="page"/>
      </w:r>
    </w:p>
    <w:p w14:paraId="2BDE7310" w14:textId="77777777" w:rsidR="00A300A8" w:rsidRPr="0083351E" w:rsidRDefault="00A300A8" w:rsidP="00A300A8">
      <w:pPr>
        <w:pStyle w:val="Text"/>
        <w:spacing w:after="0"/>
        <w:jc w:val="center"/>
        <w:rPr>
          <w:rFonts w:ascii="Arial" w:hAnsi="Arial" w:cs="Arial"/>
          <w:lang w:val="en-US"/>
        </w:rPr>
      </w:pPr>
      <w:r w:rsidRPr="0083351E">
        <w:rPr>
          <w:rFonts w:ascii="Arial" w:hAnsi="Arial" w:cs="Arial"/>
          <w:noProof/>
        </w:rPr>
        <w:lastRenderedPageBreak/>
        <w:drawing>
          <wp:inline distT="0" distB="0" distL="0" distR="0" wp14:anchorId="20255A75" wp14:editId="540BFD6A">
            <wp:extent cx="4172673" cy="3130461"/>
            <wp:effectExtent l="0" t="0" r="0" b="0"/>
            <wp:docPr id="7" name="Picture 7" descr="C:\Users\bpb\Dropbox\Disability work\ESRC Future Leaders Disability\Phase 1 (Dis Emp Rates) - Intl\ELSA-SHARE-HRS\Boheim-Leoni reference files\2018-05-10\9may\R8.f gaptenure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pb\Dropbox\Disability work\ESRC Future Leaders Disability\Phase 1 (Dis Emp Rates) - Intl\ELSA-SHARE-HRS\Boheim-Leoni reference files\2018-05-10\9may\R8.f gaptenuretren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71385" cy="3129495"/>
                    </a:xfrm>
                    <a:prstGeom prst="rect">
                      <a:avLst/>
                    </a:prstGeom>
                    <a:noFill/>
                    <a:ln>
                      <a:noFill/>
                    </a:ln>
                  </pic:spPr>
                </pic:pic>
              </a:graphicData>
            </a:graphic>
          </wp:inline>
        </w:drawing>
      </w:r>
    </w:p>
    <w:p w14:paraId="0FF0E4DD" w14:textId="4F6FE51E" w:rsidR="00A300A8" w:rsidRPr="0083351E" w:rsidRDefault="00A300A8" w:rsidP="00A300A8">
      <w:pPr>
        <w:pStyle w:val="Caption"/>
        <w:rPr>
          <w:lang w:val="en-US"/>
        </w:rPr>
      </w:pPr>
      <w:bookmarkStart w:id="52" w:name="_Ref515381006"/>
      <w:r w:rsidRPr="0083351E">
        <w:rPr>
          <w:lang w:val="en-US"/>
        </w:rPr>
        <w:t xml:space="preserve">Figure </w:t>
      </w:r>
      <w:r w:rsidR="00710974" w:rsidRPr="0083351E">
        <w:rPr>
          <w:lang w:val="en-US"/>
        </w:rPr>
        <w:fldChar w:fldCharType="begin"/>
      </w:r>
      <w:r w:rsidR="00710974" w:rsidRPr="0083351E">
        <w:rPr>
          <w:lang w:val="en-US"/>
        </w:rPr>
        <w:instrText xml:space="preserve"> SEQ Figure \* ARABIC </w:instrText>
      </w:r>
      <w:r w:rsidR="00710974" w:rsidRPr="0083351E">
        <w:rPr>
          <w:lang w:val="en-US"/>
        </w:rPr>
        <w:fldChar w:fldCharType="separate"/>
      </w:r>
      <w:r w:rsidR="0083351E">
        <w:rPr>
          <w:noProof/>
          <w:lang w:val="en-US"/>
        </w:rPr>
        <w:t>7</w:t>
      </w:r>
      <w:r w:rsidR="00710974" w:rsidRPr="0083351E">
        <w:rPr>
          <w:noProof/>
          <w:lang w:val="en-US"/>
        </w:rPr>
        <w:fldChar w:fldCharType="end"/>
      </w:r>
      <w:bookmarkEnd w:id="52"/>
      <w:r w:rsidRPr="0083351E">
        <w:rPr>
          <w:lang w:val="en-US"/>
        </w:rPr>
        <w:t>: Change 2004-5 to 2014-15 in the tenure gap                                                 between the bottom health tertile and other health tertiles.</w:t>
      </w:r>
    </w:p>
    <w:p w14:paraId="2788A0AB" w14:textId="77777777" w:rsidR="00A300A8" w:rsidRPr="0083351E" w:rsidRDefault="00A300A8" w:rsidP="00A300A8">
      <w:pPr>
        <w:pStyle w:val="BelowTable"/>
        <w:rPr>
          <w:lang w:val="en-US"/>
        </w:rPr>
      </w:pPr>
      <w:r w:rsidRPr="0083351E">
        <w:rPr>
          <w:lang w:val="en-US"/>
        </w:rPr>
        <w:t>Note: A positive value indicates rises in tenure among those in poor health, controlling for age and gender.</w:t>
      </w:r>
    </w:p>
    <w:p w14:paraId="3F88844E" w14:textId="451C7212" w:rsidR="00A300A8" w:rsidRPr="0083351E" w:rsidRDefault="00A300A8" w:rsidP="00A300A8">
      <w:pPr>
        <w:pStyle w:val="Text"/>
        <w:rPr>
          <w:rFonts w:ascii="Arial" w:hAnsi="Arial" w:cs="Arial"/>
          <w:lang w:val="en-US"/>
        </w:rPr>
      </w:pPr>
      <w:r w:rsidRPr="0083351E">
        <w:rPr>
          <w:rFonts w:ascii="Arial" w:hAnsi="Arial" w:cs="Arial"/>
          <w:lang w:val="en-US"/>
        </w:rPr>
        <w:t xml:space="preserve">An alternative way of investigating </w:t>
      </w:r>
      <w:r w:rsidR="00D672A2">
        <w:rPr>
          <w:rFonts w:ascii="Arial" w:hAnsi="Arial" w:cs="Arial"/>
          <w:lang w:val="en-US"/>
        </w:rPr>
        <w:t xml:space="preserve">the relationship between employment and health </w:t>
      </w:r>
      <w:r w:rsidRPr="0083351E">
        <w:rPr>
          <w:rFonts w:ascii="Arial" w:hAnsi="Arial" w:cs="Arial"/>
          <w:lang w:val="en-US"/>
        </w:rPr>
        <w:t xml:space="preserve">is to make use of the longitudinal structure of the data and examine </w:t>
      </w:r>
      <w:r w:rsidR="0083351E">
        <w:rPr>
          <w:rFonts w:ascii="Arial" w:hAnsi="Arial" w:cs="Arial"/>
          <w:lang w:val="en-US"/>
        </w:rPr>
        <w:t>labor</w:t>
      </w:r>
      <w:r w:rsidRPr="0083351E">
        <w:rPr>
          <w:rFonts w:ascii="Arial" w:hAnsi="Arial" w:cs="Arial"/>
          <w:lang w:val="en-US"/>
        </w:rPr>
        <w:t xml:space="preserve"> market transitions between waves; we focus on changes between the first pair of waves (2002-3 to 2004-5) and the last pair of waves (2012-13 to 2014-15). If we first look at the recruitment rate (the left-most columns of </w:t>
      </w:r>
      <w:r w:rsidRPr="0083351E">
        <w:rPr>
          <w:rFonts w:ascii="Arial" w:hAnsi="Arial" w:cs="Arial"/>
          <w:lang w:val="en-US"/>
        </w:rPr>
        <w:fldChar w:fldCharType="begin"/>
      </w:r>
      <w:r w:rsidRPr="0083351E">
        <w:rPr>
          <w:rFonts w:ascii="Arial" w:hAnsi="Arial" w:cs="Arial"/>
          <w:lang w:val="en-US"/>
        </w:rPr>
        <w:instrText xml:space="preserve"> REF _Ref515279743 \h  \* MERGEFORMAT </w:instrText>
      </w:r>
      <w:r w:rsidRPr="0083351E">
        <w:rPr>
          <w:rFonts w:ascii="Arial" w:hAnsi="Arial" w:cs="Arial"/>
          <w:lang w:val="en-US"/>
        </w:rPr>
      </w:r>
      <w:r w:rsidRPr="0083351E">
        <w:rPr>
          <w:rFonts w:ascii="Arial" w:hAnsi="Arial" w:cs="Arial"/>
          <w:lang w:val="en-US"/>
        </w:rPr>
        <w:fldChar w:fldCharType="separate"/>
      </w:r>
      <w:r w:rsidR="0083351E" w:rsidRPr="0083351E">
        <w:rPr>
          <w:rFonts w:ascii="Arial" w:hAnsi="Arial" w:cs="Arial"/>
          <w:lang w:val="en-US"/>
        </w:rPr>
        <w:t xml:space="preserve">Table </w:t>
      </w:r>
      <w:r w:rsidR="0083351E" w:rsidRPr="0083351E">
        <w:rPr>
          <w:rFonts w:ascii="Arial" w:hAnsi="Arial" w:cs="Arial"/>
          <w:noProof/>
          <w:lang w:val="en-US"/>
        </w:rPr>
        <w:t>2</w:t>
      </w:r>
      <w:r w:rsidRPr="0083351E">
        <w:rPr>
          <w:rFonts w:ascii="Arial" w:hAnsi="Arial" w:cs="Arial"/>
          <w:lang w:val="en-US"/>
        </w:rPr>
        <w:fldChar w:fldCharType="end"/>
      </w:r>
      <w:r w:rsidRPr="0083351E">
        <w:rPr>
          <w:rFonts w:ascii="Arial" w:hAnsi="Arial" w:cs="Arial"/>
          <w:lang w:val="en-US"/>
        </w:rPr>
        <w:t>), we see that there have been relatively few changes in the recruitment rate over time (there has been a sizeable drop in Switzerland, where at the same time however baseline employment increased from 69.9% to 77.3%). What is most striking about the retention rate is that it is much greater than the recruitment rate – across countries people are consistently more likely to stay working than they are to move from non-work into work. There are also several countries that have seen substantial increases in the retention rate over time, namely Austria, Denmark, Germany, Sweden, and Italy.</w:t>
      </w:r>
    </w:p>
    <w:p w14:paraId="73488969" w14:textId="77777777" w:rsidR="00A300A8" w:rsidRPr="0083351E" w:rsidRDefault="00A300A8" w:rsidP="00A300A8">
      <w:pPr>
        <w:pStyle w:val="Text"/>
        <w:rPr>
          <w:rFonts w:ascii="Arial" w:hAnsi="Arial" w:cs="Arial"/>
          <w:lang w:val="en-US"/>
        </w:rPr>
      </w:pPr>
      <w:r w:rsidRPr="0083351E">
        <w:rPr>
          <w:rFonts w:ascii="Arial" w:hAnsi="Arial" w:cs="Arial"/>
          <w:lang w:val="en-US"/>
        </w:rPr>
        <w:lastRenderedPageBreak/>
        <w:t xml:space="preserve">Again, though, these do not provide clear explanations for the wider trends in employment rates of those in poor health. We have seen that there were increases in absolute employment rates of those in poor health over time, but this coexists with wide variation of recruitment and retention trends. Moreover, the clearest difference between the USA and other countries is in trends in the baseline employment rate. For most countries, the reason that employment rates increased at the follow-up wave (i.e. that more people were working in 2014/15 than 2006/7) is that employment was higher at the baseline wave (more people were working in 2012/13 than in 2004/5), rather than because the wave-to-wave transition rates changed noticeably.  In the USA, in contrast, fewer people were working in 2012/13 than in 2004/5 – and it is this (rather than the slight declines in the recruitment and retention rates) that drives their unique deterioration. </w:t>
      </w:r>
    </w:p>
    <w:tbl>
      <w:tblPr>
        <w:tblW w:w="8445" w:type="dxa"/>
        <w:jc w:val="center"/>
        <w:tblLook w:val="04A0" w:firstRow="1" w:lastRow="0" w:firstColumn="1" w:lastColumn="0" w:noHBand="0" w:noVBand="1"/>
      </w:tblPr>
      <w:tblGrid>
        <w:gridCol w:w="1354"/>
        <w:gridCol w:w="1200"/>
        <w:gridCol w:w="1200"/>
        <w:gridCol w:w="1200"/>
        <w:gridCol w:w="1200"/>
        <w:gridCol w:w="1200"/>
        <w:gridCol w:w="1200"/>
      </w:tblGrid>
      <w:tr w:rsidR="00A300A8" w:rsidRPr="0083351E" w14:paraId="6FA31018" w14:textId="77777777" w:rsidTr="00A300A8">
        <w:trPr>
          <w:trHeight w:val="330"/>
          <w:jc w:val="center"/>
        </w:trPr>
        <w:tc>
          <w:tcPr>
            <w:tcW w:w="1245" w:type="dxa"/>
            <w:tcBorders>
              <w:top w:val="single" w:sz="4" w:space="0" w:color="auto"/>
            </w:tcBorders>
            <w:shd w:val="clear" w:color="auto" w:fill="auto"/>
            <w:noWrap/>
            <w:vAlign w:val="bottom"/>
            <w:hideMark/>
          </w:tcPr>
          <w:p w14:paraId="40CC829F" w14:textId="77777777" w:rsidR="00A300A8" w:rsidRPr="0083351E" w:rsidRDefault="00A300A8" w:rsidP="00A300A8">
            <w:pPr>
              <w:spacing w:after="0" w:line="240" w:lineRule="auto"/>
              <w:rPr>
                <w:lang w:val="en-US"/>
              </w:rPr>
            </w:pPr>
            <w:r w:rsidRPr="0083351E">
              <w:rPr>
                <w:lang w:val="en-US"/>
              </w:rPr>
              <w:t> </w:t>
            </w:r>
          </w:p>
        </w:tc>
        <w:tc>
          <w:tcPr>
            <w:tcW w:w="2400" w:type="dxa"/>
            <w:gridSpan w:val="2"/>
            <w:tcBorders>
              <w:top w:val="single" w:sz="4" w:space="0" w:color="auto"/>
            </w:tcBorders>
            <w:shd w:val="clear" w:color="auto" w:fill="auto"/>
            <w:noWrap/>
            <w:vAlign w:val="bottom"/>
            <w:hideMark/>
          </w:tcPr>
          <w:p w14:paraId="00BBE2CF" w14:textId="77777777" w:rsidR="00A300A8" w:rsidRPr="0083351E" w:rsidRDefault="00A300A8" w:rsidP="00A300A8">
            <w:pPr>
              <w:spacing w:after="0" w:line="240" w:lineRule="auto"/>
              <w:jc w:val="center"/>
              <w:rPr>
                <w:vertAlign w:val="superscript"/>
                <w:lang w:val="en-US"/>
              </w:rPr>
            </w:pPr>
            <w:r w:rsidRPr="0083351E">
              <w:rPr>
                <w:lang w:val="en-US"/>
              </w:rPr>
              <w:t>Recruitment rate</w:t>
            </w:r>
            <w:r w:rsidRPr="0083351E">
              <w:rPr>
                <w:vertAlign w:val="superscript"/>
                <w:lang w:val="en-US"/>
              </w:rPr>
              <w:t>1</w:t>
            </w:r>
          </w:p>
        </w:tc>
        <w:tc>
          <w:tcPr>
            <w:tcW w:w="2400" w:type="dxa"/>
            <w:gridSpan w:val="2"/>
            <w:tcBorders>
              <w:top w:val="single" w:sz="4" w:space="0" w:color="auto"/>
            </w:tcBorders>
            <w:shd w:val="clear" w:color="auto" w:fill="auto"/>
            <w:noWrap/>
            <w:vAlign w:val="bottom"/>
            <w:hideMark/>
          </w:tcPr>
          <w:p w14:paraId="42F8D8E5" w14:textId="77777777" w:rsidR="00A300A8" w:rsidRPr="0083351E" w:rsidRDefault="00A300A8" w:rsidP="00A300A8">
            <w:pPr>
              <w:spacing w:after="0" w:line="240" w:lineRule="auto"/>
              <w:jc w:val="center"/>
              <w:rPr>
                <w:vertAlign w:val="superscript"/>
                <w:lang w:val="en-US"/>
              </w:rPr>
            </w:pPr>
            <w:r w:rsidRPr="0083351E">
              <w:rPr>
                <w:lang w:val="en-US"/>
              </w:rPr>
              <w:t>Retention rate</w:t>
            </w:r>
            <w:r w:rsidRPr="0083351E">
              <w:rPr>
                <w:vertAlign w:val="superscript"/>
                <w:lang w:val="en-US"/>
              </w:rPr>
              <w:t>2</w:t>
            </w:r>
          </w:p>
        </w:tc>
        <w:tc>
          <w:tcPr>
            <w:tcW w:w="2400" w:type="dxa"/>
            <w:gridSpan w:val="2"/>
            <w:tcBorders>
              <w:top w:val="single" w:sz="4" w:space="0" w:color="auto"/>
            </w:tcBorders>
            <w:shd w:val="clear" w:color="auto" w:fill="auto"/>
            <w:noWrap/>
            <w:vAlign w:val="bottom"/>
            <w:hideMark/>
          </w:tcPr>
          <w:p w14:paraId="5FA59DC9" w14:textId="77777777" w:rsidR="00A300A8" w:rsidRPr="0083351E" w:rsidRDefault="00A300A8" w:rsidP="00A300A8">
            <w:pPr>
              <w:spacing w:after="0" w:line="240" w:lineRule="auto"/>
              <w:jc w:val="center"/>
              <w:rPr>
                <w:vertAlign w:val="superscript"/>
                <w:lang w:val="en-US"/>
              </w:rPr>
            </w:pPr>
            <w:r w:rsidRPr="0083351E">
              <w:rPr>
                <w:lang w:val="en-US"/>
              </w:rPr>
              <w:t>Baseline</w:t>
            </w:r>
            <w:r w:rsidRPr="0083351E">
              <w:rPr>
                <w:vertAlign w:val="superscript"/>
                <w:lang w:val="en-US"/>
              </w:rPr>
              <w:t>3</w:t>
            </w:r>
          </w:p>
        </w:tc>
      </w:tr>
      <w:tr w:rsidR="00A300A8" w:rsidRPr="0083351E" w14:paraId="26F5D63C" w14:textId="77777777" w:rsidTr="00A300A8">
        <w:trPr>
          <w:trHeight w:val="660"/>
          <w:jc w:val="center"/>
        </w:trPr>
        <w:tc>
          <w:tcPr>
            <w:tcW w:w="1245" w:type="dxa"/>
            <w:tcBorders>
              <w:bottom w:val="single" w:sz="4" w:space="0" w:color="auto"/>
            </w:tcBorders>
            <w:shd w:val="clear" w:color="auto" w:fill="auto"/>
            <w:noWrap/>
            <w:vAlign w:val="bottom"/>
            <w:hideMark/>
          </w:tcPr>
          <w:p w14:paraId="5DAD4E05" w14:textId="77777777" w:rsidR="00A300A8" w:rsidRPr="0083351E" w:rsidRDefault="00A300A8" w:rsidP="00A300A8">
            <w:pPr>
              <w:spacing w:after="0" w:line="240" w:lineRule="auto"/>
              <w:rPr>
                <w:lang w:val="en-US"/>
              </w:rPr>
            </w:pPr>
            <w:r w:rsidRPr="0083351E">
              <w:rPr>
                <w:lang w:val="en-US"/>
              </w:rPr>
              <w:t>Country</w:t>
            </w:r>
          </w:p>
        </w:tc>
        <w:tc>
          <w:tcPr>
            <w:tcW w:w="1200" w:type="dxa"/>
            <w:tcBorders>
              <w:bottom w:val="single" w:sz="4" w:space="0" w:color="auto"/>
            </w:tcBorders>
            <w:shd w:val="clear" w:color="auto" w:fill="auto"/>
            <w:vAlign w:val="center"/>
            <w:hideMark/>
          </w:tcPr>
          <w:p w14:paraId="5C9705D5" w14:textId="77777777" w:rsidR="00A300A8" w:rsidRPr="0083351E" w:rsidRDefault="00A300A8" w:rsidP="00A300A8">
            <w:pPr>
              <w:spacing w:after="0" w:line="240" w:lineRule="auto"/>
              <w:jc w:val="center"/>
              <w:rPr>
                <w:lang w:val="en-US"/>
              </w:rPr>
            </w:pPr>
            <w:r w:rsidRPr="0083351E">
              <w:rPr>
                <w:lang w:val="en-US"/>
              </w:rPr>
              <w:t>2004/5</w:t>
            </w:r>
            <w:r w:rsidRPr="0083351E">
              <w:rPr>
                <w:rFonts w:ascii="Wingdings" w:hAnsi="Wingdings"/>
                <w:lang w:val="en-US"/>
              </w:rPr>
              <w:t></w:t>
            </w:r>
          </w:p>
          <w:p w14:paraId="28C7AB6D" w14:textId="77777777" w:rsidR="00A300A8" w:rsidRPr="0083351E" w:rsidRDefault="00A300A8" w:rsidP="00A300A8">
            <w:pPr>
              <w:spacing w:after="0" w:line="240" w:lineRule="auto"/>
              <w:jc w:val="center"/>
              <w:rPr>
                <w:lang w:val="en-US"/>
              </w:rPr>
            </w:pPr>
            <w:r w:rsidRPr="0083351E">
              <w:rPr>
                <w:lang w:val="en-US"/>
              </w:rPr>
              <w:t>2006/7</w:t>
            </w:r>
          </w:p>
        </w:tc>
        <w:tc>
          <w:tcPr>
            <w:tcW w:w="1200" w:type="dxa"/>
            <w:tcBorders>
              <w:bottom w:val="single" w:sz="4" w:space="0" w:color="auto"/>
            </w:tcBorders>
            <w:shd w:val="clear" w:color="auto" w:fill="auto"/>
            <w:vAlign w:val="center"/>
            <w:hideMark/>
          </w:tcPr>
          <w:p w14:paraId="0F082F6B" w14:textId="77777777" w:rsidR="00A300A8" w:rsidRPr="0083351E" w:rsidRDefault="00A300A8" w:rsidP="00A300A8">
            <w:pPr>
              <w:spacing w:after="0" w:line="240" w:lineRule="auto"/>
              <w:jc w:val="center"/>
              <w:rPr>
                <w:lang w:val="en-US"/>
              </w:rPr>
            </w:pPr>
            <w:r w:rsidRPr="0083351E">
              <w:rPr>
                <w:lang w:val="en-US"/>
              </w:rPr>
              <w:t>2012/3</w:t>
            </w:r>
            <w:r w:rsidRPr="0083351E">
              <w:rPr>
                <w:rFonts w:ascii="Wingdings" w:hAnsi="Wingdings"/>
                <w:lang w:val="en-US"/>
              </w:rPr>
              <w:t></w:t>
            </w:r>
          </w:p>
          <w:p w14:paraId="480FE5E6" w14:textId="77777777" w:rsidR="00A300A8" w:rsidRPr="0083351E" w:rsidRDefault="00A300A8" w:rsidP="00A300A8">
            <w:pPr>
              <w:spacing w:after="0" w:line="240" w:lineRule="auto"/>
              <w:jc w:val="center"/>
              <w:rPr>
                <w:lang w:val="en-US"/>
              </w:rPr>
            </w:pPr>
            <w:r w:rsidRPr="0083351E">
              <w:rPr>
                <w:lang w:val="en-US"/>
              </w:rPr>
              <w:t>2014/5</w:t>
            </w:r>
          </w:p>
        </w:tc>
        <w:tc>
          <w:tcPr>
            <w:tcW w:w="1200" w:type="dxa"/>
            <w:tcBorders>
              <w:bottom w:val="single" w:sz="4" w:space="0" w:color="auto"/>
            </w:tcBorders>
            <w:shd w:val="clear" w:color="auto" w:fill="auto"/>
            <w:vAlign w:val="center"/>
            <w:hideMark/>
          </w:tcPr>
          <w:p w14:paraId="24F39414" w14:textId="77777777" w:rsidR="00A300A8" w:rsidRPr="0083351E" w:rsidRDefault="00A300A8" w:rsidP="00A300A8">
            <w:pPr>
              <w:spacing w:after="0" w:line="240" w:lineRule="auto"/>
              <w:jc w:val="center"/>
              <w:rPr>
                <w:lang w:val="en-US"/>
              </w:rPr>
            </w:pPr>
            <w:r w:rsidRPr="0083351E">
              <w:rPr>
                <w:lang w:val="en-US"/>
              </w:rPr>
              <w:t>2004/5</w:t>
            </w:r>
            <w:r w:rsidRPr="0083351E">
              <w:rPr>
                <w:rFonts w:ascii="Wingdings" w:hAnsi="Wingdings"/>
                <w:lang w:val="en-US"/>
              </w:rPr>
              <w:t></w:t>
            </w:r>
          </w:p>
          <w:p w14:paraId="2F848FD8" w14:textId="77777777" w:rsidR="00A300A8" w:rsidRPr="0083351E" w:rsidRDefault="00A300A8" w:rsidP="00A300A8">
            <w:pPr>
              <w:spacing w:after="0" w:line="240" w:lineRule="auto"/>
              <w:jc w:val="center"/>
              <w:rPr>
                <w:lang w:val="en-US"/>
              </w:rPr>
            </w:pPr>
            <w:r w:rsidRPr="0083351E">
              <w:rPr>
                <w:lang w:val="en-US"/>
              </w:rPr>
              <w:t>2006/7</w:t>
            </w:r>
          </w:p>
        </w:tc>
        <w:tc>
          <w:tcPr>
            <w:tcW w:w="1200" w:type="dxa"/>
            <w:tcBorders>
              <w:bottom w:val="single" w:sz="4" w:space="0" w:color="auto"/>
            </w:tcBorders>
            <w:shd w:val="clear" w:color="auto" w:fill="auto"/>
            <w:vAlign w:val="center"/>
            <w:hideMark/>
          </w:tcPr>
          <w:p w14:paraId="0B8F1D60" w14:textId="77777777" w:rsidR="00A300A8" w:rsidRPr="0083351E" w:rsidRDefault="00A300A8" w:rsidP="00A300A8">
            <w:pPr>
              <w:spacing w:after="0" w:line="240" w:lineRule="auto"/>
              <w:jc w:val="center"/>
              <w:rPr>
                <w:lang w:val="en-US"/>
              </w:rPr>
            </w:pPr>
            <w:r w:rsidRPr="0083351E">
              <w:rPr>
                <w:lang w:val="en-US"/>
              </w:rPr>
              <w:t>2012/3</w:t>
            </w:r>
            <w:r w:rsidRPr="0083351E">
              <w:rPr>
                <w:rFonts w:ascii="Wingdings" w:hAnsi="Wingdings"/>
                <w:lang w:val="en-US"/>
              </w:rPr>
              <w:t></w:t>
            </w:r>
          </w:p>
          <w:p w14:paraId="0C669F6E" w14:textId="77777777" w:rsidR="00A300A8" w:rsidRPr="0083351E" w:rsidRDefault="00A300A8" w:rsidP="00A300A8">
            <w:pPr>
              <w:spacing w:after="0" w:line="240" w:lineRule="auto"/>
              <w:jc w:val="center"/>
              <w:rPr>
                <w:lang w:val="en-US"/>
              </w:rPr>
            </w:pPr>
            <w:r w:rsidRPr="0083351E">
              <w:rPr>
                <w:lang w:val="en-US"/>
              </w:rPr>
              <w:t>2014/5</w:t>
            </w:r>
          </w:p>
        </w:tc>
        <w:tc>
          <w:tcPr>
            <w:tcW w:w="1200" w:type="dxa"/>
            <w:tcBorders>
              <w:bottom w:val="single" w:sz="4" w:space="0" w:color="auto"/>
            </w:tcBorders>
            <w:shd w:val="clear" w:color="auto" w:fill="auto"/>
            <w:vAlign w:val="center"/>
            <w:hideMark/>
          </w:tcPr>
          <w:p w14:paraId="57FEF13D" w14:textId="77777777" w:rsidR="00A300A8" w:rsidRPr="0083351E" w:rsidRDefault="00A300A8" w:rsidP="00A300A8">
            <w:pPr>
              <w:spacing w:after="0" w:line="240" w:lineRule="auto"/>
              <w:jc w:val="center"/>
              <w:rPr>
                <w:lang w:val="en-US"/>
              </w:rPr>
            </w:pPr>
            <w:r w:rsidRPr="0083351E">
              <w:rPr>
                <w:lang w:val="en-US"/>
              </w:rPr>
              <w:t>2004/5</w:t>
            </w:r>
            <w:r w:rsidRPr="0083351E">
              <w:rPr>
                <w:rFonts w:ascii="Wingdings" w:hAnsi="Wingdings"/>
                <w:lang w:val="en-US"/>
              </w:rPr>
              <w:t></w:t>
            </w:r>
          </w:p>
          <w:p w14:paraId="6A79866D" w14:textId="77777777" w:rsidR="00A300A8" w:rsidRPr="0083351E" w:rsidRDefault="00A300A8" w:rsidP="00A300A8">
            <w:pPr>
              <w:spacing w:after="0" w:line="240" w:lineRule="auto"/>
              <w:jc w:val="center"/>
              <w:rPr>
                <w:lang w:val="en-US"/>
              </w:rPr>
            </w:pPr>
            <w:r w:rsidRPr="0083351E">
              <w:rPr>
                <w:lang w:val="en-US"/>
              </w:rPr>
              <w:t>2006/7</w:t>
            </w:r>
          </w:p>
        </w:tc>
        <w:tc>
          <w:tcPr>
            <w:tcW w:w="1200" w:type="dxa"/>
            <w:tcBorders>
              <w:bottom w:val="single" w:sz="4" w:space="0" w:color="auto"/>
            </w:tcBorders>
            <w:shd w:val="clear" w:color="auto" w:fill="auto"/>
            <w:vAlign w:val="center"/>
            <w:hideMark/>
          </w:tcPr>
          <w:p w14:paraId="5326F88F" w14:textId="77777777" w:rsidR="00A300A8" w:rsidRPr="0083351E" w:rsidRDefault="00A300A8" w:rsidP="00A300A8">
            <w:pPr>
              <w:spacing w:after="0" w:line="240" w:lineRule="auto"/>
              <w:jc w:val="center"/>
              <w:rPr>
                <w:lang w:val="en-US"/>
              </w:rPr>
            </w:pPr>
            <w:r w:rsidRPr="0083351E">
              <w:rPr>
                <w:lang w:val="en-US"/>
              </w:rPr>
              <w:t>2012/3</w:t>
            </w:r>
            <w:r w:rsidRPr="0083351E">
              <w:rPr>
                <w:rFonts w:ascii="Wingdings" w:hAnsi="Wingdings"/>
                <w:lang w:val="en-US"/>
              </w:rPr>
              <w:t></w:t>
            </w:r>
          </w:p>
          <w:p w14:paraId="191A748C" w14:textId="77777777" w:rsidR="00A300A8" w:rsidRPr="0083351E" w:rsidRDefault="00A300A8" w:rsidP="00A300A8">
            <w:pPr>
              <w:spacing w:after="0" w:line="240" w:lineRule="auto"/>
              <w:jc w:val="center"/>
              <w:rPr>
                <w:lang w:val="en-US"/>
              </w:rPr>
            </w:pPr>
            <w:r w:rsidRPr="0083351E">
              <w:rPr>
                <w:lang w:val="en-US"/>
              </w:rPr>
              <w:t>2014/5</w:t>
            </w:r>
          </w:p>
        </w:tc>
      </w:tr>
      <w:tr w:rsidR="00A300A8" w:rsidRPr="0083351E" w14:paraId="54E429DE" w14:textId="77777777" w:rsidTr="00A300A8">
        <w:trPr>
          <w:trHeight w:val="330"/>
          <w:jc w:val="center"/>
        </w:trPr>
        <w:tc>
          <w:tcPr>
            <w:tcW w:w="1245" w:type="dxa"/>
            <w:tcBorders>
              <w:top w:val="single" w:sz="4" w:space="0" w:color="auto"/>
            </w:tcBorders>
            <w:shd w:val="clear" w:color="auto" w:fill="auto"/>
            <w:noWrap/>
            <w:vAlign w:val="bottom"/>
            <w:hideMark/>
          </w:tcPr>
          <w:p w14:paraId="40287830" w14:textId="77777777" w:rsidR="00A300A8" w:rsidRPr="0083351E" w:rsidRDefault="00A300A8" w:rsidP="00A300A8">
            <w:pPr>
              <w:spacing w:after="0" w:line="240" w:lineRule="auto"/>
              <w:rPr>
                <w:lang w:val="en-US"/>
              </w:rPr>
            </w:pPr>
            <w:r w:rsidRPr="0083351E">
              <w:rPr>
                <w:lang w:val="en-US"/>
              </w:rPr>
              <w:t>USA</w:t>
            </w:r>
          </w:p>
        </w:tc>
        <w:tc>
          <w:tcPr>
            <w:tcW w:w="1200" w:type="dxa"/>
            <w:tcBorders>
              <w:top w:val="single" w:sz="4" w:space="0" w:color="auto"/>
            </w:tcBorders>
            <w:shd w:val="clear" w:color="auto" w:fill="auto"/>
            <w:noWrap/>
            <w:vAlign w:val="bottom"/>
            <w:hideMark/>
          </w:tcPr>
          <w:p w14:paraId="6B97B2B6" w14:textId="77777777" w:rsidR="00A300A8" w:rsidRPr="0083351E" w:rsidRDefault="00A300A8" w:rsidP="00A300A8">
            <w:pPr>
              <w:spacing w:after="0" w:line="240" w:lineRule="auto"/>
              <w:jc w:val="center"/>
              <w:rPr>
                <w:lang w:val="en-US"/>
              </w:rPr>
            </w:pPr>
            <w:r w:rsidRPr="0083351E">
              <w:rPr>
                <w:lang w:val="en-US"/>
              </w:rPr>
              <w:t>7.0</w:t>
            </w:r>
          </w:p>
        </w:tc>
        <w:tc>
          <w:tcPr>
            <w:tcW w:w="1200" w:type="dxa"/>
            <w:tcBorders>
              <w:top w:val="single" w:sz="4" w:space="0" w:color="auto"/>
            </w:tcBorders>
            <w:shd w:val="clear" w:color="auto" w:fill="auto"/>
            <w:noWrap/>
            <w:vAlign w:val="bottom"/>
            <w:hideMark/>
          </w:tcPr>
          <w:p w14:paraId="35AFD1D3" w14:textId="77777777" w:rsidR="00A300A8" w:rsidRPr="0083351E" w:rsidRDefault="00A300A8" w:rsidP="00A300A8">
            <w:pPr>
              <w:spacing w:after="0" w:line="240" w:lineRule="auto"/>
              <w:jc w:val="center"/>
              <w:rPr>
                <w:lang w:val="en-US"/>
              </w:rPr>
            </w:pPr>
            <w:r w:rsidRPr="0083351E">
              <w:rPr>
                <w:lang w:val="en-US"/>
              </w:rPr>
              <w:t>6.1</w:t>
            </w:r>
          </w:p>
        </w:tc>
        <w:tc>
          <w:tcPr>
            <w:tcW w:w="1200" w:type="dxa"/>
            <w:tcBorders>
              <w:top w:val="single" w:sz="4" w:space="0" w:color="auto"/>
            </w:tcBorders>
            <w:shd w:val="clear" w:color="auto" w:fill="auto"/>
            <w:noWrap/>
            <w:vAlign w:val="bottom"/>
            <w:hideMark/>
          </w:tcPr>
          <w:p w14:paraId="35116019" w14:textId="77777777" w:rsidR="00A300A8" w:rsidRPr="0083351E" w:rsidRDefault="00A300A8" w:rsidP="00A300A8">
            <w:pPr>
              <w:spacing w:after="0" w:line="240" w:lineRule="auto"/>
              <w:jc w:val="center"/>
              <w:rPr>
                <w:lang w:val="en-US"/>
              </w:rPr>
            </w:pPr>
            <w:r w:rsidRPr="0083351E">
              <w:rPr>
                <w:lang w:val="en-US"/>
              </w:rPr>
              <w:t>80.1</w:t>
            </w:r>
          </w:p>
        </w:tc>
        <w:tc>
          <w:tcPr>
            <w:tcW w:w="1200" w:type="dxa"/>
            <w:tcBorders>
              <w:top w:val="single" w:sz="4" w:space="0" w:color="auto"/>
            </w:tcBorders>
            <w:shd w:val="clear" w:color="auto" w:fill="auto"/>
            <w:noWrap/>
            <w:vAlign w:val="bottom"/>
            <w:hideMark/>
          </w:tcPr>
          <w:p w14:paraId="76A06DC1" w14:textId="77777777" w:rsidR="00A300A8" w:rsidRPr="0083351E" w:rsidRDefault="00A300A8" w:rsidP="00A300A8">
            <w:pPr>
              <w:spacing w:after="0" w:line="240" w:lineRule="auto"/>
              <w:jc w:val="center"/>
              <w:rPr>
                <w:lang w:val="en-US"/>
              </w:rPr>
            </w:pPr>
            <w:r w:rsidRPr="0083351E">
              <w:rPr>
                <w:lang w:val="en-US"/>
              </w:rPr>
              <w:t>78.9</w:t>
            </w:r>
          </w:p>
        </w:tc>
        <w:tc>
          <w:tcPr>
            <w:tcW w:w="1200" w:type="dxa"/>
            <w:tcBorders>
              <w:top w:val="single" w:sz="4" w:space="0" w:color="auto"/>
            </w:tcBorders>
            <w:shd w:val="clear" w:color="auto" w:fill="auto"/>
            <w:noWrap/>
            <w:vAlign w:val="bottom"/>
            <w:hideMark/>
          </w:tcPr>
          <w:p w14:paraId="039F7AAE" w14:textId="77777777" w:rsidR="00A300A8" w:rsidRPr="0083351E" w:rsidRDefault="00A300A8" w:rsidP="00A300A8">
            <w:pPr>
              <w:spacing w:after="0" w:line="240" w:lineRule="auto"/>
              <w:jc w:val="center"/>
              <w:rPr>
                <w:lang w:val="en-US"/>
              </w:rPr>
            </w:pPr>
            <w:r w:rsidRPr="0083351E">
              <w:rPr>
                <w:lang w:val="en-US"/>
              </w:rPr>
              <w:t>47.9</w:t>
            </w:r>
          </w:p>
        </w:tc>
        <w:tc>
          <w:tcPr>
            <w:tcW w:w="1200" w:type="dxa"/>
            <w:tcBorders>
              <w:top w:val="single" w:sz="4" w:space="0" w:color="auto"/>
            </w:tcBorders>
            <w:shd w:val="clear" w:color="auto" w:fill="auto"/>
            <w:noWrap/>
            <w:vAlign w:val="bottom"/>
            <w:hideMark/>
          </w:tcPr>
          <w:p w14:paraId="1832188A" w14:textId="77777777" w:rsidR="00A300A8" w:rsidRPr="0083351E" w:rsidRDefault="00A300A8" w:rsidP="00A300A8">
            <w:pPr>
              <w:spacing w:after="0" w:line="240" w:lineRule="auto"/>
              <w:jc w:val="center"/>
              <w:rPr>
                <w:lang w:val="en-US"/>
              </w:rPr>
            </w:pPr>
            <w:r w:rsidRPr="0083351E">
              <w:rPr>
                <w:lang w:val="en-US"/>
              </w:rPr>
              <w:t>38.3</w:t>
            </w:r>
          </w:p>
        </w:tc>
      </w:tr>
      <w:tr w:rsidR="00A300A8" w:rsidRPr="0083351E" w14:paraId="275BB38E" w14:textId="77777777" w:rsidTr="00A300A8">
        <w:trPr>
          <w:trHeight w:val="330"/>
          <w:jc w:val="center"/>
        </w:trPr>
        <w:tc>
          <w:tcPr>
            <w:tcW w:w="1245" w:type="dxa"/>
            <w:shd w:val="clear" w:color="auto" w:fill="auto"/>
            <w:noWrap/>
            <w:vAlign w:val="bottom"/>
            <w:hideMark/>
          </w:tcPr>
          <w:p w14:paraId="50270B48" w14:textId="77777777" w:rsidR="00A300A8" w:rsidRPr="0083351E" w:rsidRDefault="00A300A8" w:rsidP="00A300A8">
            <w:pPr>
              <w:spacing w:after="0" w:line="240" w:lineRule="auto"/>
              <w:rPr>
                <w:lang w:val="en-US"/>
              </w:rPr>
            </w:pPr>
            <w:r w:rsidRPr="0083351E">
              <w:rPr>
                <w:lang w:val="en-US"/>
              </w:rPr>
              <w:t>England</w:t>
            </w:r>
          </w:p>
        </w:tc>
        <w:tc>
          <w:tcPr>
            <w:tcW w:w="1200" w:type="dxa"/>
            <w:shd w:val="clear" w:color="auto" w:fill="auto"/>
            <w:noWrap/>
            <w:vAlign w:val="bottom"/>
            <w:hideMark/>
          </w:tcPr>
          <w:p w14:paraId="04E896A3" w14:textId="77777777" w:rsidR="00A300A8" w:rsidRPr="0083351E" w:rsidRDefault="00A300A8" w:rsidP="00A300A8">
            <w:pPr>
              <w:spacing w:after="0" w:line="240" w:lineRule="auto"/>
              <w:jc w:val="center"/>
              <w:rPr>
                <w:lang w:val="en-US"/>
              </w:rPr>
            </w:pPr>
            <w:r w:rsidRPr="0083351E">
              <w:rPr>
                <w:lang w:val="en-US"/>
              </w:rPr>
              <w:t>5.2</w:t>
            </w:r>
          </w:p>
        </w:tc>
        <w:tc>
          <w:tcPr>
            <w:tcW w:w="1200" w:type="dxa"/>
            <w:shd w:val="clear" w:color="auto" w:fill="auto"/>
            <w:noWrap/>
            <w:vAlign w:val="bottom"/>
            <w:hideMark/>
          </w:tcPr>
          <w:p w14:paraId="69E797A5" w14:textId="77777777" w:rsidR="00A300A8" w:rsidRPr="0083351E" w:rsidRDefault="00A300A8" w:rsidP="00A300A8">
            <w:pPr>
              <w:spacing w:after="0" w:line="240" w:lineRule="auto"/>
              <w:jc w:val="center"/>
              <w:rPr>
                <w:lang w:val="en-US"/>
              </w:rPr>
            </w:pPr>
            <w:r w:rsidRPr="0083351E">
              <w:rPr>
                <w:lang w:val="en-US"/>
              </w:rPr>
              <w:t>5.5</w:t>
            </w:r>
          </w:p>
        </w:tc>
        <w:tc>
          <w:tcPr>
            <w:tcW w:w="1200" w:type="dxa"/>
            <w:shd w:val="clear" w:color="auto" w:fill="auto"/>
            <w:noWrap/>
            <w:vAlign w:val="bottom"/>
            <w:hideMark/>
          </w:tcPr>
          <w:p w14:paraId="74B18A20" w14:textId="77777777" w:rsidR="00A300A8" w:rsidRPr="0083351E" w:rsidRDefault="00A300A8" w:rsidP="00A300A8">
            <w:pPr>
              <w:spacing w:after="0" w:line="240" w:lineRule="auto"/>
              <w:jc w:val="center"/>
              <w:rPr>
                <w:lang w:val="en-US"/>
              </w:rPr>
            </w:pPr>
            <w:r w:rsidRPr="0083351E">
              <w:rPr>
                <w:lang w:val="en-US"/>
              </w:rPr>
              <w:t>81.2</w:t>
            </w:r>
          </w:p>
        </w:tc>
        <w:tc>
          <w:tcPr>
            <w:tcW w:w="1200" w:type="dxa"/>
            <w:shd w:val="clear" w:color="auto" w:fill="auto"/>
            <w:noWrap/>
            <w:vAlign w:val="bottom"/>
            <w:hideMark/>
          </w:tcPr>
          <w:p w14:paraId="5A0CF11F" w14:textId="77777777" w:rsidR="00A300A8" w:rsidRPr="0083351E" w:rsidRDefault="00A300A8" w:rsidP="00A300A8">
            <w:pPr>
              <w:spacing w:after="0" w:line="240" w:lineRule="auto"/>
              <w:jc w:val="center"/>
              <w:rPr>
                <w:lang w:val="en-US"/>
              </w:rPr>
            </w:pPr>
            <w:r w:rsidRPr="0083351E">
              <w:rPr>
                <w:lang w:val="en-US"/>
              </w:rPr>
              <w:t>81.4</w:t>
            </w:r>
          </w:p>
        </w:tc>
        <w:tc>
          <w:tcPr>
            <w:tcW w:w="1200" w:type="dxa"/>
            <w:shd w:val="clear" w:color="auto" w:fill="auto"/>
            <w:noWrap/>
            <w:vAlign w:val="bottom"/>
            <w:hideMark/>
          </w:tcPr>
          <w:p w14:paraId="3D8B2A13" w14:textId="77777777" w:rsidR="00A300A8" w:rsidRPr="0083351E" w:rsidRDefault="00A300A8" w:rsidP="00A300A8">
            <w:pPr>
              <w:spacing w:after="0" w:line="240" w:lineRule="auto"/>
              <w:jc w:val="center"/>
              <w:rPr>
                <w:lang w:val="en-US"/>
              </w:rPr>
            </w:pPr>
            <w:r w:rsidRPr="0083351E">
              <w:rPr>
                <w:lang w:val="en-US"/>
              </w:rPr>
              <w:t>50.8</w:t>
            </w:r>
          </w:p>
        </w:tc>
        <w:tc>
          <w:tcPr>
            <w:tcW w:w="1200" w:type="dxa"/>
            <w:shd w:val="clear" w:color="auto" w:fill="auto"/>
            <w:noWrap/>
            <w:vAlign w:val="bottom"/>
            <w:hideMark/>
          </w:tcPr>
          <w:p w14:paraId="1ED9DF64" w14:textId="77777777" w:rsidR="00A300A8" w:rsidRPr="0083351E" w:rsidRDefault="00A300A8" w:rsidP="00A300A8">
            <w:pPr>
              <w:spacing w:after="0" w:line="240" w:lineRule="auto"/>
              <w:jc w:val="center"/>
              <w:rPr>
                <w:lang w:val="en-US"/>
              </w:rPr>
            </w:pPr>
            <w:r w:rsidRPr="0083351E">
              <w:rPr>
                <w:lang w:val="en-US"/>
              </w:rPr>
              <w:t>52.6</w:t>
            </w:r>
          </w:p>
        </w:tc>
      </w:tr>
      <w:tr w:rsidR="00A300A8" w:rsidRPr="0083351E" w14:paraId="1CD301F6" w14:textId="77777777" w:rsidTr="00A300A8">
        <w:trPr>
          <w:trHeight w:val="330"/>
          <w:jc w:val="center"/>
        </w:trPr>
        <w:tc>
          <w:tcPr>
            <w:tcW w:w="1245" w:type="dxa"/>
            <w:shd w:val="clear" w:color="auto" w:fill="auto"/>
            <w:noWrap/>
            <w:vAlign w:val="bottom"/>
            <w:hideMark/>
          </w:tcPr>
          <w:p w14:paraId="04041938" w14:textId="77777777" w:rsidR="00A300A8" w:rsidRPr="0083351E" w:rsidRDefault="00A300A8" w:rsidP="00A300A8">
            <w:pPr>
              <w:spacing w:after="0" w:line="240" w:lineRule="auto"/>
              <w:rPr>
                <w:lang w:val="en-US"/>
              </w:rPr>
            </w:pPr>
            <w:r w:rsidRPr="0083351E">
              <w:rPr>
                <w:lang w:val="en-US"/>
              </w:rPr>
              <w:t>Austria</w:t>
            </w:r>
          </w:p>
        </w:tc>
        <w:tc>
          <w:tcPr>
            <w:tcW w:w="1200" w:type="dxa"/>
            <w:shd w:val="clear" w:color="auto" w:fill="auto"/>
            <w:noWrap/>
            <w:vAlign w:val="bottom"/>
            <w:hideMark/>
          </w:tcPr>
          <w:p w14:paraId="2C482986" w14:textId="77777777" w:rsidR="00A300A8" w:rsidRPr="0083351E" w:rsidRDefault="00A300A8" w:rsidP="00A300A8">
            <w:pPr>
              <w:spacing w:after="0" w:line="240" w:lineRule="auto"/>
              <w:jc w:val="center"/>
              <w:rPr>
                <w:lang w:val="en-US"/>
              </w:rPr>
            </w:pPr>
            <w:r w:rsidRPr="0083351E">
              <w:rPr>
                <w:lang w:val="en-US"/>
              </w:rPr>
              <w:t>4.8</w:t>
            </w:r>
          </w:p>
        </w:tc>
        <w:tc>
          <w:tcPr>
            <w:tcW w:w="1200" w:type="dxa"/>
            <w:shd w:val="clear" w:color="auto" w:fill="auto"/>
            <w:noWrap/>
            <w:vAlign w:val="bottom"/>
            <w:hideMark/>
          </w:tcPr>
          <w:p w14:paraId="676DCBA6" w14:textId="77777777" w:rsidR="00A300A8" w:rsidRPr="0083351E" w:rsidRDefault="00A300A8" w:rsidP="00A300A8">
            <w:pPr>
              <w:spacing w:after="0" w:line="240" w:lineRule="auto"/>
              <w:jc w:val="center"/>
              <w:rPr>
                <w:lang w:val="en-US"/>
              </w:rPr>
            </w:pPr>
            <w:r w:rsidRPr="0083351E">
              <w:rPr>
                <w:lang w:val="en-US"/>
              </w:rPr>
              <w:t>4.5</w:t>
            </w:r>
          </w:p>
        </w:tc>
        <w:tc>
          <w:tcPr>
            <w:tcW w:w="1200" w:type="dxa"/>
            <w:shd w:val="clear" w:color="auto" w:fill="auto"/>
            <w:noWrap/>
            <w:vAlign w:val="bottom"/>
            <w:hideMark/>
          </w:tcPr>
          <w:p w14:paraId="7A2A9490" w14:textId="77777777" w:rsidR="00A300A8" w:rsidRPr="0083351E" w:rsidRDefault="00A300A8" w:rsidP="00A300A8">
            <w:pPr>
              <w:spacing w:after="0" w:line="240" w:lineRule="auto"/>
              <w:jc w:val="center"/>
              <w:rPr>
                <w:lang w:val="en-US"/>
              </w:rPr>
            </w:pPr>
            <w:r w:rsidRPr="0083351E">
              <w:rPr>
                <w:lang w:val="en-US"/>
              </w:rPr>
              <w:t>61.8</w:t>
            </w:r>
          </w:p>
        </w:tc>
        <w:tc>
          <w:tcPr>
            <w:tcW w:w="1200" w:type="dxa"/>
            <w:shd w:val="clear" w:color="auto" w:fill="auto"/>
            <w:noWrap/>
            <w:vAlign w:val="bottom"/>
            <w:hideMark/>
          </w:tcPr>
          <w:p w14:paraId="4E9262C8" w14:textId="77777777" w:rsidR="00A300A8" w:rsidRPr="0083351E" w:rsidRDefault="00A300A8" w:rsidP="00A300A8">
            <w:pPr>
              <w:spacing w:after="0" w:line="240" w:lineRule="auto"/>
              <w:jc w:val="center"/>
              <w:rPr>
                <w:lang w:val="en-US"/>
              </w:rPr>
            </w:pPr>
            <w:r w:rsidRPr="0083351E">
              <w:rPr>
                <w:lang w:val="en-US"/>
              </w:rPr>
              <w:t>72.3</w:t>
            </w:r>
          </w:p>
        </w:tc>
        <w:tc>
          <w:tcPr>
            <w:tcW w:w="1200" w:type="dxa"/>
            <w:shd w:val="clear" w:color="auto" w:fill="auto"/>
            <w:noWrap/>
            <w:vAlign w:val="bottom"/>
            <w:hideMark/>
          </w:tcPr>
          <w:p w14:paraId="60E45FE8" w14:textId="77777777" w:rsidR="00A300A8" w:rsidRPr="0083351E" w:rsidRDefault="00A300A8" w:rsidP="00A300A8">
            <w:pPr>
              <w:spacing w:after="0" w:line="240" w:lineRule="auto"/>
              <w:jc w:val="center"/>
              <w:rPr>
                <w:lang w:val="en-US"/>
              </w:rPr>
            </w:pPr>
            <w:r w:rsidRPr="0083351E">
              <w:rPr>
                <w:lang w:val="en-US"/>
              </w:rPr>
              <w:t>38.4</w:t>
            </w:r>
          </w:p>
        </w:tc>
        <w:tc>
          <w:tcPr>
            <w:tcW w:w="1200" w:type="dxa"/>
            <w:shd w:val="clear" w:color="auto" w:fill="auto"/>
            <w:noWrap/>
            <w:vAlign w:val="bottom"/>
            <w:hideMark/>
          </w:tcPr>
          <w:p w14:paraId="34402B89" w14:textId="77777777" w:rsidR="00A300A8" w:rsidRPr="0083351E" w:rsidRDefault="00A300A8" w:rsidP="00A300A8">
            <w:pPr>
              <w:spacing w:after="0" w:line="240" w:lineRule="auto"/>
              <w:jc w:val="center"/>
              <w:rPr>
                <w:lang w:val="en-US"/>
              </w:rPr>
            </w:pPr>
            <w:r w:rsidRPr="0083351E">
              <w:rPr>
                <w:lang w:val="en-US"/>
              </w:rPr>
              <w:t>41.9</w:t>
            </w:r>
          </w:p>
        </w:tc>
      </w:tr>
      <w:tr w:rsidR="00A300A8" w:rsidRPr="0083351E" w14:paraId="614215D3" w14:textId="77777777" w:rsidTr="00A300A8">
        <w:trPr>
          <w:trHeight w:val="330"/>
          <w:jc w:val="center"/>
        </w:trPr>
        <w:tc>
          <w:tcPr>
            <w:tcW w:w="1245" w:type="dxa"/>
            <w:shd w:val="clear" w:color="auto" w:fill="auto"/>
            <w:noWrap/>
            <w:vAlign w:val="bottom"/>
            <w:hideMark/>
          </w:tcPr>
          <w:p w14:paraId="65FEF004" w14:textId="77777777" w:rsidR="00A300A8" w:rsidRPr="0083351E" w:rsidRDefault="00A300A8" w:rsidP="00A300A8">
            <w:pPr>
              <w:spacing w:after="0" w:line="240" w:lineRule="auto"/>
              <w:rPr>
                <w:lang w:val="en-US"/>
              </w:rPr>
            </w:pPr>
            <w:r w:rsidRPr="0083351E">
              <w:rPr>
                <w:lang w:val="en-US"/>
              </w:rPr>
              <w:t>Denmark</w:t>
            </w:r>
          </w:p>
        </w:tc>
        <w:tc>
          <w:tcPr>
            <w:tcW w:w="1200" w:type="dxa"/>
            <w:shd w:val="clear" w:color="auto" w:fill="auto"/>
            <w:noWrap/>
            <w:vAlign w:val="bottom"/>
            <w:hideMark/>
          </w:tcPr>
          <w:p w14:paraId="004AA565" w14:textId="77777777" w:rsidR="00A300A8" w:rsidRPr="0083351E" w:rsidRDefault="00A300A8" w:rsidP="00A300A8">
            <w:pPr>
              <w:spacing w:after="0" w:line="240" w:lineRule="auto"/>
              <w:jc w:val="center"/>
              <w:rPr>
                <w:lang w:val="en-US"/>
              </w:rPr>
            </w:pPr>
            <w:r w:rsidRPr="0083351E">
              <w:rPr>
                <w:lang w:val="en-US"/>
              </w:rPr>
              <w:t>8.9</w:t>
            </w:r>
          </w:p>
        </w:tc>
        <w:tc>
          <w:tcPr>
            <w:tcW w:w="1200" w:type="dxa"/>
            <w:shd w:val="clear" w:color="auto" w:fill="auto"/>
            <w:noWrap/>
            <w:vAlign w:val="bottom"/>
            <w:hideMark/>
          </w:tcPr>
          <w:p w14:paraId="4AB7C24C" w14:textId="77777777" w:rsidR="00A300A8" w:rsidRPr="0083351E" w:rsidRDefault="00A300A8" w:rsidP="00A300A8">
            <w:pPr>
              <w:spacing w:after="0" w:line="240" w:lineRule="auto"/>
              <w:jc w:val="center"/>
              <w:rPr>
                <w:lang w:val="en-US"/>
              </w:rPr>
            </w:pPr>
            <w:r w:rsidRPr="0083351E">
              <w:rPr>
                <w:lang w:val="en-US"/>
              </w:rPr>
              <w:t>12.0</w:t>
            </w:r>
          </w:p>
        </w:tc>
        <w:tc>
          <w:tcPr>
            <w:tcW w:w="1200" w:type="dxa"/>
            <w:shd w:val="clear" w:color="auto" w:fill="auto"/>
            <w:noWrap/>
            <w:vAlign w:val="bottom"/>
            <w:hideMark/>
          </w:tcPr>
          <w:p w14:paraId="06A5B6B4" w14:textId="77777777" w:rsidR="00A300A8" w:rsidRPr="0083351E" w:rsidRDefault="00A300A8" w:rsidP="00A300A8">
            <w:pPr>
              <w:spacing w:after="0" w:line="240" w:lineRule="auto"/>
              <w:jc w:val="center"/>
              <w:rPr>
                <w:lang w:val="en-US"/>
              </w:rPr>
            </w:pPr>
            <w:r w:rsidRPr="0083351E">
              <w:rPr>
                <w:lang w:val="en-US"/>
              </w:rPr>
              <w:t>77.5</w:t>
            </w:r>
          </w:p>
        </w:tc>
        <w:tc>
          <w:tcPr>
            <w:tcW w:w="1200" w:type="dxa"/>
            <w:shd w:val="clear" w:color="auto" w:fill="auto"/>
            <w:noWrap/>
            <w:vAlign w:val="bottom"/>
            <w:hideMark/>
          </w:tcPr>
          <w:p w14:paraId="1E5ED822" w14:textId="77777777" w:rsidR="00A300A8" w:rsidRPr="0083351E" w:rsidRDefault="00A300A8" w:rsidP="00A300A8">
            <w:pPr>
              <w:spacing w:after="0" w:line="240" w:lineRule="auto"/>
              <w:jc w:val="center"/>
              <w:rPr>
                <w:lang w:val="en-US"/>
              </w:rPr>
            </w:pPr>
            <w:r w:rsidRPr="0083351E">
              <w:rPr>
                <w:lang w:val="en-US"/>
              </w:rPr>
              <w:t>84.1</w:t>
            </w:r>
          </w:p>
        </w:tc>
        <w:tc>
          <w:tcPr>
            <w:tcW w:w="1200" w:type="dxa"/>
            <w:shd w:val="clear" w:color="auto" w:fill="auto"/>
            <w:noWrap/>
            <w:vAlign w:val="bottom"/>
            <w:hideMark/>
          </w:tcPr>
          <w:p w14:paraId="3796416E" w14:textId="77777777" w:rsidR="00A300A8" w:rsidRPr="0083351E" w:rsidRDefault="00A300A8" w:rsidP="00A300A8">
            <w:pPr>
              <w:spacing w:after="0" w:line="240" w:lineRule="auto"/>
              <w:jc w:val="center"/>
              <w:rPr>
                <w:lang w:val="en-US"/>
              </w:rPr>
            </w:pPr>
            <w:r w:rsidRPr="0083351E">
              <w:rPr>
                <w:lang w:val="en-US"/>
              </w:rPr>
              <w:t>52.0</w:t>
            </w:r>
          </w:p>
        </w:tc>
        <w:tc>
          <w:tcPr>
            <w:tcW w:w="1200" w:type="dxa"/>
            <w:shd w:val="clear" w:color="auto" w:fill="auto"/>
            <w:noWrap/>
            <w:vAlign w:val="bottom"/>
            <w:hideMark/>
          </w:tcPr>
          <w:p w14:paraId="1A58F1D4" w14:textId="77777777" w:rsidR="00A300A8" w:rsidRPr="0083351E" w:rsidRDefault="00A300A8" w:rsidP="00A300A8">
            <w:pPr>
              <w:spacing w:after="0" w:line="240" w:lineRule="auto"/>
              <w:jc w:val="center"/>
              <w:rPr>
                <w:lang w:val="en-US"/>
              </w:rPr>
            </w:pPr>
            <w:r w:rsidRPr="0083351E">
              <w:rPr>
                <w:lang w:val="en-US"/>
              </w:rPr>
              <w:t>56.8</w:t>
            </w:r>
          </w:p>
        </w:tc>
      </w:tr>
      <w:tr w:rsidR="00A300A8" w:rsidRPr="0083351E" w14:paraId="371C3898" w14:textId="77777777" w:rsidTr="00A300A8">
        <w:trPr>
          <w:trHeight w:val="330"/>
          <w:jc w:val="center"/>
        </w:trPr>
        <w:tc>
          <w:tcPr>
            <w:tcW w:w="1245" w:type="dxa"/>
            <w:shd w:val="clear" w:color="auto" w:fill="auto"/>
            <w:noWrap/>
            <w:vAlign w:val="bottom"/>
            <w:hideMark/>
          </w:tcPr>
          <w:p w14:paraId="3F4C2841" w14:textId="77777777" w:rsidR="00A300A8" w:rsidRPr="0083351E" w:rsidRDefault="00A300A8" w:rsidP="00A300A8">
            <w:pPr>
              <w:spacing w:after="0" w:line="240" w:lineRule="auto"/>
              <w:rPr>
                <w:lang w:val="en-US"/>
              </w:rPr>
            </w:pPr>
            <w:r w:rsidRPr="0083351E">
              <w:rPr>
                <w:lang w:val="en-US"/>
              </w:rPr>
              <w:t>Germany</w:t>
            </w:r>
          </w:p>
        </w:tc>
        <w:tc>
          <w:tcPr>
            <w:tcW w:w="1200" w:type="dxa"/>
            <w:shd w:val="clear" w:color="auto" w:fill="auto"/>
            <w:noWrap/>
            <w:vAlign w:val="bottom"/>
            <w:hideMark/>
          </w:tcPr>
          <w:p w14:paraId="67B10EF7" w14:textId="77777777" w:rsidR="00A300A8" w:rsidRPr="0083351E" w:rsidRDefault="00A300A8" w:rsidP="00A300A8">
            <w:pPr>
              <w:spacing w:after="0" w:line="240" w:lineRule="auto"/>
              <w:jc w:val="center"/>
              <w:rPr>
                <w:lang w:val="en-US"/>
              </w:rPr>
            </w:pPr>
            <w:r w:rsidRPr="0083351E">
              <w:rPr>
                <w:lang w:val="en-US"/>
              </w:rPr>
              <w:t>12.5</w:t>
            </w:r>
          </w:p>
        </w:tc>
        <w:tc>
          <w:tcPr>
            <w:tcW w:w="1200" w:type="dxa"/>
            <w:shd w:val="clear" w:color="auto" w:fill="auto"/>
            <w:noWrap/>
            <w:vAlign w:val="bottom"/>
            <w:hideMark/>
          </w:tcPr>
          <w:p w14:paraId="0E981344" w14:textId="77777777" w:rsidR="00A300A8" w:rsidRPr="0083351E" w:rsidRDefault="00A300A8" w:rsidP="00A300A8">
            <w:pPr>
              <w:spacing w:after="0" w:line="240" w:lineRule="auto"/>
              <w:jc w:val="center"/>
              <w:rPr>
                <w:lang w:val="en-US"/>
              </w:rPr>
            </w:pPr>
            <w:r w:rsidRPr="0083351E">
              <w:rPr>
                <w:lang w:val="en-US"/>
              </w:rPr>
              <w:t>14.0</w:t>
            </w:r>
          </w:p>
        </w:tc>
        <w:tc>
          <w:tcPr>
            <w:tcW w:w="1200" w:type="dxa"/>
            <w:shd w:val="clear" w:color="auto" w:fill="auto"/>
            <w:noWrap/>
            <w:vAlign w:val="bottom"/>
            <w:hideMark/>
          </w:tcPr>
          <w:p w14:paraId="7B27E301" w14:textId="77777777" w:rsidR="00A300A8" w:rsidRPr="0083351E" w:rsidRDefault="00A300A8" w:rsidP="00A300A8">
            <w:pPr>
              <w:spacing w:after="0" w:line="240" w:lineRule="auto"/>
              <w:jc w:val="center"/>
              <w:rPr>
                <w:lang w:val="en-US"/>
              </w:rPr>
            </w:pPr>
            <w:r w:rsidRPr="0083351E">
              <w:rPr>
                <w:lang w:val="en-US"/>
              </w:rPr>
              <w:t>70.6</w:t>
            </w:r>
          </w:p>
        </w:tc>
        <w:tc>
          <w:tcPr>
            <w:tcW w:w="1200" w:type="dxa"/>
            <w:shd w:val="clear" w:color="auto" w:fill="auto"/>
            <w:noWrap/>
            <w:vAlign w:val="bottom"/>
            <w:hideMark/>
          </w:tcPr>
          <w:p w14:paraId="443C8C42" w14:textId="77777777" w:rsidR="00A300A8" w:rsidRPr="0083351E" w:rsidRDefault="00A300A8" w:rsidP="00A300A8">
            <w:pPr>
              <w:spacing w:after="0" w:line="240" w:lineRule="auto"/>
              <w:jc w:val="center"/>
              <w:rPr>
                <w:lang w:val="en-US"/>
              </w:rPr>
            </w:pPr>
            <w:r w:rsidRPr="0083351E">
              <w:rPr>
                <w:lang w:val="en-US"/>
              </w:rPr>
              <w:t>81.3</w:t>
            </w:r>
          </w:p>
        </w:tc>
        <w:tc>
          <w:tcPr>
            <w:tcW w:w="1200" w:type="dxa"/>
            <w:shd w:val="clear" w:color="auto" w:fill="auto"/>
            <w:noWrap/>
            <w:vAlign w:val="bottom"/>
            <w:hideMark/>
          </w:tcPr>
          <w:p w14:paraId="61DD9338" w14:textId="77777777" w:rsidR="00A300A8" w:rsidRPr="0083351E" w:rsidRDefault="00A300A8" w:rsidP="00A300A8">
            <w:pPr>
              <w:spacing w:after="0" w:line="240" w:lineRule="auto"/>
              <w:jc w:val="center"/>
              <w:rPr>
                <w:lang w:val="en-US"/>
              </w:rPr>
            </w:pPr>
            <w:r w:rsidRPr="0083351E">
              <w:rPr>
                <w:lang w:val="en-US"/>
              </w:rPr>
              <w:t>47.1</w:t>
            </w:r>
          </w:p>
        </w:tc>
        <w:tc>
          <w:tcPr>
            <w:tcW w:w="1200" w:type="dxa"/>
            <w:shd w:val="clear" w:color="auto" w:fill="auto"/>
            <w:noWrap/>
            <w:vAlign w:val="bottom"/>
            <w:hideMark/>
          </w:tcPr>
          <w:p w14:paraId="0C65C3FB" w14:textId="77777777" w:rsidR="00A300A8" w:rsidRPr="0083351E" w:rsidRDefault="00A300A8" w:rsidP="00A300A8">
            <w:pPr>
              <w:spacing w:after="0" w:line="240" w:lineRule="auto"/>
              <w:jc w:val="center"/>
              <w:rPr>
                <w:lang w:val="en-US"/>
              </w:rPr>
            </w:pPr>
            <w:r w:rsidRPr="0083351E">
              <w:rPr>
                <w:lang w:val="en-US"/>
              </w:rPr>
              <w:t>54.6</w:t>
            </w:r>
          </w:p>
        </w:tc>
      </w:tr>
      <w:tr w:rsidR="00A300A8" w:rsidRPr="0083351E" w14:paraId="0C8CE61E" w14:textId="77777777" w:rsidTr="00A300A8">
        <w:trPr>
          <w:trHeight w:val="330"/>
          <w:jc w:val="center"/>
        </w:trPr>
        <w:tc>
          <w:tcPr>
            <w:tcW w:w="1245" w:type="dxa"/>
            <w:shd w:val="clear" w:color="auto" w:fill="auto"/>
            <w:noWrap/>
            <w:vAlign w:val="bottom"/>
            <w:hideMark/>
          </w:tcPr>
          <w:p w14:paraId="50B3F2D7" w14:textId="77777777" w:rsidR="00A300A8" w:rsidRPr="0083351E" w:rsidRDefault="00A300A8" w:rsidP="00A300A8">
            <w:pPr>
              <w:spacing w:after="0" w:line="240" w:lineRule="auto"/>
              <w:rPr>
                <w:lang w:val="en-US"/>
              </w:rPr>
            </w:pPr>
            <w:r w:rsidRPr="0083351E">
              <w:rPr>
                <w:lang w:val="en-US"/>
              </w:rPr>
              <w:t>Italy</w:t>
            </w:r>
          </w:p>
        </w:tc>
        <w:tc>
          <w:tcPr>
            <w:tcW w:w="1200" w:type="dxa"/>
            <w:shd w:val="clear" w:color="auto" w:fill="auto"/>
            <w:noWrap/>
            <w:vAlign w:val="bottom"/>
            <w:hideMark/>
          </w:tcPr>
          <w:p w14:paraId="2277F0DB" w14:textId="77777777" w:rsidR="00A300A8" w:rsidRPr="0083351E" w:rsidRDefault="00A300A8" w:rsidP="00A300A8">
            <w:pPr>
              <w:spacing w:after="0" w:line="240" w:lineRule="auto"/>
              <w:jc w:val="center"/>
              <w:rPr>
                <w:lang w:val="en-US"/>
              </w:rPr>
            </w:pPr>
            <w:r w:rsidRPr="0083351E">
              <w:rPr>
                <w:lang w:val="en-US"/>
              </w:rPr>
              <w:t>10.4</w:t>
            </w:r>
          </w:p>
        </w:tc>
        <w:tc>
          <w:tcPr>
            <w:tcW w:w="1200" w:type="dxa"/>
            <w:shd w:val="clear" w:color="auto" w:fill="auto"/>
            <w:noWrap/>
            <w:vAlign w:val="bottom"/>
            <w:hideMark/>
          </w:tcPr>
          <w:p w14:paraId="6E5FD7B9" w14:textId="77777777" w:rsidR="00A300A8" w:rsidRPr="0083351E" w:rsidRDefault="00A300A8" w:rsidP="00A300A8">
            <w:pPr>
              <w:spacing w:after="0" w:line="240" w:lineRule="auto"/>
              <w:jc w:val="center"/>
              <w:rPr>
                <w:lang w:val="en-US"/>
              </w:rPr>
            </w:pPr>
            <w:r w:rsidRPr="0083351E">
              <w:rPr>
                <w:lang w:val="en-US"/>
              </w:rPr>
              <w:t>7.1</w:t>
            </w:r>
          </w:p>
        </w:tc>
        <w:tc>
          <w:tcPr>
            <w:tcW w:w="1200" w:type="dxa"/>
            <w:shd w:val="clear" w:color="auto" w:fill="auto"/>
            <w:noWrap/>
            <w:vAlign w:val="bottom"/>
            <w:hideMark/>
          </w:tcPr>
          <w:p w14:paraId="6DE3D010" w14:textId="77777777" w:rsidR="00A300A8" w:rsidRPr="0083351E" w:rsidRDefault="00A300A8" w:rsidP="00A300A8">
            <w:pPr>
              <w:spacing w:after="0" w:line="240" w:lineRule="auto"/>
              <w:jc w:val="center"/>
              <w:rPr>
                <w:lang w:val="en-US"/>
              </w:rPr>
            </w:pPr>
            <w:r w:rsidRPr="0083351E">
              <w:rPr>
                <w:lang w:val="en-US"/>
              </w:rPr>
              <w:t>69.1</w:t>
            </w:r>
          </w:p>
        </w:tc>
        <w:tc>
          <w:tcPr>
            <w:tcW w:w="1200" w:type="dxa"/>
            <w:shd w:val="clear" w:color="auto" w:fill="auto"/>
            <w:noWrap/>
            <w:vAlign w:val="bottom"/>
            <w:hideMark/>
          </w:tcPr>
          <w:p w14:paraId="57B1D964" w14:textId="77777777" w:rsidR="00A300A8" w:rsidRPr="0083351E" w:rsidRDefault="00A300A8" w:rsidP="00A300A8">
            <w:pPr>
              <w:spacing w:after="0" w:line="240" w:lineRule="auto"/>
              <w:jc w:val="center"/>
              <w:rPr>
                <w:lang w:val="en-US"/>
              </w:rPr>
            </w:pPr>
            <w:r w:rsidRPr="0083351E">
              <w:rPr>
                <w:lang w:val="en-US"/>
              </w:rPr>
              <w:t>81.7</w:t>
            </w:r>
          </w:p>
        </w:tc>
        <w:tc>
          <w:tcPr>
            <w:tcW w:w="1200" w:type="dxa"/>
            <w:shd w:val="clear" w:color="auto" w:fill="auto"/>
            <w:noWrap/>
            <w:vAlign w:val="bottom"/>
            <w:hideMark/>
          </w:tcPr>
          <w:p w14:paraId="5CEDBA9A" w14:textId="77777777" w:rsidR="00A300A8" w:rsidRPr="0083351E" w:rsidRDefault="00A300A8" w:rsidP="00A300A8">
            <w:pPr>
              <w:spacing w:after="0" w:line="240" w:lineRule="auto"/>
              <w:jc w:val="center"/>
              <w:rPr>
                <w:lang w:val="en-US"/>
              </w:rPr>
            </w:pPr>
            <w:r w:rsidRPr="0083351E">
              <w:rPr>
                <w:lang w:val="en-US"/>
              </w:rPr>
              <w:t>36.7</w:t>
            </w:r>
          </w:p>
        </w:tc>
        <w:tc>
          <w:tcPr>
            <w:tcW w:w="1200" w:type="dxa"/>
            <w:shd w:val="clear" w:color="auto" w:fill="auto"/>
            <w:noWrap/>
            <w:vAlign w:val="bottom"/>
            <w:hideMark/>
          </w:tcPr>
          <w:p w14:paraId="271C87A7" w14:textId="77777777" w:rsidR="00A300A8" w:rsidRPr="0083351E" w:rsidRDefault="00A300A8" w:rsidP="00A300A8">
            <w:pPr>
              <w:spacing w:after="0" w:line="240" w:lineRule="auto"/>
              <w:jc w:val="center"/>
              <w:rPr>
                <w:lang w:val="en-US"/>
              </w:rPr>
            </w:pPr>
            <w:r w:rsidRPr="0083351E">
              <w:rPr>
                <w:lang w:val="en-US"/>
              </w:rPr>
              <w:t>43.5</w:t>
            </w:r>
          </w:p>
        </w:tc>
      </w:tr>
      <w:tr w:rsidR="00A300A8" w:rsidRPr="0083351E" w14:paraId="00BE3FF2" w14:textId="77777777" w:rsidTr="00A300A8">
        <w:trPr>
          <w:trHeight w:val="330"/>
          <w:jc w:val="center"/>
        </w:trPr>
        <w:tc>
          <w:tcPr>
            <w:tcW w:w="1245" w:type="dxa"/>
            <w:shd w:val="clear" w:color="auto" w:fill="auto"/>
            <w:noWrap/>
            <w:vAlign w:val="bottom"/>
            <w:hideMark/>
          </w:tcPr>
          <w:p w14:paraId="1464B536" w14:textId="77777777" w:rsidR="00A300A8" w:rsidRPr="0083351E" w:rsidRDefault="00A300A8" w:rsidP="00A300A8">
            <w:pPr>
              <w:spacing w:after="0" w:line="240" w:lineRule="auto"/>
              <w:rPr>
                <w:lang w:val="en-US"/>
              </w:rPr>
            </w:pPr>
            <w:r w:rsidRPr="0083351E">
              <w:rPr>
                <w:lang w:val="en-US"/>
              </w:rPr>
              <w:t>Sweden</w:t>
            </w:r>
          </w:p>
        </w:tc>
        <w:tc>
          <w:tcPr>
            <w:tcW w:w="1200" w:type="dxa"/>
            <w:shd w:val="clear" w:color="auto" w:fill="auto"/>
            <w:noWrap/>
            <w:vAlign w:val="bottom"/>
            <w:hideMark/>
          </w:tcPr>
          <w:p w14:paraId="7688A7D0" w14:textId="77777777" w:rsidR="00A300A8" w:rsidRPr="0083351E" w:rsidRDefault="00A300A8" w:rsidP="00A300A8">
            <w:pPr>
              <w:spacing w:after="0" w:line="240" w:lineRule="auto"/>
              <w:jc w:val="center"/>
              <w:rPr>
                <w:lang w:val="en-US"/>
              </w:rPr>
            </w:pPr>
            <w:r w:rsidRPr="0083351E">
              <w:rPr>
                <w:lang w:val="en-US"/>
              </w:rPr>
              <w:t>11.0</w:t>
            </w:r>
          </w:p>
        </w:tc>
        <w:tc>
          <w:tcPr>
            <w:tcW w:w="1200" w:type="dxa"/>
            <w:shd w:val="clear" w:color="auto" w:fill="auto"/>
            <w:noWrap/>
            <w:vAlign w:val="bottom"/>
            <w:hideMark/>
          </w:tcPr>
          <w:p w14:paraId="739AD68A" w14:textId="77777777" w:rsidR="00A300A8" w:rsidRPr="0083351E" w:rsidRDefault="00A300A8" w:rsidP="00A300A8">
            <w:pPr>
              <w:spacing w:after="0" w:line="240" w:lineRule="auto"/>
              <w:jc w:val="center"/>
              <w:rPr>
                <w:lang w:val="en-US"/>
              </w:rPr>
            </w:pPr>
            <w:r w:rsidRPr="0083351E">
              <w:rPr>
                <w:lang w:val="en-US"/>
              </w:rPr>
              <w:t>12.7</w:t>
            </w:r>
          </w:p>
        </w:tc>
        <w:tc>
          <w:tcPr>
            <w:tcW w:w="1200" w:type="dxa"/>
            <w:shd w:val="clear" w:color="auto" w:fill="auto"/>
            <w:noWrap/>
            <w:vAlign w:val="bottom"/>
            <w:hideMark/>
          </w:tcPr>
          <w:p w14:paraId="16254F44" w14:textId="77777777" w:rsidR="00A300A8" w:rsidRPr="0083351E" w:rsidRDefault="00A300A8" w:rsidP="00A300A8">
            <w:pPr>
              <w:spacing w:after="0" w:line="240" w:lineRule="auto"/>
              <w:jc w:val="center"/>
              <w:rPr>
                <w:lang w:val="en-US"/>
              </w:rPr>
            </w:pPr>
            <w:r w:rsidRPr="0083351E">
              <w:rPr>
                <w:lang w:val="en-US"/>
              </w:rPr>
              <w:t>80.9</w:t>
            </w:r>
          </w:p>
        </w:tc>
        <w:tc>
          <w:tcPr>
            <w:tcW w:w="1200" w:type="dxa"/>
            <w:shd w:val="clear" w:color="auto" w:fill="auto"/>
            <w:noWrap/>
            <w:vAlign w:val="bottom"/>
            <w:hideMark/>
          </w:tcPr>
          <w:p w14:paraId="305EA32B" w14:textId="77777777" w:rsidR="00A300A8" w:rsidRPr="0083351E" w:rsidRDefault="00A300A8" w:rsidP="00A300A8">
            <w:pPr>
              <w:spacing w:after="0" w:line="240" w:lineRule="auto"/>
              <w:jc w:val="center"/>
              <w:rPr>
                <w:lang w:val="en-US"/>
              </w:rPr>
            </w:pPr>
            <w:r w:rsidRPr="0083351E">
              <w:rPr>
                <w:lang w:val="en-US"/>
              </w:rPr>
              <w:t>90.3</w:t>
            </w:r>
          </w:p>
        </w:tc>
        <w:tc>
          <w:tcPr>
            <w:tcW w:w="1200" w:type="dxa"/>
            <w:shd w:val="clear" w:color="auto" w:fill="auto"/>
            <w:noWrap/>
            <w:vAlign w:val="bottom"/>
            <w:hideMark/>
          </w:tcPr>
          <w:p w14:paraId="39A67CB1" w14:textId="77777777" w:rsidR="00A300A8" w:rsidRPr="0083351E" w:rsidRDefault="00A300A8" w:rsidP="00A300A8">
            <w:pPr>
              <w:spacing w:after="0" w:line="240" w:lineRule="auto"/>
              <w:jc w:val="center"/>
              <w:rPr>
                <w:lang w:val="en-US"/>
              </w:rPr>
            </w:pPr>
            <w:r w:rsidRPr="0083351E">
              <w:rPr>
                <w:lang w:val="en-US"/>
              </w:rPr>
              <w:t>61.7</w:t>
            </w:r>
          </w:p>
        </w:tc>
        <w:tc>
          <w:tcPr>
            <w:tcW w:w="1200" w:type="dxa"/>
            <w:shd w:val="clear" w:color="auto" w:fill="auto"/>
            <w:noWrap/>
            <w:vAlign w:val="bottom"/>
            <w:hideMark/>
          </w:tcPr>
          <w:p w14:paraId="430A647F" w14:textId="77777777" w:rsidR="00A300A8" w:rsidRPr="0083351E" w:rsidRDefault="00A300A8" w:rsidP="00A300A8">
            <w:pPr>
              <w:spacing w:after="0" w:line="240" w:lineRule="auto"/>
              <w:jc w:val="center"/>
              <w:rPr>
                <w:lang w:val="en-US"/>
              </w:rPr>
            </w:pPr>
            <w:r w:rsidRPr="0083351E">
              <w:rPr>
                <w:lang w:val="en-US"/>
              </w:rPr>
              <w:t>69.4</w:t>
            </w:r>
          </w:p>
        </w:tc>
      </w:tr>
      <w:tr w:rsidR="00A300A8" w:rsidRPr="0083351E" w14:paraId="020493AA" w14:textId="77777777" w:rsidTr="00A300A8">
        <w:trPr>
          <w:trHeight w:val="330"/>
          <w:jc w:val="center"/>
        </w:trPr>
        <w:tc>
          <w:tcPr>
            <w:tcW w:w="1245" w:type="dxa"/>
            <w:tcBorders>
              <w:bottom w:val="single" w:sz="4" w:space="0" w:color="auto"/>
            </w:tcBorders>
            <w:shd w:val="clear" w:color="auto" w:fill="auto"/>
            <w:noWrap/>
            <w:vAlign w:val="bottom"/>
            <w:hideMark/>
          </w:tcPr>
          <w:p w14:paraId="1DA7D84B" w14:textId="77777777" w:rsidR="00A300A8" w:rsidRPr="0083351E" w:rsidRDefault="00A300A8" w:rsidP="00A300A8">
            <w:pPr>
              <w:spacing w:after="0" w:line="240" w:lineRule="auto"/>
              <w:rPr>
                <w:lang w:val="en-US"/>
              </w:rPr>
            </w:pPr>
            <w:r w:rsidRPr="0083351E">
              <w:rPr>
                <w:lang w:val="en-US"/>
              </w:rPr>
              <w:t>Switzerland</w:t>
            </w:r>
          </w:p>
        </w:tc>
        <w:tc>
          <w:tcPr>
            <w:tcW w:w="1200" w:type="dxa"/>
            <w:tcBorders>
              <w:bottom w:val="single" w:sz="4" w:space="0" w:color="auto"/>
            </w:tcBorders>
            <w:shd w:val="clear" w:color="auto" w:fill="auto"/>
            <w:noWrap/>
            <w:vAlign w:val="bottom"/>
            <w:hideMark/>
          </w:tcPr>
          <w:p w14:paraId="4B21839F" w14:textId="77777777" w:rsidR="00A300A8" w:rsidRPr="0083351E" w:rsidRDefault="00A300A8" w:rsidP="00A300A8">
            <w:pPr>
              <w:spacing w:after="0" w:line="240" w:lineRule="auto"/>
              <w:jc w:val="center"/>
              <w:rPr>
                <w:lang w:val="en-US"/>
              </w:rPr>
            </w:pPr>
            <w:r w:rsidRPr="0083351E">
              <w:rPr>
                <w:lang w:val="en-US"/>
              </w:rPr>
              <w:t>31.3</w:t>
            </w:r>
          </w:p>
        </w:tc>
        <w:tc>
          <w:tcPr>
            <w:tcW w:w="1200" w:type="dxa"/>
            <w:tcBorders>
              <w:bottom w:val="single" w:sz="4" w:space="0" w:color="auto"/>
            </w:tcBorders>
            <w:shd w:val="clear" w:color="auto" w:fill="auto"/>
            <w:noWrap/>
            <w:vAlign w:val="bottom"/>
            <w:hideMark/>
          </w:tcPr>
          <w:p w14:paraId="5FC34FF3" w14:textId="77777777" w:rsidR="00A300A8" w:rsidRPr="0083351E" w:rsidRDefault="00A300A8" w:rsidP="00A300A8">
            <w:pPr>
              <w:spacing w:after="0" w:line="240" w:lineRule="auto"/>
              <w:jc w:val="center"/>
              <w:rPr>
                <w:lang w:val="en-US"/>
              </w:rPr>
            </w:pPr>
            <w:r w:rsidRPr="0083351E">
              <w:rPr>
                <w:lang w:val="en-US"/>
              </w:rPr>
              <w:t>23.7</w:t>
            </w:r>
          </w:p>
        </w:tc>
        <w:tc>
          <w:tcPr>
            <w:tcW w:w="1200" w:type="dxa"/>
            <w:tcBorders>
              <w:bottom w:val="single" w:sz="4" w:space="0" w:color="auto"/>
            </w:tcBorders>
            <w:shd w:val="clear" w:color="auto" w:fill="auto"/>
            <w:noWrap/>
            <w:vAlign w:val="bottom"/>
            <w:hideMark/>
          </w:tcPr>
          <w:p w14:paraId="62DF160F" w14:textId="77777777" w:rsidR="00A300A8" w:rsidRPr="0083351E" w:rsidRDefault="00A300A8" w:rsidP="00A300A8">
            <w:pPr>
              <w:spacing w:after="0" w:line="240" w:lineRule="auto"/>
              <w:jc w:val="center"/>
              <w:rPr>
                <w:lang w:val="en-US"/>
              </w:rPr>
            </w:pPr>
            <w:r w:rsidRPr="0083351E">
              <w:rPr>
                <w:lang w:val="en-US"/>
              </w:rPr>
              <w:t>89.2</w:t>
            </w:r>
          </w:p>
        </w:tc>
        <w:tc>
          <w:tcPr>
            <w:tcW w:w="1200" w:type="dxa"/>
            <w:tcBorders>
              <w:bottom w:val="single" w:sz="4" w:space="0" w:color="auto"/>
            </w:tcBorders>
            <w:shd w:val="clear" w:color="auto" w:fill="auto"/>
            <w:noWrap/>
            <w:vAlign w:val="bottom"/>
            <w:hideMark/>
          </w:tcPr>
          <w:p w14:paraId="235E3629" w14:textId="77777777" w:rsidR="00A300A8" w:rsidRPr="0083351E" w:rsidRDefault="00A300A8" w:rsidP="00A300A8">
            <w:pPr>
              <w:spacing w:after="0" w:line="240" w:lineRule="auto"/>
              <w:jc w:val="center"/>
              <w:rPr>
                <w:lang w:val="en-US"/>
              </w:rPr>
            </w:pPr>
            <w:r w:rsidRPr="0083351E">
              <w:rPr>
                <w:lang w:val="en-US"/>
              </w:rPr>
              <w:t>88.6</w:t>
            </w:r>
          </w:p>
        </w:tc>
        <w:tc>
          <w:tcPr>
            <w:tcW w:w="1200" w:type="dxa"/>
            <w:tcBorders>
              <w:bottom w:val="single" w:sz="4" w:space="0" w:color="auto"/>
            </w:tcBorders>
            <w:shd w:val="clear" w:color="auto" w:fill="auto"/>
            <w:noWrap/>
            <w:vAlign w:val="bottom"/>
            <w:hideMark/>
          </w:tcPr>
          <w:p w14:paraId="70508E45" w14:textId="77777777" w:rsidR="00A300A8" w:rsidRPr="0083351E" w:rsidRDefault="00A300A8" w:rsidP="00A300A8">
            <w:pPr>
              <w:spacing w:after="0" w:line="240" w:lineRule="auto"/>
              <w:jc w:val="center"/>
              <w:rPr>
                <w:lang w:val="en-US"/>
              </w:rPr>
            </w:pPr>
            <w:r w:rsidRPr="0083351E">
              <w:rPr>
                <w:lang w:val="en-US"/>
              </w:rPr>
              <w:t>69.9</w:t>
            </w:r>
          </w:p>
        </w:tc>
        <w:tc>
          <w:tcPr>
            <w:tcW w:w="1200" w:type="dxa"/>
            <w:tcBorders>
              <w:bottom w:val="single" w:sz="4" w:space="0" w:color="auto"/>
            </w:tcBorders>
            <w:shd w:val="clear" w:color="auto" w:fill="auto"/>
            <w:noWrap/>
            <w:vAlign w:val="bottom"/>
            <w:hideMark/>
          </w:tcPr>
          <w:p w14:paraId="5D6EE2ED" w14:textId="77777777" w:rsidR="00A300A8" w:rsidRPr="0083351E" w:rsidRDefault="00A300A8" w:rsidP="00A300A8">
            <w:pPr>
              <w:spacing w:after="0" w:line="240" w:lineRule="auto"/>
              <w:jc w:val="center"/>
              <w:rPr>
                <w:lang w:val="en-US"/>
              </w:rPr>
            </w:pPr>
            <w:r w:rsidRPr="0083351E">
              <w:rPr>
                <w:lang w:val="en-US"/>
              </w:rPr>
              <w:t>77.3</w:t>
            </w:r>
          </w:p>
        </w:tc>
      </w:tr>
    </w:tbl>
    <w:p w14:paraId="04A19403" w14:textId="549DADC6" w:rsidR="00A300A8" w:rsidRPr="0083351E" w:rsidRDefault="00A300A8" w:rsidP="00A300A8">
      <w:pPr>
        <w:pStyle w:val="Caption"/>
        <w:rPr>
          <w:lang w:val="en-US"/>
        </w:rPr>
      </w:pPr>
      <w:bookmarkStart w:id="53" w:name="_Ref515279743"/>
      <w:proofErr w:type="gramStart"/>
      <w:r w:rsidRPr="0083351E">
        <w:rPr>
          <w:lang w:val="en-US"/>
        </w:rPr>
        <w:t xml:space="preserve">Table </w:t>
      </w:r>
      <w:r w:rsidR="00710974" w:rsidRPr="0083351E">
        <w:rPr>
          <w:lang w:val="en-US"/>
        </w:rPr>
        <w:fldChar w:fldCharType="begin"/>
      </w:r>
      <w:r w:rsidR="00710974" w:rsidRPr="0083351E">
        <w:rPr>
          <w:lang w:val="en-US"/>
        </w:rPr>
        <w:instrText xml:space="preserve"> SEQ Table \* ARABIC </w:instrText>
      </w:r>
      <w:r w:rsidR="00710974" w:rsidRPr="0083351E">
        <w:rPr>
          <w:lang w:val="en-US"/>
        </w:rPr>
        <w:fldChar w:fldCharType="separate"/>
      </w:r>
      <w:r w:rsidR="0083351E">
        <w:rPr>
          <w:noProof/>
          <w:lang w:val="en-US"/>
        </w:rPr>
        <w:t>2</w:t>
      </w:r>
      <w:r w:rsidR="00710974" w:rsidRPr="0083351E">
        <w:rPr>
          <w:noProof/>
          <w:lang w:val="en-US"/>
        </w:rPr>
        <w:fldChar w:fldCharType="end"/>
      </w:r>
      <w:bookmarkEnd w:id="53"/>
      <w:r w:rsidRPr="0083351E">
        <w:rPr>
          <w:lang w:val="en-US"/>
        </w:rPr>
        <w:t>: Changing employment transitions between waves for those in poor health.</w:t>
      </w:r>
      <w:proofErr w:type="gramEnd"/>
    </w:p>
    <w:p w14:paraId="45B7F3DC" w14:textId="77777777" w:rsidR="00A300A8" w:rsidRPr="0083351E" w:rsidRDefault="00A300A8" w:rsidP="00A300A8">
      <w:pPr>
        <w:pStyle w:val="BelowTable"/>
        <w:ind w:left="284" w:right="373"/>
        <w:rPr>
          <w:lang w:val="en-US"/>
        </w:rPr>
      </w:pPr>
      <w:r w:rsidRPr="0083351E">
        <w:rPr>
          <w:lang w:val="en-US"/>
        </w:rPr>
        <w:t xml:space="preserve">Note: Numbers are percentages.  </w:t>
      </w:r>
      <w:r w:rsidRPr="0083351E">
        <w:rPr>
          <w:vertAlign w:val="superscript"/>
          <w:lang w:val="en-US"/>
        </w:rPr>
        <w:t>1</w:t>
      </w:r>
      <w:r w:rsidRPr="0083351E">
        <w:rPr>
          <w:lang w:val="en-US"/>
        </w:rPr>
        <w:t xml:space="preserve"> ‘Recruitment rate’ refers to the proportion of those out-of-work at the baseline wave who move into work at the follow-up wave; </w:t>
      </w:r>
      <w:r w:rsidRPr="0083351E">
        <w:rPr>
          <w:vertAlign w:val="superscript"/>
          <w:lang w:val="en-US"/>
        </w:rPr>
        <w:t>2</w:t>
      </w:r>
      <w:r w:rsidRPr="0083351E">
        <w:rPr>
          <w:lang w:val="en-US"/>
        </w:rPr>
        <w:t xml:space="preserve"> ‘Retention rate’ refers to the proportion of those working at the baseline wave who stay working at the follow-up wave; </w:t>
      </w:r>
      <w:r w:rsidRPr="0083351E">
        <w:rPr>
          <w:vertAlign w:val="superscript"/>
          <w:lang w:val="en-US"/>
        </w:rPr>
        <w:t>3</w:t>
      </w:r>
      <w:r w:rsidRPr="0083351E">
        <w:rPr>
          <w:lang w:val="en-US"/>
        </w:rPr>
        <w:t xml:space="preserve"> ‘Baseline’ refers to the proportion of respondents who are working at the baseline wave.</w:t>
      </w:r>
    </w:p>
    <w:p w14:paraId="3D13154F" w14:textId="6E39ED47" w:rsidR="00A300A8" w:rsidRPr="0083351E" w:rsidRDefault="00A300A8" w:rsidP="00A300A8">
      <w:pPr>
        <w:pStyle w:val="Text"/>
        <w:rPr>
          <w:rFonts w:ascii="Arial" w:hAnsi="Arial" w:cs="Arial"/>
          <w:lang w:val="en-US"/>
        </w:rPr>
      </w:pPr>
      <w:r w:rsidRPr="0083351E">
        <w:rPr>
          <w:rFonts w:ascii="Arial" w:hAnsi="Arial" w:cs="Arial"/>
          <w:lang w:val="en-US"/>
        </w:rPr>
        <w:t>Finally, we separat</w:t>
      </w:r>
      <w:r w:rsidR="00D672A2">
        <w:rPr>
          <w:rFonts w:ascii="Arial" w:hAnsi="Arial" w:cs="Arial"/>
          <w:lang w:val="en-US"/>
        </w:rPr>
        <w:t>e</w:t>
      </w:r>
      <w:r w:rsidRPr="0083351E">
        <w:rPr>
          <w:rFonts w:ascii="Arial" w:hAnsi="Arial" w:cs="Arial"/>
          <w:lang w:val="en-US"/>
        </w:rPr>
        <w:t xml:space="preserve"> out different non-working statuses in Online Appendix </w:t>
      </w:r>
      <w:r w:rsidR="00FD4F19" w:rsidRPr="0083351E">
        <w:rPr>
          <w:rFonts w:ascii="Arial" w:hAnsi="Arial" w:cs="Arial"/>
          <w:lang w:val="en-US"/>
        </w:rPr>
        <w:t>A5</w:t>
      </w:r>
      <w:r w:rsidRPr="0083351E">
        <w:rPr>
          <w:rFonts w:ascii="Arial" w:hAnsi="Arial" w:cs="Arial"/>
          <w:lang w:val="en-US"/>
        </w:rPr>
        <w:t xml:space="preserve">. Figure A5 shows that in a few countries (notably Switzerland, Denmark, and Germany) the share of persons who started to work between waves increased, however these changes were modest. We also observe a decrease in the share of retirees among the non-working </w:t>
      </w:r>
      <w:r w:rsidRPr="0083351E">
        <w:rPr>
          <w:rFonts w:ascii="Arial" w:hAnsi="Arial" w:cs="Arial"/>
          <w:lang w:val="en-US"/>
        </w:rPr>
        <w:lastRenderedPageBreak/>
        <w:t xml:space="preserve">population in some countries. The shift is particularly pronounced in Austria and can be linked to the pension reforms that were implemented in 2000 and especially 2004 with the aim of restricting access to early retirement </w:t>
      </w:r>
      <w:r w:rsidR="00BA4633">
        <w:rPr>
          <w:rFonts w:ascii="Arial" w:hAnsi="Arial" w:cs="Arial"/>
          <w:lang w:val="en-US"/>
        </w:rPr>
        <w:fldChar w:fldCharType="begin"/>
      </w:r>
      <w:r w:rsidR="00BA4633">
        <w:rPr>
          <w:rFonts w:ascii="Arial" w:hAnsi="Arial" w:cs="Arial"/>
          <w:lang w:val="en-US"/>
        </w:rPr>
        <w:instrText xml:space="preserve"> ADDIN EN.CITE &lt;EndNote&gt;&lt;Cite&gt;&lt;Author&gt;Busemeyer&lt;/Author&gt;&lt;Year&gt;2005&lt;/Year&gt;&lt;RecNum&gt;3128&lt;/RecNum&gt;&lt;DisplayText&gt;(Busemeyer, 2005)&lt;/DisplayText&gt;&lt;record&gt;&lt;rec-number&gt;3128&lt;/rec-number&gt;&lt;foreign-keys&gt;&lt;key app="EN" db-id="5xatt0094rr92mepzaexd2xzx29appesae0a" timestamp="1529929430"&gt;3128&lt;/key&gt;&lt;/foreign-keys&gt;&lt;ref-type name="Journal Article"&gt;17&lt;/ref-type&gt;&lt;contributors&gt;&lt;authors&gt;&lt;author&gt;Busemeyer, M. R.&lt;/author&gt;&lt;/authors&gt;&lt;/contributors&gt;&lt;titles&gt;&lt;title&gt;Pension reform in Germany and Austria: system change vs. quantitative retrenchment&lt;/title&gt;&lt;secondary-title&gt;West European Politics&lt;/secondary-title&gt;&lt;/titles&gt;&lt;periodical&gt;&lt;full-title&gt;West European Politics&lt;/full-title&gt;&lt;/periodical&gt;&lt;pages&gt;569-591&lt;/pages&gt;&lt;volume&gt;28&lt;/volume&gt;&lt;number&gt;3&lt;/number&gt;&lt;dates&gt;&lt;year&gt;2005&lt;/year&gt;&lt;/dates&gt;&lt;urls&gt;&lt;/urls&gt;&lt;/record&gt;&lt;/Cite&gt;&lt;/EndNote&gt;</w:instrText>
      </w:r>
      <w:r w:rsidR="00BA4633">
        <w:rPr>
          <w:rFonts w:ascii="Arial" w:hAnsi="Arial" w:cs="Arial"/>
          <w:lang w:val="en-US"/>
        </w:rPr>
        <w:fldChar w:fldCharType="separate"/>
      </w:r>
      <w:r w:rsidR="00BA4633">
        <w:rPr>
          <w:rFonts w:ascii="Arial" w:hAnsi="Arial" w:cs="Arial"/>
          <w:noProof/>
          <w:lang w:val="en-US"/>
        </w:rPr>
        <w:t>(Busemeyer, 2005)</w:t>
      </w:r>
      <w:r w:rsidR="00BA4633">
        <w:rPr>
          <w:rFonts w:ascii="Arial" w:hAnsi="Arial" w:cs="Arial"/>
          <w:lang w:val="en-US"/>
        </w:rPr>
        <w:fldChar w:fldCharType="end"/>
      </w:r>
      <w:r w:rsidRPr="0083351E">
        <w:rPr>
          <w:rFonts w:ascii="Arial" w:hAnsi="Arial" w:cs="Arial"/>
          <w:lang w:val="en-US"/>
        </w:rPr>
        <w:t xml:space="preserve">. The strong increase in unemployment suggests that, for a considerable number of those affected by the pension reforms, a substitution between early retirement and unemployment took place.     </w:t>
      </w:r>
    </w:p>
    <w:p w14:paraId="4B36D366" w14:textId="15157593" w:rsidR="00A300A8" w:rsidRPr="0083351E" w:rsidRDefault="00A300A8" w:rsidP="00A300A8">
      <w:pPr>
        <w:pStyle w:val="Heading2"/>
        <w:rPr>
          <w:lang w:val="en-US"/>
        </w:rPr>
      </w:pPr>
      <w:r w:rsidRPr="0083351E">
        <w:rPr>
          <w:lang w:val="en-US"/>
        </w:rPr>
        <w:t>5. Exploring trends using contextual data</w:t>
      </w:r>
    </w:p>
    <w:p w14:paraId="7C185A4E" w14:textId="41E0E444" w:rsidR="007847EB" w:rsidRPr="0083351E" w:rsidRDefault="007847EB" w:rsidP="001904FB">
      <w:pPr>
        <w:pStyle w:val="Heading3"/>
        <w:rPr>
          <w:lang w:val="en-US"/>
        </w:rPr>
      </w:pPr>
      <w:r w:rsidRPr="0083351E">
        <w:rPr>
          <w:lang w:val="en-US"/>
        </w:rPr>
        <w:t>5.</w:t>
      </w:r>
      <w:r w:rsidR="00E33A5F" w:rsidRPr="0083351E">
        <w:rPr>
          <w:lang w:val="en-US"/>
        </w:rPr>
        <w:t>1</w:t>
      </w:r>
      <w:r w:rsidRPr="0083351E">
        <w:rPr>
          <w:lang w:val="en-US"/>
        </w:rPr>
        <w:t xml:space="preserve"> The economic recession</w:t>
      </w:r>
    </w:p>
    <w:p w14:paraId="4D47DC89" w14:textId="4C489099" w:rsidR="00A4384F" w:rsidRPr="0083351E" w:rsidRDefault="00D92A47" w:rsidP="001904FB">
      <w:pPr>
        <w:rPr>
          <w:lang w:val="en-US"/>
        </w:rPr>
      </w:pPr>
      <w:r w:rsidRPr="0083351E">
        <w:rPr>
          <w:lang w:val="en-US"/>
        </w:rPr>
        <w:t>T</w:t>
      </w:r>
      <w:r w:rsidR="007847EB" w:rsidRPr="0083351E">
        <w:rPr>
          <w:lang w:val="en-US"/>
        </w:rPr>
        <w:t xml:space="preserve">his section </w:t>
      </w:r>
      <w:r w:rsidR="009E2071" w:rsidRPr="0083351E">
        <w:rPr>
          <w:lang w:val="en-US"/>
        </w:rPr>
        <w:t xml:space="preserve">considers how far </w:t>
      </w:r>
      <w:r w:rsidR="00C866DB" w:rsidRPr="0083351E">
        <w:rPr>
          <w:lang w:val="en-US"/>
        </w:rPr>
        <w:t xml:space="preserve">our findings </w:t>
      </w:r>
      <w:r w:rsidRPr="0083351E">
        <w:rPr>
          <w:lang w:val="en-US"/>
        </w:rPr>
        <w:t xml:space="preserve">above </w:t>
      </w:r>
      <w:r w:rsidR="00C866DB" w:rsidRPr="0083351E">
        <w:rPr>
          <w:lang w:val="en-US"/>
        </w:rPr>
        <w:t xml:space="preserve">can be explained through </w:t>
      </w:r>
      <w:r w:rsidR="007847EB" w:rsidRPr="0083351E">
        <w:rPr>
          <w:lang w:val="en-US"/>
        </w:rPr>
        <w:t>macroeconomic trends</w:t>
      </w:r>
      <w:r w:rsidRPr="0083351E">
        <w:rPr>
          <w:lang w:val="en-US"/>
        </w:rPr>
        <w:t>, given that our period of study includes the Great Recession and its aftermath</w:t>
      </w:r>
      <w:r w:rsidR="007847EB" w:rsidRPr="0083351E">
        <w:rPr>
          <w:lang w:val="en-US"/>
        </w:rPr>
        <w:t>.</w:t>
      </w:r>
      <w:r w:rsidR="00936735" w:rsidRPr="0083351E">
        <w:rPr>
          <w:lang w:val="en-US"/>
        </w:rPr>
        <w:t xml:space="preserve"> </w:t>
      </w:r>
      <w:r w:rsidR="007847EB" w:rsidRPr="0083351E">
        <w:rPr>
          <w:lang w:val="en-US"/>
        </w:rPr>
        <w:t xml:space="preserve">In Europe, the crisis had a longer duration than in the </w:t>
      </w:r>
      <w:r w:rsidR="009E2071" w:rsidRPr="0083351E">
        <w:rPr>
          <w:lang w:val="en-US"/>
        </w:rPr>
        <w:t>US</w:t>
      </w:r>
      <w:r w:rsidR="007847EB" w:rsidRPr="0083351E">
        <w:rPr>
          <w:lang w:val="en-US"/>
        </w:rPr>
        <w:t>, resulting in a ‘double-dip’ recession in several countries</w:t>
      </w:r>
      <w:r w:rsidR="007C014E" w:rsidRPr="0083351E">
        <w:rPr>
          <w:lang w:val="en-US"/>
        </w:rPr>
        <w:t xml:space="preserve">, </w:t>
      </w:r>
      <w:r w:rsidR="00447E91" w:rsidRPr="0083351E">
        <w:rPr>
          <w:lang w:val="en-US"/>
        </w:rPr>
        <w:t xml:space="preserve">including </w:t>
      </w:r>
      <w:r w:rsidR="007847EB" w:rsidRPr="0083351E">
        <w:rPr>
          <w:lang w:val="en-US"/>
        </w:rPr>
        <w:t xml:space="preserve">Italy. As we can see in Table </w:t>
      </w:r>
      <w:r w:rsidR="009E2071" w:rsidRPr="0083351E">
        <w:rPr>
          <w:lang w:val="en-US"/>
        </w:rPr>
        <w:t xml:space="preserve">2 </w:t>
      </w:r>
      <w:r w:rsidR="007847EB" w:rsidRPr="0083351E">
        <w:rPr>
          <w:lang w:val="en-US"/>
        </w:rPr>
        <w:t xml:space="preserve">below, in </w:t>
      </w:r>
      <w:r w:rsidR="00341515" w:rsidRPr="0083351E">
        <w:rPr>
          <w:lang w:val="en-US"/>
        </w:rPr>
        <w:t xml:space="preserve">some </w:t>
      </w:r>
      <w:r w:rsidR="007847EB" w:rsidRPr="0083351E">
        <w:rPr>
          <w:lang w:val="en-US"/>
        </w:rPr>
        <w:t xml:space="preserve">countries the overall employment </w:t>
      </w:r>
      <w:r w:rsidR="009E2071" w:rsidRPr="0083351E">
        <w:rPr>
          <w:lang w:val="en-US"/>
        </w:rPr>
        <w:t>rate</w:t>
      </w:r>
      <w:r w:rsidR="007847EB" w:rsidRPr="0083351E">
        <w:rPr>
          <w:lang w:val="en-US"/>
        </w:rPr>
        <w:t xml:space="preserve"> in 2015 still compared unfavorably to 2008</w:t>
      </w:r>
      <w:r w:rsidR="009E2071" w:rsidRPr="0083351E">
        <w:rPr>
          <w:lang w:val="en-US"/>
        </w:rPr>
        <w:t xml:space="preserve">, and </w:t>
      </w:r>
      <w:r w:rsidR="007847EB" w:rsidRPr="0083351E">
        <w:rPr>
          <w:lang w:val="en-US"/>
        </w:rPr>
        <w:t xml:space="preserve">GDP levels were </w:t>
      </w:r>
      <w:r w:rsidR="009E2071" w:rsidRPr="0083351E">
        <w:rPr>
          <w:lang w:val="en-US"/>
        </w:rPr>
        <w:t xml:space="preserve">either </w:t>
      </w:r>
      <w:r w:rsidR="007847EB" w:rsidRPr="0083351E">
        <w:rPr>
          <w:lang w:val="en-US"/>
        </w:rPr>
        <w:t xml:space="preserve">still below the pre-crisis level </w:t>
      </w:r>
      <w:r w:rsidR="009E2071" w:rsidRPr="0083351E">
        <w:rPr>
          <w:lang w:val="en-US"/>
        </w:rPr>
        <w:t xml:space="preserve">or </w:t>
      </w:r>
      <w:r w:rsidR="007847EB" w:rsidRPr="0083351E">
        <w:rPr>
          <w:lang w:val="en-US"/>
        </w:rPr>
        <w:t xml:space="preserve">had increased only modestly. </w:t>
      </w:r>
      <w:r w:rsidR="001904FB" w:rsidRPr="0083351E">
        <w:rPr>
          <w:lang w:val="en-US"/>
        </w:rPr>
        <w:t>Elsewhere in Europe</w:t>
      </w:r>
      <w:r w:rsidR="00341515" w:rsidRPr="0083351E">
        <w:rPr>
          <w:lang w:val="en-US"/>
        </w:rPr>
        <w:t xml:space="preserve"> (particularly in Germany, Sweden</w:t>
      </w:r>
      <w:r w:rsidR="00D672A2">
        <w:rPr>
          <w:lang w:val="en-US"/>
        </w:rPr>
        <w:t>,</w:t>
      </w:r>
      <w:r w:rsidR="00341515" w:rsidRPr="0083351E">
        <w:rPr>
          <w:lang w:val="en-US"/>
        </w:rPr>
        <w:t xml:space="preserve"> and the UK)</w:t>
      </w:r>
      <w:r w:rsidR="001904FB" w:rsidRPr="0083351E">
        <w:rPr>
          <w:lang w:val="en-US"/>
        </w:rPr>
        <w:t>, the macroeconomic indicators provide a more positive picture. Perhaps surprisingly, in all the countries included in our sample, the employment rate of those aged 50-</w:t>
      </w:r>
      <w:r w:rsidR="00D672A2">
        <w:rPr>
          <w:lang w:val="en-US"/>
        </w:rPr>
        <w:t>64 showed a more favo</w:t>
      </w:r>
      <w:r w:rsidR="001904FB" w:rsidRPr="0083351E">
        <w:rPr>
          <w:lang w:val="en-US"/>
        </w:rPr>
        <w:t>rable development 2008-2015 than the overall employment rate</w:t>
      </w:r>
      <w:r w:rsidR="00A77588" w:rsidRPr="0083351E">
        <w:rPr>
          <w:lang w:val="en-US"/>
        </w:rPr>
        <w:t xml:space="preserve">, </w:t>
      </w:r>
      <w:r w:rsidR="00A4384F" w:rsidRPr="0083351E">
        <w:rPr>
          <w:lang w:val="en-US"/>
        </w:rPr>
        <w:t xml:space="preserve">and in no country was the older working-age employment rate lower in 2004 than 2015, </w:t>
      </w:r>
      <w:r w:rsidR="00A77588" w:rsidRPr="0083351E">
        <w:rPr>
          <w:lang w:val="en-US"/>
        </w:rPr>
        <w:t xml:space="preserve">reflecting a wider medium-term trend </w:t>
      </w:r>
      <w:r w:rsidR="00BA4633">
        <w:rPr>
          <w:lang w:val="en-US"/>
        </w:rPr>
        <w:fldChar w:fldCharType="begin"/>
      </w:r>
      <w:r w:rsidR="00BA4633">
        <w:rPr>
          <w:lang w:val="en-US"/>
        </w:rPr>
        <w:instrText xml:space="preserve"> ADDIN EN.CITE &lt;EndNote&gt;&lt;Cite&gt;&lt;Author&gt;Coile&lt;/Author&gt;&lt;Year&gt;2015&lt;/Year&gt;&lt;RecNum&gt;3272&lt;/RecNum&gt;&lt;DisplayText&gt;(Coile, 2015)&lt;/DisplayText&gt;&lt;record&gt;&lt;rec-number&gt;3272&lt;/rec-number&gt;&lt;foreign-keys&gt;&lt;key app="EN" db-id="5xatt0094rr92mepzaexd2xzx29appesae0a" timestamp="1547318842"&gt;3272&lt;/key&gt;&lt;/foreign-keys&gt;&lt;ref-type name="Journal Article"&gt;17&lt;/ref-type&gt;&lt;contributors&gt;&lt;authors&gt;&lt;author&gt;Coile, Courtney C.&lt;/author&gt;&lt;/authors&gt;&lt;/contributors&gt;&lt;titles&gt;&lt;title&gt;Economic determinants of workers&amp;apos; retirement decisions&lt;/title&gt;&lt;secondary-title&gt;Journal of Economic Surveys&lt;/secondary-title&gt;&lt;/titles&gt;&lt;periodical&gt;&lt;full-title&gt;Journal of Economic Surveys&lt;/full-title&gt;&lt;/periodical&gt;&lt;pages&gt;830-853&lt;/pages&gt;&lt;volume&gt;29&lt;/volume&gt;&lt;number&gt;4&lt;/number&gt;&lt;dates&gt;&lt;year&gt;2015&lt;/year&gt;&lt;/dates&gt;&lt;urls&gt;&lt;related-urls&gt;&lt;url&gt;https://onlinelibrary.wiley.com/doi/abs/10.1111/joes.12115&lt;/url&gt;&lt;/related-urls&gt;&lt;/urls&gt;&lt;electronic-resource-num&gt;doi:10.1111/joes.12115&lt;/electronic-resource-num&gt;&lt;/record&gt;&lt;/Cite&gt;&lt;/EndNote&gt;</w:instrText>
      </w:r>
      <w:r w:rsidR="00BA4633">
        <w:rPr>
          <w:lang w:val="en-US"/>
        </w:rPr>
        <w:fldChar w:fldCharType="separate"/>
      </w:r>
      <w:r w:rsidR="00BA4633">
        <w:rPr>
          <w:noProof/>
          <w:lang w:val="en-US"/>
        </w:rPr>
        <w:t>(Coile, 2015)</w:t>
      </w:r>
      <w:r w:rsidR="00BA4633">
        <w:rPr>
          <w:lang w:val="en-US"/>
        </w:rPr>
        <w:fldChar w:fldCharType="end"/>
      </w:r>
      <w:r w:rsidR="001904FB" w:rsidRPr="0083351E">
        <w:rPr>
          <w:lang w:val="en-US"/>
        </w:rPr>
        <w:t xml:space="preserve">. </w:t>
      </w:r>
    </w:p>
    <w:p w14:paraId="16E5A05D" w14:textId="77777777" w:rsidR="00A4384F" w:rsidRPr="0083351E" w:rsidRDefault="00A4384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lang w:val="en-US"/>
        </w:rPr>
      </w:pPr>
      <w:r w:rsidRPr="0083351E">
        <w:rPr>
          <w:lang w:val="en-US"/>
        </w:rPr>
        <w:br w:type="page"/>
      </w:r>
    </w:p>
    <w:tbl>
      <w:tblPr>
        <w:tblW w:w="7885" w:type="dxa"/>
        <w:jc w:val="center"/>
        <w:tblInd w:w="108" w:type="dxa"/>
        <w:tblLook w:val="04A0" w:firstRow="1" w:lastRow="0" w:firstColumn="1" w:lastColumn="0" w:noHBand="0" w:noVBand="1"/>
      </w:tblPr>
      <w:tblGrid>
        <w:gridCol w:w="1708"/>
        <w:gridCol w:w="958"/>
        <w:gridCol w:w="958"/>
        <w:gridCol w:w="1039"/>
        <w:gridCol w:w="1096"/>
        <w:gridCol w:w="982"/>
        <w:gridCol w:w="1144"/>
      </w:tblGrid>
      <w:tr w:rsidR="00A4384F" w:rsidRPr="0083351E" w14:paraId="1C62F4EB" w14:textId="77777777" w:rsidTr="00D672A2">
        <w:trPr>
          <w:trHeight w:val="640"/>
          <w:jc w:val="center"/>
        </w:trPr>
        <w:tc>
          <w:tcPr>
            <w:tcW w:w="1708" w:type="dxa"/>
            <w:tcBorders>
              <w:top w:val="single" w:sz="4" w:space="0" w:color="auto"/>
              <w:left w:val="nil"/>
              <w:bottom w:val="nil"/>
              <w:right w:val="single" w:sz="4" w:space="0" w:color="auto"/>
            </w:tcBorders>
            <w:shd w:val="clear" w:color="auto" w:fill="auto"/>
            <w:noWrap/>
            <w:vAlign w:val="center"/>
            <w:hideMark/>
          </w:tcPr>
          <w:p w14:paraId="70AADE0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lastRenderedPageBreak/>
              <w:t> </w:t>
            </w:r>
          </w:p>
        </w:tc>
        <w:tc>
          <w:tcPr>
            <w:tcW w:w="1916" w:type="dxa"/>
            <w:gridSpan w:val="2"/>
            <w:tcBorders>
              <w:top w:val="single" w:sz="4" w:space="0" w:color="auto"/>
              <w:left w:val="nil"/>
              <w:bottom w:val="nil"/>
              <w:right w:val="single" w:sz="4" w:space="0" w:color="000000"/>
            </w:tcBorders>
            <w:shd w:val="clear" w:color="auto" w:fill="auto"/>
            <w:vAlign w:val="center"/>
            <w:hideMark/>
          </w:tcPr>
          <w:p w14:paraId="66146977" w14:textId="499B2BE2"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GDP</w:t>
            </w:r>
            <w:r w:rsidR="00D672A2" w:rsidRPr="00D672A2">
              <w:rPr>
                <w:rFonts w:eastAsia="Times New Roman"/>
                <w:bCs/>
                <w:bdr w:val="none" w:sz="0" w:space="0" w:color="auto"/>
                <w:vertAlign w:val="superscript"/>
                <w:lang w:val="en-US"/>
              </w:rPr>
              <w:t>1</w:t>
            </w:r>
            <w:r w:rsidRPr="0083351E">
              <w:rPr>
                <w:rFonts w:eastAsia="Times New Roman"/>
                <w:bdr w:val="none" w:sz="0" w:space="0" w:color="auto"/>
                <w:lang w:val="en-US"/>
              </w:rPr>
              <w:br/>
            </w:r>
            <w:r w:rsidRPr="0083351E">
              <w:rPr>
                <w:rFonts w:eastAsia="Times New Roman"/>
                <w:i/>
                <w:iCs/>
                <w:bdr w:val="none" w:sz="0" w:space="0" w:color="auto"/>
                <w:lang w:val="en-US"/>
              </w:rPr>
              <w:t>(base year=100</w:t>
            </w:r>
            <w:r w:rsidRPr="0083351E">
              <w:rPr>
                <w:rFonts w:eastAsia="Times New Roman"/>
                <w:bdr w:val="none" w:sz="0" w:space="0" w:color="auto"/>
                <w:lang w:val="en-US"/>
              </w:rPr>
              <w:t>)</w:t>
            </w:r>
          </w:p>
        </w:tc>
        <w:tc>
          <w:tcPr>
            <w:tcW w:w="2135" w:type="dxa"/>
            <w:gridSpan w:val="2"/>
            <w:tcBorders>
              <w:top w:val="single" w:sz="4" w:space="0" w:color="auto"/>
              <w:left w:val="nil"/>
              <w:bottom w:val="nil"/>
              <w:right w:val="single" w:sz="4" w:space="0" w:color="000000"/>
            </w:tcBorders>
            <w:shd w:val="clear" w:color="auto" w:fill="auto"/>
            <w:vAlign w:val="center"/>
            <w:hideMark/>
          </w:tcPr>
          <w:p w14:paraId="381ED99D" w14:textId="11821451"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Employment rate</w:t>
            </w:r>
            <w:r w:rsidR="00D672A2">
              <w:rPr>
                <w:rFonts w:eastAsia="Times New Roman"/>
                <w:bCs/>
                <w:bdr w:val="none" w:sz="0" w:space="0" w:color="auto"/>
                <w:vertAlign w:val="superscript"/>
                <w:lang w:val="en-US"/>
              </w:rPr>
              <w:t>2</w:t>
            </w:r>
            <w:r w:rsidRPr="0083351E">
              <w:rPr>
                <w:rFonts w:eastAsia="Times New Roman"/>
                <w:b/>
                <w:bCs/>
                <w:bdr w:val="none" w:sz="0" w:space="0" w:color="auto"/>
                <w:lang w:val="en-US"/>
              </w:rPr>
              <w:t xml:space="preserve"> (15-64), </w:t>
            </w:r>
            <w:r w:rsidRPr="0083351E">
              <w:rPr>
                <w:rFonts w:eastAsia="Times New Roman"/>
                <w:bdr w:val="none" w:sz="0" w:space="0" w:color="auto"/>
                <w:lang w:val="en-US"/>
              </w:rPr>
              <w:t>%</w:t>
            </w:r>
          </w:p>
        </w:tc>
        <w:tc>
          <w:tcPr>
            <w:tcW w:w="2126" w:type="dxa"/>
            <w:gridSpan w:val="2"/>
            <w:tcBorders>
              <w:top w:val="single" w:sz="4" w:space="0" w:color="auto"/>
              <w:left w:val="nil"/>
              <w:bottom w:val="nil"/>
              <w:right w:val="nil"/>
            </w:tcBorders>
            <w:shd w:val="clear" w:color="auto" w:fill="auto"/>
            <w:vAlign w:val="center"/>
            <w:hideMark/>
          </w:tcPr>
          <w:p w14:paraId="128F3EA5" w14:textId="499C0F0B" w:rsidR="00A4384F" w:rsidRPr="0083351E" w:rsidRDefault="00A4384F" w:rsidP="00D672A2">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Employment rate</w:t>
            </w:r>
            <w:r w:rsidR="00D672A2" w:rsidRPr="00D672A2">
              <w:rPr>
                <w:rFonts w:eastAsia="Times New Roman"/>
                <w:bCs/>
                <w:bdr w:val="none" w:sz="0" w:space="0" w:color="auto"/>
                <w:vertAlign w:val="superscript"/>
                <w:lang w:val="en-US"/>
              </w:rPr>
              <w:t>3</w:t>
            </w:r>
            <w:r w:rsidRPr="0083351E">
              <w:rPr>
                <w:rFonts w:eastAsia="Times New Roman"/>
                <w:b/>
                <w:bCs/>
                <w:bdr w:val="none" w:sz="0" w:space="0" w:color="auto"/>
                <w:lang w:val="en-US"/>
              </w:rPr>
              <w:t xml:space="preserve"> (50-64)</w:t>
            </w:r>
            <w:r w:rsidRPr="0083351E">
              <w:rPr>
                <w:rFonts w:eastAsia="Times New Roman"/>
                <w:bdr w:val="none" w:sz="0" w:space="0" w:color="auto"/>
                <w:lang w:val="en-US"/>
              </w:rPr>
              <w:t>, %</w:t>
            </w:r>
          </w:p>
        </w:tc>
      </w:tr>
      <w:tr w:rsidR="00A4384F" w:rsidRPr="0083351E" w14:paraId="421D16AD" w14:textId="77777777" w:rsidTr="00D672A2">
        <w:trPr>
          <w:trHeight w:val="630"/>
          <w:jc w:val="center"/>
        </w:trPr>
        <w:tc>
          <w:tcPr>
            <w:tcW w:w="1708" w:type="dxa"/>
            <w:tcBorders>
              <w:top w:val="nil"/>
              <w:left w:val="nil"/>
              <w:bottom w:val="single" w:sz="4" w:space="0" w:color="auto"/>
              <w:right w:val="single" w:sz="4" w:space="0" w:color="auto"/>
            </w:tcBorders>
            <w:shd w:val="clear" w:color="auto" w:fill="auto"/>
            <w:noWrap/>
            <w:vAlign w:val="center"/>
            <w:hideMark/>
          </w:tcPr>
          <w:p w14:paraId="1B5A9EF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 </w:t>
            </w:r>
          </w:p>
        </w:tc>
        <w:tc>
          <w:tcPr>
            <w:tcW w:w="958" w:type="dxa"/>
            <w:tcBorders>
              <w:top w:val="nil"/>
              <w:left w:val="nil"/>
              <w:bottom w:val="single" w:sz="4" w:space="0" w:color="auto"/>
              <w:right w:val="nil"/>
            </w:tcBorders>
            <w:shd w:val="clear" w:color="auto" w:fill="auto"/>
            <w:vAlign w:val="center"/>
            <w:hideMark/>
          </w:tcPr>
          <w:p w14:paraId="7E90F0B2"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7</w:t>
            </w:r>
            <w:r w:rsidRPr="0083351E">
              <w:rPr>
                <w:rFonts w:eastAsia="Times New Roman"/>
                <w:bdr w:val="none" w:sz="0" w:space="0" w:color="auto"/>
                <w:lang w:val="en-US"/>
              </w:rPr>
              <w:br/>
              <w:t>-2015</w:t>
            </w:r>
          </w:p>
        </w:tc>
        <w:tc>
          <w:tcPr>
            <w:tcW w:w="958" w:type="dxa"/>
            <w:tcBorders>
              <w:top w:val="nil"/>
              <w:left w:val="nil"/>
              <w:bottom w:val="single" w:sz="4" w:space="0" w:color="auto"/>
              <w:right w:val="single" w:sz="4" w:space="0" w:color="auto"/>
            </w:tcBorders>
            <w:shd w:val="clear" w:color="auto" w:fill="auto"/>
            <w:vAlign w:val="center"/>
            <w:hideMark/>
          </w:tcPr>
          <w:p w14:paraId="196ED8B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4</w:t>
            </w:r>
            <w:r w:rsidRPr="0083351E">
              <w:rPr>
                <w:rFonts w:eastAsia="Times New Roman"/>
                <w:bdr w:val="none" w:sz="0" w:space="0" w:color="auto"/>
                <w:lang w:val="en-US"/>
              </w:rPr>
              <w:br/>
              <w:t>-2015</w:t>
            </w:r>
          </w:p>
        </w:tc>
        <w:tc>
          <w:tcPr>
            <w:tcW w:w="1039" w:type="dxa"/>
            <w:tcBorders>
              <w:top w:val="nil"/>
              <w:left w:val="nil"/>
              <w:bottom w:val="single" w:sz="4" w:space="0" w:color="auto"/>
              <w:right w:val="nil"/>
            </w:tcBorders>
            <w:shd w:val="clear" w:color="auto" w:fill="auto"/>
            <w:vAlign w:val="center"/>
            <w:hideMark/>
          </w:tcPr>
          <w:p w14:paraId="4C7DE96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8</w:t>
            </w:r>
            <w:r w:rsidRPr="0083351E">
              <w:rPr>
                <w:rFonts w:eastAsia="Times New Roman"/>
                <w:bdr w:val="none" w:sz="0" w:space="0" w:color="auto"/>
                <w:lang w:val="en-US"/>
              </w:rPr>
              <w:br/>
              <w:t>-2015</w:t>
            </w:r>
          </w:p>
        </w:tc>
        <w:tc>
          <w:tcPr>
            <w:tcW w:w="1096" w:type="dxa"/>
            <w:tcBorders>
              <w:top w:val="nil"/>
              <w:left w:val="nil"/>
              <w:bottom w:val="single" w:sz="4" w:space="0" w:color="auto"/>
              <w:right w:val="single" w:sz="4" w:space="0" w:color="auto"/>
            </w:tcBorders>
            <w:shd w:val="clear" w:color="auto" w:fill="auto"/>
            <w:vAlign w:val="center"/>
            <w:hideMark/>
          </w:tcPr>
          <w:p w14:paraId="15711D32"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4</w:t>
            </w:r>
            <w:r w:rsidRPr="0083351E">
              <w:rPr>
                <w:rFonts w:eastAsia="Times New Roman"/>
                <w:bdr w:val="none" w:sz="0" w:space="0" w:color="auto"/>
                <w:lang w:val="en-US"/>
              </w:rPr>
              <w:br/>
              <w:t>-2015</w:t>
            </w:r>
          </w:p>
        </w:tc>
        <w:tc>
          <w:tcPr>
            <w:tcW w:w="982" w:type="dxa"/>
            <w:tcBorders>
              <w:top w:val="nil"/>
              <w:left w:val="nil"/>
              <w:bottom w:val="single" w:sz="4" w:space="0" w:color="auto"/>
              <w:right w:val="nil"/>
            </w:tcBorders>
            <w:shd w:val="clear" w:color="auto" w:fill="auto"/>
            <w:vAlign w:val="center"/>
            <w:hideMark/>
          </w:tcPr>
          <w:p w14:paraId="2F79C0C9"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8</w:t>
            </w:r>
            <w:r w:rsidRPr="0083351E">
              <w:rPr>
                <w:rFonts w:eastAsia="Times New Roman"/>
                <w:bdr w:val="none" w:sz="0" w:space="0" w:color="auto"/>
                <w:lang w:val="en-US"/>
              </w:rPr>
              <w:br/>
              <w:t>-2015</w:t>
            </w:r>
          </w:p>
        </w:tc>
        <w:tc>
          <w:tcPr>
            <w:tcW w:w="1144" w:type="dxa"/>
            <w:tcBorders>
              <w:top w:val="nil"/>
              <w:left w:val="nil"/>
              <w:bottom w:val="single" w:sz="4" w:space="0" w:color="auto"/>
              <w:right w:val="nil"/>
            </w:tcBorders>
            <w:shd w:val="clear" w:color="auto" w:fill="auto"/>
            <w:vAlign w:val="center"/>
            <w:hideMark/>
          </w:tcPr>
          <w:p w14:paraId="6CE5ACA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dr w:val="none" w:sz="0" w:space="0" w:color="auto"/>
                <w:lang w:val="en-US"/>
              </w:rPr>
            </w:pPr>
            <w:r w:rsidRPr="0083351E">
              <w:rPr>
                <w:rFonts w:eastAsia="Times New Roman"/>
                <w:bdr w:val="none" w:sz="0" w:space="0" w:color="auto"/>
                <w:lang w:val="en-US"/>
              </w:rPr>
              <w:t>2004</w:t>
            </w:r>
            <w:r w:rsidRPr="0083351E">
              <w:rPr>
                <w:rFonts w:eastAsia="Times New Roman"/>
                <w:bdr w:val="none" w:sz="0" w:space="0" w:color="auto"/>
                <w:lang w:val="en-US"/>
              </w:rPr>
              <w:br/>
              <w:t>-2015</w:t>
            </w:r>
          </w:p>
        </w:tc>
      </w:tr>
      <w:tr w:rsidR="00A4384F" w:rsidRPr="0083351E" w14:paraId="3D23C1A6"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70FBB181"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USA</w:t>
            </w:r>
          </w:p>
        </w:tc>
        <w:tc>
          <w:tcPr>
            <w:tcW w:w="958" w:type="dxa"/>
            <w:tcBorders>
              <w:top w:val="nil"/>
              <w:left w:val="nil"/>
              <w:bottom w:val="nil"/>
              <w:right w:val="nil"/>
            </w:tcBorders>
            <w:shd w:val="clear" w:color="auto" w:fill="auto"/>
            <w:noWrap/>
            <w:vAlign w:val="center"/>
            <w:hideMark/>
          </w:tcPr>
          <w:p w14:paraId="02D586B9"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3.5</w:t>
            </w:r>
          </w:p>
        </w:tc>
        <w:tc>
          <w:tcPr>
            <w:tcW w:w="958" w:type="dxa"/>
            <w:tcBorders>
              <w:top w:val="nil"/>
              <w:left w:val="nil"/>
              <w:bottom w:val="nil"/>
              <w:right w:val="single" w:sz="4" w:space="0" w:color="auto"/>
            </w:tcBorders>
            <w:shd w:val="clear" w:color="auto" w:fill="auto"/>
            <w:noWrap/>
            <w:vAlign w:val="center"/>
            <w:hideMark/>
          </w:tcPr>
          <w:p w14:paraId="549E070D"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9.6</w:t>
            </w:r>
          </w:p>
        </w:tc>
        <w:tc>
          <w:tcPr>
            <w:tcW w:w="1039" w:type="dxa"/>
            <w:tcBorders>
              <w:top w:val="nil"/>
              <w:left w:val="nil"/>
              <w:bottom w:val="nil"/>
              <w:right w:val="nil"/>
            </w:tcBorders>
            <w:shd w:val="clear" w:color="auto" w:fill="auto"/>
            <w:noWrap/>
            <w:vAlign w:val="center"/>
            <w:hideMark/>
          </w:tcPr>
          <w:p w14:paraId="4D815F22"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2</w:t>
            </w:r>
          </w:p>
        </w:tc>
        <w:tc>
          <w:tcPr>
            <w:tcW w:w="1096" w:type="dxa"/>
            <w:tcBorders>
              <w:top w:val="nil"/>
              <w:left w:val="nil"/>
              <w:bottom w:val="nil"/>
              <w:right w:val="single" w:sz="4" w:space="0" w:color="auto"/>
            </w:tcBorders>
            <w:shd w:val="clear" w:color="auto" w:fill="auto"/>
            <w:noWrap/>
            <w:vAlign w:val="center"/>
            <w:hideMark/>
          </w:tcPr>
          <w:p w14:paraId="772B6AEC"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5</w:t>
            </w:r>
          </w:p>
        </w:tc>
        <w:tc>
          <w:tcPr>
            <w:tcW w:w="982" w:type="dxa"/>
            <w:tcBorders>
              <w:top w:val="nil"/>
              <w:left w:val="nil"/>
              <w:bottom w:val="nil"/>
              <w:right w:val="nil"/>
            </w:tcBorders>
            <w:shd w:val="clear" w:color="auto" w:fill="auto"/>
            <w:noWrap/>
            <w:vAlign w:val="center"/>
            <w:hideMark/>
          </w:tcPr>
          <w:p w14:paraId="57B1DC30"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0.6</w:t>
            </w:r>
          </w:p>
        </w:tc>
        <w:tc>
          <w:tcPr>
            <w:tcW w:w="1144" w:type="dxa"/>
            <w:tcBorders>
              <w:top w:val="nil"/>
              <w:left w:val="nil"/>
              <w:bottom w:val="nil"/>
              <w:right w:val="nil"/>
            </w:tcBorders>
            <w:shd w:val="clear" w:color="auto" w:fill="auto"/>
            <w:noWrap/>
            <w:vAlign w:val="center"/>
            <w:hideMark/>
          </w:tcPr>
          <w:p w14:paraId="5D59126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6</w:t>
            </w:r>
          </w:p>
        </w:tc>
      </w:tr>
      <w:tr w:rsidR="00A4384F" w:rsidRPr="0083351E" w14:paraId="351E35D0"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1FC8DB0B"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UK</w:t>
            </w:r>
          </w:p>
        </w:tc>
        <w:tc>
          <w:tcPr>
            <w:tcW w:w="958" w:type="dxa"/>
            <w:tcBorders>
              <w:top w:val="nil"/>
              <w:left w:val="nil"/>
              <w:bottom w:val="nil"/>
              <w:right w:val="nil"/>
            </w:tcBorders>
            <w:shd w:val="clear" w:color="auto" w:fill="auto"/>
            <w:noWrap/>
            <w:vAlign w:val="center"/>
            <w:hideMark/>
          </w:tcPr>
          <w:p w14:paraId="7787F163"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09.3</w:t>
            </w:r>
          </w:p>
        </w:tc>
        <w:tc>
          <w:tcPr>
            <w:tcW w:w="958" w:type="dxa"/>
            <w:tcBorders>
              <w:top w:val="nil"/>
              <w:left w:val="nil"/>
              <w:bottom w:val="nil"/>
              <w:right w:val="single" w:sz="4" w:space="0" w:color="auto"/>
            </w:tcBorders>
            <w:shd w:val="clear" w:color="auto" w:fill="auto"/>
            <w:noWrap/>
            <w:vAlign w:val="center"/>
            <w:hideMark/>
          </w:tcPr>
          <w:p w14:paraId="35444C3D"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6.2</w:t>
            </w:r>
          </w:p>
        </w:tc>
        <w:tc>
          <w:tcPr>
            <w:tcW w:w="1039" w:type="dxa"/>
            <w:tcBorders>
              <w:top w:val="nil"/>
              <w:left w:val="nil"/>
              <w:bottom w:val="nil"/>
              <w:right w:val="nil"/>
            </w:tcBorders>
            <w:shd w:val="clear" w:color="auto" w:fill="auto"/>
            <w:noWrap/>
            <w:vAlign w:val="center"/>
            <w:hideMark/>
          </w:tcPr>
          <w:p w14:paraId="182DA1F2"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2</w:t>
            </w:r>
          </w:p>
        </w:tc>
        <w:tc>
          <w:tcPr>
            <w:tcW w:w="1096" w:type="dxa"/>
            <w:tcBorders>
              <w:top w:val="nil"/>
              <w:left w:val="nil"/>
              <w:bottom w:val="nil"/>
              <w:right w:val="single" w:sz="4" w:space="0" w:color="auto"/>
            </w:tcBorders>
            <w:shd w:val="clear" w:color="auto" w:fill="auto"/>
            <w:noWrap/>
            <w:vAlign w:val="center"/>
            <w:hideMark/>
          </w:tcPr>
          <w:p w14:paraId="29AA75F7"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w:t>
            </w:r>
          </w:p>
        </w:tc>
        <w:tc>
          <w:tcPr>
            <w:tcW w:w="982" w:type="dxa"/>
            <w:tcBorders>
              <w:top w:val="nil"/>
              <w:left w:val="nil"/>
              <w:bottom w:val="nil"/>
              <w:right w:val="nil"/>
            </w:tcBorders>
            <w:shd w:val="clear" w:color="auto" w:fill="auto"/>
            <w:noWrap/>
            <w:vAlign w:val="center"/>
            <w:hideMark/>
          </w:tcPr>
          <w:p w14:paraId="0B7C4F4A"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4.1</w:t>
            </w:r>
          </w:p>
        </w:tc>
        <w:tc>
          <w:tcPr>
            <w:tcW w:w="1144" w:type="dxa"/>
            <w:tcBorders>
              <w:top w:val="nil"/>
              <w:left w:val="nil"/>
              <w:bottom w:val="nil"/>
              <w:right w:val="nil"/>
            </w:tcBorders>
            <w:shd w:val="clear" w:color="auto" w:fill="auto"/>
            <w:noWrap/>
            <w:vAlign w:val="center"/>
            <w:hideMark/>
          </w:tcPr>
          <w:p w14:paraId="3AFA7318"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5.5</w:t>
            </w:r>
          </w:p>
        </w:tc>
      </w:tr>
      <w:tr w:rsidR="00A4384F" w:rsidRPr="0083351E" w14:paraId="6B7C0DAB"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63033B1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Austria</w:t>
            </w:r>
          </w:p>
        </w:tc>
        <w:tc>
          <w:tcPr>
            <w:tcW w:w="958" w:type="dxa"/>
            <w:tcBorders>
              <w:top w:val="nil"/>
              <w:left w:val="nil"/>
              <w:bottom w:val="nil"/>
              <w:right w:val="nil"/>
            </w:tcBorders>
            <w:shd w:val="clear" w:color="auto" w:fill="auto"/>
            <w:noWrap/>
            <w:vAlign w:val="center"/>
            <w:hideMark/>
          </w:tcPr>
          <w:p w14:paraId="0DFEA29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07.0</w:t>
            </w:r>
          </w:p>
        </w:tc>
        <w:tc>
          <w:tcPr>
            <w:tcW w:w="958" w:type="dxa"/>
            <w:tcBorders>
              <w:top w:val="nil"/>
              <w:left w:val="nil"/>
              <w:bottom w:val="nil"/>
              <w:right w:val="single" w:sz="4" w:space="0" w:color="auto"/>
            </w:tcBorders>
            <w:shd w:val="clear" w:color="auto" w:fill="auto"/>
            <w:noWrap/>
            <w:vAlign w:val="center"/>
            <w:hideMark/>
          </w:tcPr>
          <w:p w14:paraId="7CB16940"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5.3</w:t>
            </w:r>
          </w:p>
        </w:tc>
        <w:tc>
          <w:tcPr>
            <w:tcW w:w="1039" w:type="dxa"/>
            <w:tcBorders>
              <w:top w:val="nil"/>
              <w:left w:val="nil"/>
              <w:bottom w:val="nil"/>
              <w:right w:val="nil"/>
            </w:tcBorders>
            <w:shd w:val="clear" w:color="auto" w:fill="auto"/>
            <w:noWrap/>
            <w:vAlign w:val="center"/>
            <w:hideMark/>
          </w:tcPr>
          <w:p w14:paraId="3D1FC4F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0.3</w:t>
            </w:r>
          </w:p>
        </w:tc>
        <w:tc>
          <w:tcPr>
            <w:tcW w:w="1096" w:type="dxa"/>
            <w:tcBorders>
              <w:top w:val="nil"/>
              <w:left w:val="nil"/>
              <w:bottom w:val="nil"/>
              <w:right w:val="single" w:sz="4" w:space="0" w:color="auto"/>
            </w:tcBorders>
            <w:shd w:val="clear" w:color="auto" w:fill="auto"/>
            <w:noWrap/>
            <w:vAlign w:val="center"/>
            <w:hideMark/>
          </w:tcPr>
          <w:p w14:paraId="06D5312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5.8</w:t>
            </w:r>
          </w:p>
        </w:tc>
        <w:tc>
          <w:tcPr>
            <w:tcW w:w="982" w:type="dxa"/>
            <w:tcBorders>
              <w:top w:val="nil"/>
              <w:left w:val="nil"/>
              <w:bottom w:val="nil"/>
              <w:right w:val="nil"/>
            </w:tcBorders>
            <w:shd w:val="clear" w:color="auto" w:fill="auto"/>
            <w:noWrap/>
            <w:vAlign w:val="center"/>
            <w:hideMark/>
          </w:tcPr>
          <w:p w14:paraId="3BCB2F5C"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6.9</w:t>
            </w:r>
          </w:p>
        </w:tc>
        <w:tc>
          <w:tcPr>
            <w:tcW w:w="1144" w:type="dxa"/>
            <w:tcBorders>
              <w:top w:val="nil"/>
              <w:left w:val="nil"/>
              <w:bottom w:val="nil"/>
              <w:right w:val="nil"/>
            </w:tcBorders>
            <w:shd w:val="clear" w:color="auto" w:fill="auto"/>
            <w:noWrap/>
            <w:vAlign w:val="center"/>
            <w:hideMark/>
          </w:tcPr>
          <w:p w14:paraId="7CE4AADE"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8.5</w:t>
            </w:r>
          </w:p>
        </w:tc>
      </w:tr>
      <w:tr w:rsidR="00A4384F" w:rsidRPr="0083351E" w14:paraId="18B77349"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11253F1A"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Denmark</w:t>
            </w:r>
          </w:p>
        </w:tc>
        <w:tc>
          <w:tcPr>
            <w:tcW w:w="958" w:type="dxa"/>
            <w:tcBorders>
              <w:top w:val="nil"/>
              <w:left w:val="nil"/>
              <w:bottom w:val="nil"/>
              <w:right w:val="nil"/>
            </w:tcBorders>
            <w:shd w:val="clear" w:color="auto" w:fill="auto"/>
            <w:noWrap/>
            <w:vAlign w:val="center"/>
            <w:hideMark/>
          </w:tcPr>
          <w:p w14:paraId="5CF28429"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03.9</w:t>
            </w:r>
          </w:p>
        </w:tc>
        <w:tc>
          <w:tcPr>
            <w:tcW w:w="958" w:type="dxa"/>
            <w:tcBorders>
              <w:top w:val="nil"/>
              <w:left w:val="nil"/>
              <w:bottom w:val="nil"/>
              <w:right w:val="single" w:sz="4" w:space="0" w:color="auto"/>
            </w:tcBorders>
            <w:shd w:val="clear" w:color="auto" w:fill="auto"/>
            <w:noWrap/>
            <w:vAlign w:val="center"/>
            <w:hideMark/>
          </w:tcPr>
          <w:p w14:paraId="5EC5102E"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09.5</w:t>
            </w:r>
          </w:p>
        </w:tc>
        <w:tc>
          <w:tcPr>
            <w:tcW w:w="1039" w:type="dxa"/>
            <w:tcBorders>
              <w:top w:val="nil"/>
              <w:left w:val="nil"/>
              <w:bottom w:val="nil"/>
              <w:right w:val="nil"/>
            </w:tcBorders>
            <w:shd w:val="clear" w:color="auto" w:fill="auto"/>
            <w:noWrap/>
            <w:vAlign w:val="center"/>
            <w:hideMark/>
          </w:tcPr>
          <w:p w14:paraId="490A952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4.4</w:t>
            </w:r>
          </w:p>
        </w:tc>
        <w:tc>
          <w:tcPr>
            <w:tcW w:w="1096" w:type="dxa"/>
            <w:tcBorders>
              <w:top w:val="nil"/>
              <w:left w:val="nil"/>
              <w:bottom w:val="nil"/>
              <w:right w:val="single" w:sz="4" w:space="0" w:color="auto"/>
            </w:tcBorders>
            <w:shd w:val="clear" w:color="auto" w:fill="auto"/>
            <w:noWrap/>
            <w:vAlign w:val="center"/>
            <w:hideMark/>
          </w:tcPr>
          <w:p w14:paraId="36087D84"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5</w:t>
            </w:r>
          </w:p>
        </w:tc>
        <w:tc>
          <w:tcPr>
            <w:tcW w:w="982" w:type="dxa"/>
            <w:tcBorders>
              <w:top w:val="nil"/>
              <w:left w:val="nil"/>
              <w:bottom w:val="nil"/>
              <w:right w:val="nil"/>
            </w:tcBorders>
            <w:shd w:val="clear" w:color="auto" w:fill="auto"/>
            <w:noWrap/>
            <w:vAlign w:val="center"/>
            <w:hideMark/>
          </w:tcPr>
          <w:p w14:paraId="7EC3F8F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3.4</w:t>
            </w:r>
          </w:p>
        </w:tc>
        <w:tc>
          <w:tcPr>
            <w:tcW w:w="1144" w:type="dxa"/>
            <w:tcBorders>
              <w:top w:val="nil"/>
              <w:left w:val="nil"/>
              <w:bottom w:val="nil"/>
              <w:right w:val="nil"/>
            </w:tcBorders>
            <w:shd w:val="clear" w:color="auto" w:fill="auto"/>
            <w:noWrap/>
            <w:vAlign w:val="center"/>
            <w:hideMark/>
          </w:tcPr>
          <w:p w14:paraId="3F32BE33"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4</w:t>
            </w:r>
          </w:p>
        </w:tc>
      </w:tr>
      <w:tr w:rsidR="00A4384F" w:rsidRPr="0083351E" w14:paraId="0515A9A4"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50CE794E"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Germany</w:t>
            </w:r>
          </w:p>
        </w:tc>
        <w:tc>
          <w:tcPr>
            <w:tcW w:w="958" w:type="dxa"/>
            <w:tcBorders>
              <w:top w:val="nil"/>
              <w:left w:val="nil"/>
              <w:bottom w:val="nil"/>
              <w:right w:val="nil"/>
            </w:tcBorders>
            <w:shd w:val="clear" w:color="auto" w:fill="auto"/>
            <w:noWrap/>
            <w:vAlign w:val="center"/>
            <w:hideMark/>
          </w:tcPr>
          <w:p w14:paraId="1C10919C"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2.2</w:t>
            </w:r>
          </w:p>
        </w:tc>
        <w:tc>
          <w:tcPr>
            <w:tcW w:w="958" w:type="dxa"/>
            <w:tcBorders>
              <w:top w:val="nil"/>
              <w:left w:val="nil"/>
              <w:bottom w:val="nil"/>
              <w:right w:val="single" w:sz="4" w:space="0" w:color="auto"/>
            </w:tcBorders>
            <w:shd w:val="clear" w:color="auto" w:fill="auto"/>
            <w:noWrap/>
            <w:vAlign w:val="center"/>
            <w:hideMark/>
          </w:tcPr>
          <w:p w14:paraId="42AED33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6.2</w:t>
            </w:r>
          </w:p>
        </w:tc>
        <w:tc>
          <w:tcPr>
            <w:tcW w:w="1039" w:type="dxa"/>
            <w:tcBorders>
              <w:top w:val="nil"/>
              <w:left w:val="nil"/>
              <w:bottom w:val="nil"/>
              <w:right w:val="nil"/>
            </w:tcBorders>
            <w:shd w:val="clear" w:color="auto" w:fill="auto"/>
            <w:noWrap/>
            <w:vAlign w:val="center"/>
            <w:hideMark/>
          </w:tcPr>
          <w:p w14:paraId="47E9614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3.9</w:t>
            </w:r>
          </w:p>
        </w:tc>
        <w:tc>
          <w:tcPr>
            <w:tcW w:w="1096" w:type="dxa"/>
            <w:tcBorders>
              <w:top w:val="nil"/>
              <w:left w:val="nil"/>
              <w:bottom w:val="nil"/>
              <w:right w:val="single" w:sz="4" w:space="0" w:color="auto"/>
            </w:tcBorders>
            <w:shd w:val="clear" w:color="auto" w:fill="auto"/>
            <w:noWrap/>
            <w:vAlign w:val="center"/>
            <w:hideMark/>
          </w:tcPr>
          <w:p w14:paraId="5F46F15C"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9.7</w:t>
            </w:r>
          </w:p>
        </w:tc>
        <w:tc>
          <w:tcPr>
            <w:tcW w:w="982" w:type="dxa"/>
            <w:tcBorders>
              <w:top w:val="nil"/>
              <w:left w:val="nil"/>
              <w:bottom w:val="nil"/>
              <w:right w:val="nil"/>
            </w:tcBorders>
            <w:shd w:val="clear" w:color="auto" w:fill="auto"/>
            <w:noWrap/>
            <w:vAlign w:val="center"/>
            <w:hideMark/>
          </w:tcPr>
          <w:p w14:paraId="3FA6323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9.6</w:t>
            </w:r>
          </w:p>
        </w:tc>
        <w:tc>
          <w:tcPr>
            <w:tcW w:w="1144" w:type="dxa"/>
            <w:tcBorders>
              <w:top w:val="nil"/>
              <w:left w:val="nil"/>
              <w:bottom w:val="nil"/>
              <w:right w:val="nil"/>
            </w:tcBorders>
            <w:shd w:val="clear" w:color="auto" w:fill="auto"/>
            <w:noWrap/>
            <w:vAlign w:val="center"/>
            <w:hideMark/>
          </w:tcPr>
          <w:p w14:paraId="65E108A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0.1</w:t>
            </w:r>
          </w:p>
        </w:tc>
      </w:tr>
      <w:tr w:rsidR="00A4384F" w:rsidRPr="0083351E" w14:paraId="27B102C0"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2B19AA2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Italy</w:t>
            </w:r>
          </w:p>
        </w:tc>
        <w:tc>
          <w:tcPr>
            <w:tcW w:w="958" w:type="dxa"/>
            <w:tcBorders>
              <w:top w:val="nil"/>
              <w:left w:val="nil"/>
              <w:bottom w:val="nil"/>
              <w:right w:val="nil"/>
            </w:tcBorders>
            <w:shd w:val="clear" w:color="auto" w:fill="auto"/>
            <w:noWrap/>
            <w:vAlign w:val="center"/>
            <w:hideMark/>
          </w:tcPr>
          <w:p w14:paraId="12A289FE"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93.9</w:t>
            </w:r>
          </w:p>
        </w:tc>
        <w:tc>
          <w:tcPr>
            <w:tcW w:w="958" w:type="dxa"/>
            <w:tcBorders>
              <w:top w:val="nil"/>
              <w:left w:val="nil"/>
              <w:bottom w:val="nil"/>
              <w:right w:val="single" w:sz="4" w:space="0" w:color="auto"/>
            </w:tcBorders>
            <w:shd w:val="clear" w:color="auto" w:fill="auto"/>
            <w:noWrap/>
            <w:vAlign w:val="center"/>
            <w:hideMark/>
          </w:tcPr>
          <w:p w14:paraId="0094A29B"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96.5</w:t>
            </w:r>
          </w:p>
        </w:tc>
        <w:tc>
          <w:tcPr>
            <w:tcW w:w="1039" w:type="dxa"/>
            <w:tcBorders>
              <w:top w:val="nil"/>
              <w:left w:val="nil"/>
              <w:bottom w:val="nil"/>
              <w:right w:val="nil"/>
            </w:tcBorders>
            <w:shd w:val="clear" w:color="auto" w:fill="auto"/>
            <w:noWrap/>
            <w:vAlign w:val="center"/>
            <w:hideMark/>
          </w:tcPr>
          <w:p w14:paraId="612EB2CD"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2.3</w:t>
            </w:r>
          </w:p>
        </w:tc>
        <w:tc>
          <w:tcPr>
            <w:tcW w:w="1096" w:type="dxa"/>
            <w:tcBorders>
              <w:top w:val="nil"/>
              <w:left w:val="nil"/>
              <w:bottom w:val="nil"/>
              <w:right w:val="single" w:sz="4" w:space="0" w:color="auto"/>
            </w:tcBorders>
            <w:shd w:val="clear" w:color="auto" w:fill="auto"/>
            <w:noWrap/>
            <w:vAlign w:val="center"/>
            <w:hideMark/>
          </w:tcPr>
          <w:p w14:paraId="578E5FE7"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5</w:t>
            </w:r>
          </w:p>
        </w:tc>
        <w:tc>
          <w:tcPr>
            <w:tcW w:w="982" w:type="dxa"/>
            <w:tcBorders>
              <w:top w:val="nil"/>
              <w:left w:val="nil"/>
              <w:bottom w:val="nil"/>
              <w:right w:val="nil"/>
            </w:tcBorders>
            <w:shd w:val="clear" w:color="auto" w:fill="auto"/>
            <w:noWrap/>
            <w:vAlign w:val="center"/>
            <w:hideMark/>
          </w:tcPr>
          <w:p w14:paraId="0C0208C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9.2</w:t>
            </w:r>
          </w:p>
        </w:tc>
        <w:tc>
          <w:tcPr>
            <w:tcW w:w="1144" w:type="dxa"/>
            <w:tcBorders>
              <w:top w:val="nil"/>
              <w:left w:val="nil"/>
              <w:bottom w:val="nil"/>
              <w:right w:val="nil"/>
            </w:tcBorders>
            <w:shd w:val="clear" w:color="auto" w:fill="auto"/>
            <w:noWrap/>
            <w:vAlign w:val="center"/>
            <w:hideMark/>
          </w:tcPr>
          <w:p w14:paraId="45173DF7"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3.9</w:t>
            </w:r>
          </w:p>
        </w:tc>
      </w:tr>
      <w:tr w:rsidR="00A4384F" w:rsidRPr="0083351E" w14:paraId="64CC25EC" w14:textId="77777777" w:rsidTr="00D672A2">
        <w:trPr>
          <w:trHeight w:val="290"/>
          <w:jc w:val="center"/>
        </w:trPr>
        <w:tc>
          <w:tcPr>
            <w:tcW w:w="1708" w:type="dxa"/>
            <w:tcBorders>
              <w:top w:val="nil"/>
              <w:left w:val="nil"/>
              <w:bottom w:val="nil"/>
              <w:right w:val="single" w:sz="4" w:space="0" w:color="auto"/>
            </w:tcBorders>
            <w:shd w:val="clear" w:color="auto" w:fill="auto"/>
            <w:noWrap/>
            <w:vAlign w:val="center"/>
            <w:hideMark/>
          </w:tcPr>
          <w:p w14:paraId="4CC3474E"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Sweden</w:t>
            </w:r>
          </w:p>
        </w:tc>
        <w:tc>
          <w:tcPr>
            <w:tcW w:w="958" w:type="dxa"/>
            <w:tcBorders>
              <w:top w:val="nil"/>
              <w:left w:val="nil"/>
              <w:bottom w:val="nil"/>
              <w:right w:val="nil"/>
            </w:tcBorders>
            <w:shd w:val="clear" w:color="auto" w:fill="auto"/>
            <w:noWrap/>
            <w:vAlign w:val="center"/>
            <w:hideMark/>
          </w:tcPr>
          <w:p w14:paraId="7A936714"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7.7</w:t>
            </w:r>
          </w:p>
        </w:tc>
        <w:tc>
          <w:tcPr>
            <w:tcW w:w="958" w:type="dxa"/>
            <w:tcBorders>
              <w:top w:val="nil"/>
              <w:left w:val="nil"/>
              <w:bottom w:val="nil"/>
              <w:right w:val="single" w:sz="4" w:space="0" w:color="auto"/>
            </w:tcBorders>
            <w:shd w:val="clear" w:color="auto" w:fill="auto"/>
            <w:noWrap/>
            <w:vAlign w:val="center"/>
            <w:hideMark/>
          </w:tcPr>
          <w:p w14:paraId="03E6721D"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23.6</w:t>
            </w:r>
          </w:p>
        </w:tc>
        <w:tc>
          <w:tcPr>
            <w:tcW w:w="1039" w:type="dxa"/>
            <w:tcBorders>
              <w:top w:val="nil"/>
              <w:left w:val="nil"/>
              <w:bottom w:val="nil"/>
              <w:right w:val="nil"/>
            </w:tcBorders>
            <w:shd w:val="clear" w:color="auto" w:fill="auto"/>
            <w:noWrap/>
            <w:vAlign w:val="center"/>
            <w:hideMark/>
          </w:tcPr>
          <w:p w14:paraId="3AB4822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2</w:t>
            </w:r>
          </w:p>
        </w:tc>
        <w:tc>
          <w:tcPr>
            <w:tcW w:w="1096" w:type="dxa"/>
            <w:tcBorders>
              <w:top w:val="nil"/>
              <w:left w:val="nil"/>
              <w:bottom w:val="nil"/>
              <w:right w:val="single" w:sz="4" w:space="0" w:color="auto"/>
            </w:tcBorders>
            <w:shd w:val="clear" w:color="auto" w:fill="auto"/>
            <w:noWrap/>
            <w:vAlign w:val="center"/>
            <w:hideMark/>
          </w:tcPr>
          <w:p w14:paraId="39F1CDD0"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3.1</w:t>
            </w:r>
          </w:p>
        </w:tc>
        <w:tc>
          <w:tcPr>
            <w:tcW w:w="982" w:type="dxa"/>
            <w:tcBorders>
              <w:top w:val="nil"/>
              <w:left w:val="nil"/>
              <w:bottom w:val="nil"/>
              <w:right w:val="nil"/>
            </w:tcBorders>
            <w:shd w:val="clear" w:color="auto" w:fill="auto"/>
            <w:noWrap/>
            <w:vAlign w:val="center"/>
            <w:hideMark/>
          </w:tcPr>
          <w:p w14:paraId="0C716E85"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3.4</w:t>
            </w:r>
          </w:p>
        </w:tc>
        <w:tc>
          <w:tcPr>
            <w:tcW w:w="1144" w:type="dxa"/>
            <w:tcBorders>
              <w:top w:val="nil"/>
              <w:left w:val="nil"/>
              <w:bottom w:val="nil"/>
              <w:right w:val="nil"/>
            </w:tcBorders>
            <w:shd w:val="clear" w:color="auto" w:fill="auto"/>
            <w:noWrap/>
            <w:vAlign w:val="center"/>
            <w:hideMark/>
          </w:tcPr>
          <w:p w14:paraId="76A9A281"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4.4</w:t>
            </w:r>
          </w:p>
        </w:tc>
      </w:tr>
      <w:tr w:rsidR="00A4384F" w:rsidRPr="0083351E" w14:paraId="23272978" w14:textId="77777777" w:rsidTr="00D672A2">
        <w:trPr>
          <w:trHeight w:val="290"/>
          <w:jc w:val="center"/>
        </w:trPr>
        <w:tc>
          <w:tcPr>
            <w:tcW w:w="1708" w:type="dxa"/>
            <w:tcBorders>
              <w:top w:val="nil"/>
              <w:left w:val="nil"/>
              <w:bottom w:val="single" w:sz="4" w:space="0" w:color="auto"/>
              <w:right w:val="single" w:sz="4" w:space="0" w:color="auto"/>
            </w:tcBorders>
            <w:shd w:val="clear" w:color="auto" w:fill="auto"/>
            <w:noWrap/>
            <w:vAlign w:val="center"/>
            <w:hideMark/>
          </w:tcPr>
          <w:p w14:paraId="06D7C0B4"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Switzerland</w:t>
            </w:r>
          </w:p>
        </w:tc>
        <w:tc>
          <w:tcPr>
            <w:tcW w:w="958" w:type="dxa"/>
            <w:tcBorders>
              <w:top w:val="nil"/>
              <w:left w:val="nil"/>
              <w:bottom w:val="single" w:sz="4" w:space="0" w:color="auto"/>
              <w:right w:val="nil"/>
            </w:tcBorders>
            <w:shd w:val="clear" w:color="auto" w:fill="auto"/>
            <w:noWrap/>
            <w:vAlign w:val="center"/>
            <w:hideMark/>
          </w:tcPr>
          <w:p w14:paraId="1E08776F"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15.0</w:t>
            </w:r>
          </w:p>
        </w:tc>
        <w:tc>
          <w:tcPr>
            <w:tcW w:w="958" w:type="dxa"/>
            <w:tcBorders>
              <w:top w:val="nil"/>
              <w:left w:val="nil"/>
              <w:bottom w:val="single" w:sz="4" w:space="0" w:color="auto"/>
              <w:right w:val="single" w:sz="4" w:space="0" w:color="auto"/>
            </w:tcBorders>
            <w:shd w:val="clear" w:color="auto" w:fill="auto"/>
            <w:noWrap/>
            <w:vAlign w:val="center"/>
            <w:hideMark/>
          </w:tcPr>
          <w:p w14:paraId="45DAA01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24.6</w:t>
            </w:r>
          </w:p>
        </w:tc>
        <w:tc>
          <w:tcPr>
            <w:tcW w:w="1039" w:type="dxa"/>
            <w:tcBorders>
              <w:top w:val="nil"/>
              <w:left w:val="nil"/>
              <w:bottom w:val="single" w:sz="4" w:space="0" w:color="auto"/>
              <w:right w:val="nil"/>
            </w:tcBorders>
            <w:shd w:val="clear" w:color="auto" w:fill="auto"/>
            <w:noWrap/>
            <w:vAlign w:val="center"/>
            <w:hideMark/>
          </w:tcPr>
          <w:p w14:paraId="6F3C3FC2"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0.3</w:t>
            </w:r>
          </w:p>
        </w:tc>
        <w:tc>
          <w:tcPr>
            <w:tcW w:w="1096" w:type="dxa"/>
            <w:tcBorders>
              <w:top w:val="nil"/>
              <w:left w:val="nil"/>
              <w:bottom w:val="single" w:sz="4" w:space="0" w:color="auto"/>
              <w:right w:val="single" w:sz="4" w:space="0" w:color="auto"/>
            </w:tcBorders>
            <w:shd w:val="clear" w:color="auto" w:fill="auto"/>
            <w:noWrap/>
            <w:vAlign w:val="center"/>
            <w:hideMark/>
          </w:tcPr>
          <w:p w14:paraId="7566F886"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8</w:t>
            </w:r>
          </w:p>
        </w:tc>
        <w:tc>
          <w:tcPr>
            <w:tcW w:w="982" w:type="dxa"/>
            <w:tcBorders>
              <w:top w:val="nil"/>
              <w:left w:val="nil"/>
              <w:bottom w:val="single" w:sz="4" w:space="0" w:color="auto"/>
              <w:right w:val="nil"/>
            </w:tcBorders>
            <w:shd w:val="clear" w:color="auto" w:fill="auto"/>
            <w:noWrap/>
            <w:vAlign w:val="center"/>
            <w:hideMark/>
          </w:tcPr>
          <w:p w14:paraId="0A59210C"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1.6</w:t>
            </w:r>
          </w:p>
        </w:tc>
        <w:tc>
          <w:tcPr>
            <w:tcW w:w="1144" w:type="dxa"/>
            <w:tcBorders>
              <w:top w:val="nil"/>
              <w:left w:val="nil"/>
              <w:bottom w:val="single" w:sz="4" w:space="0" w:color="auto"/>
              <w:right w:val="nil"/>
            </w:tcBorders>
            <w:shd w:val="clear" w:color="auto" w:fill="auto"/>
            <w:noWrap/>
            <w:vAlign w:val="center"/>
            <w:hideMark/>
          </w:tcPr>
          <w:p w14:paraId="18558049" w14:textId="77777777" w:rsidR="00A4384F" w:rsidRPr="0083351E" w:rsidRDefault="00A4384F" w:rsidP="00A4384F">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4.6</w:t>
            </w:r>
          </w:p>
        </w:tc>
      </w:tr>
    </w:tbl>
    <w:p w14:paraId="4BA3F561" w14:textId="489AF003" w:rsidR="00A4384F" w:rsidRPr="0083351E" w:rsidRDefault="00A4384F" w:rsidP="00A4384F">
      <w:pPr>
        <w:pStyle w:val="Caption"/>
        <w:rPr>
          <w:lang w:val="en-US"/>
        </w:rPr>
      </w:pPr>
      <w:proofErr w:type="gramStart"/>
      <w:r w:rsidRPr="0083351E">
        <w:rPr>
          <w:lang w:val="en-US"/>
        </w:rPr>
        <w:t xml:space="preserve">Table </w:t>
      </w:r>
      <w:r w:rsidRPr="0083351E">
        <w:rPr>
          <w:lang w:val="en-US"/>
        </w:rPr>
        <w:fldChar w:fldCharType="begin"/>
      </w:r>
      <w:r w:rsidRPr="0083351E">
        <w:rPr>
          <w:lang w:val="en-US"/>
        </w:rPr>
        <w:instrText xml:space="preserve"> SEQ Table \* ARABIC </w:instrText>
      </w:r>
      <w:r w:rsidRPr="0083351E">
        <w:rPr>
          <w:lang w:val="en-US"/>
        </w:rPr>
        <w:fldChar w:fldCharType="separate"/>
      </w:r>
      <w:r w:rsidR="0083351E">
        <w:rPr>
          <w:noProof/>
          <w:lang w:val="en-US"/>
        </w:rPr>
        <w:t>3</w:t>
      </w:r>
      <w:r w:rsidRPr="0083351E">
        <w:rPr>
          <w:noProof/>
          <w:lang w:val="en-US"/>
        </w:rPr>
        <w:fldChar w:fldCharType="end"/>
      </w:r>
      <w:r w:rsidRPr="0083351E">
        <w:rPr>
          <w:lang w:val="en-US"/>
        </w:rPr>
        <w:t>: Changes in macroeconomic indicators 2004 to 2015.</w:t>
      </w:r>
      <w:proofErr w:type="gramEnd"/>
    </w:p>
    <w:p w14:paraId="6C096D84" w14:textId="67AE852B" w:rsidR="00A4384F" w:rsidRPr="0083351E" w:rsidRDefault="00A4384F" w:rsidP="00A4384F">
      <w:pPr>
        <w:pStyle w:val="BelowTable"/>
        <w:rPr>
          <w:lang w:val="en-US"/>
        </w:rPr>
      </w:pPr>
      <w:r w:rsidRPr="0083351E">
        <w:rPr>
          <w:u w:val="single"/>
          <w:lang w:val="en-US"/>
        </w:rPr>
        <w:t>Notes</w:t>
      </w:r>
      <w:r w:rsidRPr="0083351E">
        <w:rPr>
          <w:lang w:val="en-US"/>
        </w:rPr>
        <w:t xml:space="preserve">: </w:t>
      </w:r>
      <w:r w:rsidRPr="0083351E">
        <w:rPr>
          <w:vertAlign w:val="superscript"/>
          <w:lang w:val="en-US"/>
        </w:rPr>
        <w:t>1</w:t>
      </w:r>
      <w:r w:rsidRPr="0083351E">
        <w:rPr>
          <w:lang w:val="en-US"/>
        </w:rPr>
        <w:t xml:space="preserve"> GDP change refers to cumulative change since base year (indexing 2004 or 2007 values to 100); </w:t>
      </w:r>
      <w:r w:rsidRPr="0083351E">
        <w:rPr>
          <w:vertAlign w:val="superscript"/>
          <w:lang w:val="en-US"/>
        </w:rPr>
        <w:t>2</w:t>
      </w:r>
      <w:r w:rsidRPr="0083351E">
        <w:rPr>
          <w:lang w:val="en-US"/>
        </w:rPr>
        <w:t xml:space="preserve"> Employment rate change refers to percentage point changes since base year (2004 or 2008; we use 2007 as the base year for GDP and 2008 for employment as there is a lag between GDP-based recession measures and employment consequences); </w:t>
      </w:r>
      <w:r w:rsidRPr="0083351E">
        <w:rPr>
          <w:vertAlign w:val="superscript"/>
          <w:lang w:val="en-US"/>
        </w:rPr>
        <w:t xml:space="preserve">3 </w:t>
      </w:r>
      <w:r w:rsidR="00D672A2">
        <w:rPr>
          <w:lang w:val="en-US"/>
        </w:rPr>
        <w:t>E</w:t>
      </w:r>
      <w:r w:rsidRPr="0083351E">
        <w:rPr>
          <w:lang w:val="en-US"/>
        </w:rPr>
        <w:t xml:space="preserve">mployment rate for the United States refers to age 55-64 instead of 50-64. </w:t>
      </w:r>
      <w:r w:rsidRPr="0083351E">
        <w:rPr>
          <w:u w:val="single"/>
          <w:lang w:val="en-US"/>
        </w:rPr>
        <w:t>Source</w:t>
      </w:r>
      <w:r w:rsidRPr="0083351E">
        <w:rPr>
          <w:lang w:val="en-US"/>
        </w:rPr>
        <w:t xml:space="preserve">: European Commission annual macro-economic database (AMECO) </w:t>
      </w:r>
      <w:proofErr w:type="gramStart"/>
      <w:r w:rsidRPr="0083351E">
        <w:rPr>
          <w:lang w:val="en-US"/>
        </w:rPr>
        <w:t>Spring</w:t>
      </w:r>
      <w:proofErr w:type="gramEnd"/>
      <w:r w:rsidRPr="0083351E">
        <w:rPr>
          <w:lang w:val="en-US"/>
        </w:rPr>
        <w:t xml:space="preserve"> 2018, supplemented by OECD data for the US. </w:t>
      </w:r>
    </w:p>
    <w:p w14:paraId="12BD24A5" w14:textId="49B74CCC" w:rsidR="005A59A4" w:rsidRPr="0083351E" w:rsidRDefault="00C866DB" w:rsidP="001904FB">
      <w:pPr>
        <w:rPr>
          <w:lang w:val="en-US"/>
        </w:rPr>
      </w:pPr>
      <w:r w:rsidRPr="0083351E">
        <w:rPr>
          <w:lang w:val="en-US"/>
        </w:rPr>
        <w:t xml:space="preserve">The </w:t>
      </w:r>
      <w:r w:rsidR="00D672A2">
        <w:rPr>
          <w:lang w:val="en-US"/>
        </w:rPr>
        <w:t xml:space="preserve">crucial </w:t>
      </w:r>
      <w:r w:rsidRPr="0083351E">
        <w:rPr>
          <w:lang w:val="en-US"/>
        </w:rPr>
        <w:t>question, however</w:t>
      </w:r>
      <w:r w:rsidR="00D672A2">
        <w:rPr>
          <w:lang w:val="en-US"/>
        </w:rPr>
        <w:t>,</w:t>
      </w:r>
      <w:r w:rsidRPr="0083351E">
        <w:rPr>
          <w:lang w:val="en-US"/>
        </w:rPr>
        <w:t xml:space="preserve"> is the extent to how these trends relate to the employment of those in poor health</w:t>
      </w:r>
      <w:r w:rsidR="006309A9" w:rsidRPr="0083351E">
        <w:rPr>
          <w:lang w:val="en-US"/>
        </w:rPr>
        <w:t xml:space="preserve"> over </w:t>
      </w:r>
      <w:r w:rsidR="00A4384F" w:rsidRPr="0083351E">
        <w:rPr>
          <w:lang w:val="en-US"/>
        </w:rPr>
        <w:t>the period considered here</w:t>
      </w:r>
      <w:r w:rsidRPr="0083351E">
        <w:rPr>
          <w:lang w:val="en-US"/>
        </w:rPr>
        <w:t xml:space="preserve">. Clearly we would expect </w:t>
      </w:r>
      <w:r w:rsidRPr="0083351E">
        <w:rPr>
          <w:i/>
          <w:lang w:val="en-US"/>
        </w:rPr>
        <w:t>absolute</w:t>
      </w:r>
      <w:r w:rsidRPr="0083351E">
        <w:rPr>
          <w:lang w:val="en-US"/>
        </w:rPr>
        <w:t xml:space="preserve"> employment rates among those in poor health to be related to economic conditions – it is for example unsurprising that we see rising employment among those with poor health in Sweden (or a decline for Greek men; see Online Appendix</w:t>
      </w:r>
      <w:r w:rsidR="00851ED4" w:rsidRPr="0083351E">
        <w:rPr>
          <w:lang w:val="en-US"/>
        </w:rPr>
        <w:t xml:space="preserve"> A6</w:t>
      </w:r>
      <w:r w:rsidRPr="0083351E">
        <w:rPr>
          <w:lang w:val="en-US"/>
        </w:rPr>
        <w:t>)</w:t>
      </w:r>
      <w:r w:rsidR="00A77588" w:rsidRPr="0083351E">
        <w:rPr>
          <w:lang w:val="en-US"/>
        </w:rPr>
        <w:t>, given employment trends overall</w:t>
      </w:r>
      <w:r w:rsidRPr="0083351E">
        <w:rPr>
          <w:lang w:val="en-US"/>
        </w:rPr>
        <w:t xml:space="preserve">. But </w:t>
      </w:r>
      <w:r w:rsidR="00D672A2">
        <w:rPr>
          <w:lang w:val="en-US"/>
        </w:rPr>
        <w:t xml:space="preserve">for </w:t>
      </w:r>
      <w:r w:rsidRPr="0083351E">
        <w:rPr>
          <w:i/>
          <w:lang w:val="en-US"/>
        </w:rPr>
        <w:t>relative</w:t>
      </w:r>
      <w:r w:rsidRPr="0083351E">
        <w:rPr>
          <w:lang w:val="en-US"/>
        </w:rPr>
        <w:t xml:space="preserve"> employment rates, the picture is more complex. There is an extensive literature on the relationship of DI claims to economic conditions </w:t>
      </w:r>
      <w:r w:rsidR="00BA4633">
        <w:rPr>
          <w:lang w:val="en-US"/>
        </w:rPr>
        <w:fldChar w:fldCharType="begin">
          <w:fldData xml:space="preserve">PEVuZE5vdGU+PENpdGU+PEF1dGhvcj5CZW5pdGV6LVNpbHZhPC9BdXRob3I+PFllYXI+MjAxMDwv
WWVhcj48UmVjTnVtPjkwNjwvUmVjTnVtPjxEaXNwbGF5VGV4dD4oQXV0b3IgYW5kIER1Z2dhbiwg
MjAwMywgQmVhdHR5LCBldCBhbC4sIDIwMDAsIEJlbml0ZXotU2lsdmEsIGV0IGFsLiwgMjAxMCk8
L0Rpc3BsYXlUZXh0PjxyZWNvcmQ+PHJlYy1udW1iZXI+OTA2PC9yZWMtbnVtYmVyPjxmb3JlaWdu
LWtleXM+PGtleSBhcHA9IkVOIiBkYi1pZD0iNXhhdHQwMDk0cnI5Mm1lcHphZXhkMnh6eDI5YXBw
ZXNhZTBhIiB0aW1lc3RhbXA9IjE1MjM5NTY2NjAiPjkwNjwva2V5PjwvZm9yZWlnbi1rZXlzPjxy
ZWYtdHlwZSBuYW1lPSJKb3VybmFsIEFydGljbGUiPjE3PC9yZWYtdHlwZT48Y29udHJpYnV0b3Jz
PjxhdXRob3JzPjxhdXRob3I+QmVuaXRlei1TaWx2YSwgSHVnbzwvYXV0aG9yPjxhdXRob3I+RGlz
bmV5LCBSaWNoYXJkPC9hdXRob3I+PGF1dGhvcj5KaW3DqW5lei1NYXJ0w61uLCBTZXJnaTwvYXV0
aG9yPjwvYXV0aG9ycz48L2NvbnRyaWJ1dG9ycz48dGl0bGVzPjx0aXRsZT5EaXNhYmlsaXR5LCBj
YXBhY2l0eSBmb3Igd29yayBhbmQgdGhlIGJ1c2luZXNzIGN5Y2xlOiBhbiBpbnRlcm5hdGlvbmFs
IHBlcnNwZWN0aXZlPC90aXRsZT48c2Vjb25kYXJ5LXRpdGxlPkVjb25vbWljIFBvbGljeTwvc2Vj
b25kYXJ5LXRpdGxlPjwvdGl0bGVzPjxwZXJpb2RpY2FsPjxmdWxsLXRpdGxlPkVjb25vbWljIFBv
bGljeTwvZnVsbC10aXRsZT48L3BlcmlvZGljYWw+PHBhZ2VzPjQ4My01MzY8L3BhZ2VzPjx2b2x1
bWU+MjU8L3ZvbHVtZT48bnVtYmVyPjYzPC9udW1iZXI+PGRhdGVzPjx5ZWFyPjIwMTA8L3llYXI+
PC9kYXRlcz48aXNibj4wMjY2LTQ2NTg8L2lzYm4+PHVybHM+PC91cmxzPjwvcmVjb3JkPjwvQ2l0
ZT48Q2l0ZT48QXV0aG9yPkF1dG9yPC9BdXRob3I+PFllYXI+MjAwMzwvWWVhcj48UmVjTnVtPjI5
MDk8L1JlY051bT48cmVjb3JkPjxyZWMtbnVtYmVyPjI5MDk8L3JlYy1udW1iZXI+PGZvcmVpZ24t
a2V5cz48a2V5IGFwcD0iRU4iIGRiLWlkPSI1eGF0dDAwOTRycjkybWVwemFleGQyeHp4MjlhcHBl
c2FlMGEiIHRpbWVzdGFtcD0iMTUyMzk1NzIyOSI+MjkwOTwva2V5PjwvZm9yZWlnbi1rZXlzPjxy
ZWYtdHlwZSBuYW1lPSJKb3VybmFsIEFydGljbGUiPjE3PC9yZWYtdHlwZT48Y29udHJpYnV0b3Jz
PjxhdXRob3JzPjxhdXRob3I+QXV0b3IsRGF2aWQgSC4gPC9hdXRob3I+PGF1dGhvcj5EdWdnYW4s
TWFyayBHPC9hdXRob3I+PC9hdXRob3JzPjwvY29udHJpYnV0b3JzPjx0aXRsZXM+PHRpdGxlPlRo
ZSBSaXNlIEluIFRoZSBEaXNhYmlsaXR5IFJvbGxzIEFuZCBUaGUgRGVjbGluZSBJbiBVbmVtcGxv
eW1lbnQ8L3RpdGxlPjxzZWNvbmRhcnktdGl0bGU+VGhlIFF1YXJ0ZXJseSBKb3VybmFsIG9mIEVj
b25vbWljczwvc2Vjb25kYXJ5LXRpdGxlPjwvdGl0bGVzPjxwZXJpb2RpY2FsPjxmdWxsLXRpdGxl
PlRoZSBRdWFydGVybHkgSm91cm5hbCBvZiBFY29ub21pY3M8L2Z1bGwtdGl0bGU+PC9wZXJpb2Rp
Y2FsPjxwYWdlcz4xNTctMjA1PC9wYWdlcz48dm9sdW1lPjExODwvdm9sdW1lPjxudW1iZXI+MTwv
bnVtYmVyPjxrZXl3b3Jkcz48a2V5d29yZD5sYWJvdXIgZGVtYW5kIC0gaGVhbHRoPC9rZXl3b3Jk
PjxrZXl3b3JkPmVmZmVjdHMgLSBpbmNlbnRpdmVzPC9rZXl3b3JkPjwva2V5d29yZHM+PGRhdGVz
Pjx5ZWFyPjIwMDM8L3llYXI+PC9kYXRlcz48dXJscz48cmVsYXRlZC11cmxzPjx1cmw+PHN0eWxl
IGZhY2U9InVuZGVybGluZSIgZm9udD0iZGVmYXVsdCIgc2l6ZT0iMTAwJSI+aHR0cDovL2Vjb24t
d3d3Lm1pdC5lZHUvZmlsZXMvNTY4PC9zdHlsZT48L3VybD48L3JlbGF0ZWQtdXJscz48L3VybHM+
PGN1c3RvbTE+UmVhZDwvY3VzdG9tMT48Y3VzdG9tMz5VUzwvY3VzdG9tMz48L3JlY29yZD48L0Np
dGU+PENpdGU+PEF1dGhvcj5CZWF0dHk8L0F1dGhvcj48WWVhcj4yMDAwPC9ZZWFyPjxSZWNOdW0+
Mjg4MzwvUmVjTnVtPjxyZWNvcmQ+PHJlYy1udW1iZXI+Mjg4MzwvcmVjLW51bWJlcj48Zm9yZWln
bi1rZXlzPjxrZXkgYXBwPSJFTiIgZGItaWQ9IjV4YXR0MDA5NHJyOTJtZXB6YWV4ZDJ4engyOWFw
cGVzYWUwYSIgdGltZXN0YW1wPSIxNTIzOTU3MjI5Ij4yODgzPC9rZXk+PC9mb3JlaWduLWtleXM+
PHJlZi10eXBlIG5hbWU9IkpvdXJuYWwgQXJ0aWNsZSI+MTc8L3JlZi10eXBlPjxjb250cmlidXRv
cnM+PGF1dGhvcnM+PGF1dGhvcj5CZWF0dHksIENocmlzdGluYTwvYXV0aG9yPjxhdXRob3I+Rm90
aGVyZ2lsbCwgU3RlcGhlbjwvYXV0aG9yPjxhdXRob3I+TWFjbWlsbGFuLCBSb2I8L2F1dGhvcj48
L2F1dGhvcnM+PC9jb250cmlidXRvcnM+PHRpdGxlcz48dGl0bGU+QSBUaGVvcnkgb2YgRW1wbG95
bWVudCwgVW5lbXBsb3ltZW50IGFuZCBTaWNrbmVzczwvdGl0bGU+PHNlY29uZGFyeS10aXRsZT5S
ZWdpb25hbCBTdHVkaWVzPC9zZWNvbmRhcnktdGl0bGU+PC90aXRsZXM+PHBlcmlvZGljYWw+PGZ1
bGwtdGl0bGU+UmVnaW9uYWwgU3R1ZGllczwvZnVsbC10aXRsZT48L3BlcmlvZGljYWw+PHBhZ2Vz
PjYxNy02MzA8L3BhZ2VzPjx2b2x1bWU+MzQ8L3ZvbHVtZT48bnVtYmVyPjc8L251bWJlcj48a2V5
d29yZHM+PGtleXdvcmQ+bGFib3VyIGRlbWFuZCAtIGhlYWx0aDwva2V5d29yZD48L2tleXdvcmRz
PjxkYXRlcz48eWVhcj4yMDAwPC95ZWFyPjwvZGF0ZXM+PHVybHM+PC91cmxzPjxjdXN0b20xPlJl
YWQ8L2N1c3RvbTE+PHJlc2VhcmNoLW5vdGVzPmh0dHA6Ly93d3cuaW5mb3JtYXdvcmxkLmNvbS9z
bXBwL2Z0aW50ZXJmYWNlfmNvbnRlbnQ9YTcxMzY5MzcxOH5mdWxsdGV4dD03MTMyNDA5MzAgW1BE
Rl0mI3hEO2h0dHA6Ly93d3cuaW5mb3JtYXdvcmxkLmNvbS9zbXBwL2NvbnRlbnQ/Y29udGVudD0x
MC4xMDgwLzAwMzQzNDAwMDUwMTc4NDI5PC9yZXNlYXJjaC1ub3Rlcz48L3JlY29yZD48L0NpdGU+
PC9FbmROb3RlPn==
</w:fldData>
        </w:fldChar>
      </w:r>
      <w:r w:rsidR="00BA4633">
        <w:rPr>
          <w:lang w:val="en-US"/>
        </w:rPr>
        <w:instrText xml:space="preserve"> ADDIN EN.CITE </w:instrText>
      </w:r>
      <w:r w:rsidR="00BA4633">
        <w:rPr>
          <w:lang w:val="en-US"/>
        </w:rPr>
        <w:fldChar w:fldCharType="begin">
          <w:fldData xml:space="preserve">PEVuZE5vdGU+PENpdGU+PEF1dGhvcj5CZW5pdGV6LVNpbHZhPC9BdXRob3I+PFllYXI+MjAxMDwv
WWVhcj48UmVjTnVtPjkwNjwvUmVjTnVtPjxEaXNwbGF5VGV4dD4oQXV0b3IgYW5kIER1Z2dhbiwg
MjAwMywgQmVhdHR5LCBldCBhbC4sIDIwMDAsIEJlbml0ZXotU2lsdmEsIGV0IGFsLiwgMjAxMCk8
L0Rpc3BsYXlUZXh0PjxyZWNvcmQ+PHJlYy1udW1iZXI+OTA2PC9yZWMtbnVtYmVyPjxmb3JlaWdu
LWtleXM+PGtleSBhcHA9IkVOIiBkYi1pZD0iNXhhdHQwMDk0cnI5Mm1lcHphZXhkMnh6eDI5YXBw
ZXNhZTBhIiB0aW1lc3RhbXA9IjE1MjM5NTY2NjAiPjkwNjwva2V5PjwvZm9yZWlnbi1rZXlzPjxy
ZWYtdHlwZSBuYW1lPSJKb3VybmFsIEFydGljbGUiPjE3PC9yZWYtdHlwZT48Y29udHJpYnV0b3Jz
PjxhdXRob3JzPjxhdXRob3I+QmVuaXRlei1TaWx2YSwgSHVnbzwvYXV0aG9yPjxhdXRob3I+RGlz
bmV5LCBSaWNoYXJkPC9hdXRob3I+PGF1dGhvcj5KaW3DqW5lei1NYXJ0w61uLCBTZXJnaTwvYXV0
aG9yPjwvYXV0aG9ycz48L2NvbnRyaWJ1dG9ycz48dGl0bGVzPjx0aXRsZT5EaXNhYmlsaXR5LCBj
YXBhY2l0eSBmb3Igd29yayBhbmQgdGhlIGJ1c2luZXNzIGN5Y2xlOiBhbiBpbnRlcm5hdGlvbmFs
IHBlcnNwZWN0aXZlPC90aXRsZT48c2Vjb25kYXJ5LXRpdGxlPkVjb25vbWljIFBvbGljeTwvc2Vj
b25kYXJ5LXRpdGxlPjwvdGl0bGVzPjxwZXJpb2RpY2FsPjxmdWxsLXRpdGxlPkVjb25vbWljIFBv
bGljeTwvZnVsbC10aXRsZT48L3BlcmlvZGljYWw+PHBhZ2VzPjQ4My01MzY8L3BhZ2VzPjx2b2x1
bWU+MjU8L3ZvbHVtZT48bnVtYmVyPjYzPC9udW1iZXI+PGRhdGVzPjx5ZWFyPjIwMTA8L3llYXI+
PC9kYXRlcz48aXNibj4wMjY2LTQ2NTg8L2lzYm4+PHVybHM+PC91cmxzPjwvcmVjb3JkPjwvQ2l0
ZT48Q2l0ZT48QXV0aG9yPkF1dG9yPC9BdXRob3I+PFllYXI+MjAwMzwvWWVhcj48UmVjTnVtPjI5
MDk8L1JlY051bT48cmVjb3JkPjxyZWMtbnVtYmVyPjI5MDk8L3JlYy1udW1iZXI+PGZvcmVpZ24t
a2V5cz48a2V5IGFwcD0iRU4iIGRiLWlkPSI1eGF0dDAwOTRycjkybWVwemFleGQyeHp4MjlhcHBl
c2FlMGEiIHRpbWVzdGFtcD0iMTUyMzk1NzIyOSI+MjkwOTwva2V5PjwvZm9yZWlnbi1rZXlzPjxy
ZWYtdHlwZSBuYW1lPSJKb3VybmFsIEFydGljbGUiPjE3PC9yZWYtdHlwZT48Y29udHJpYnV0b3Jz
PjxhdXRob3JzPjxhdXRob3I+QXV0b3IsRGF2aWQgSC4gPC9hdXRob3I+PGF1dGhvcj5EdWdnYW4s
TWFyayBHPC9hdXRob3I+PC9hdXRob3JzPjwvY29udHJpYnV0b3JzPjx0aXRsZXM+PHRpdGxlPlRo
ZSBSaXNlIEluIFRoZSBEaXNhYmlsaXR5IFJvbGxzIEFuZCBUaGUgRGVjbGluZSBJbiBVbmVtcGxv
eW1lbnQ8L3RpdGxlPjxzZWNvbmRhcnktdGl0bGU+VGhlIFF1YXJ0ZXJseSBKb3VybmFsIG9mIEVj
b25vbWljczwvc2Vjb25kYXJ5LXRpdGxlPjwvdGl0bGVzPjxwZXJpb2RpY2FsPjxmdWxsLXRpdGxl
PlRoZSBRdWFydGVybHkgSm91cm5hbCBvZiBFY29ub21pY3M8L2Z1bGwtdGl0bGU+PC9wZXJpb2Rp
Y2FsPjxwYWdlcz4xNTctMjA1PC9wYWdlcz48dm9sdW1lPjExODwvdm9sdW1lPjxudW1iZXI+MTwv
bnVtYmVyPjxrZXl3b3Jkcz48a2V5d29yZD5sYWJvdXIgZGVtYW5kIC0gaGVhbHRoPC9rZXl3b3Jk
PjxrZXl3b3JkPmVmZmVjdHMgLSBpbmNlbnRpdmVzPC9rZXl3b3JkPjwva2V5d29yZHM+PGRhdGVz
Pjx5ZWFyPjIwMDM8L3llYXI+PC9kYXRlcz48dXJscz48cmVsYXRlZC11cmxzPjx1cmw+PHN0eWxl
IGZhY2U9InVuZGVybGluZSIgZm9udD0iZGVmYXVsdCIgc2l6ZT0iMTAwJSI+aHR0cDovL2Vjb24t
d3d3Lm1pdC5lZHUvZmlsZXMvNTY4PC9zdHlsZT48L3VybD48L3JlbGF0ZWQtdXJscz48L3VybHM+
PGN1c3RvbTE+UmVhZDwvY3VzdG9tMT48Y3VzdG9tMz5VUzwvY3VzdG9tMz48L3JlY29yZD48L0Np
dGU+PENpdGU+PEF1dGhvcj5CZWF0dHk8L0F1dGhvcj48WWVhcj4yMDAwPC9ZZWFyPjxSZWNOdW0+
Mjg4MzwvUmVjTnVtPjxyZWNvcmQ+PHJlYy1udW1iZXI+Mjg4MzwvcmVjLW51bWJlcj48Zm9yZWln
bi1rZXlzPjxrZXkgYXBwPSJFTiIgZGItaWQ9IjV4YXR0MDA5NHJyOTJtZXB6YWV4ZDJ4engyOWFw
cGVzYWUwYSIgdGltZXN0YW1wPSIxNTIzOTU3MjI5Ij4yODgzPC9rZXk+PC9mb3JlaWduLWtleXM+
PHJlZi10eXBlIG5hbWU9IkpvdXJuYWwgQXJ0aWNsZSI+MTc8L3JlZi10eXBlPjxjb250cmlidXRv
cnM+PGF1dGhvcnM+PGF1dGhvcj5CZWF0dHksIENocmlzdGluYTwvYXV0aG9yPjxhdXRob3I+Rm90
aGVyZ2lsbCwgU3RlcGhlbjwvYXV0aG9yPjxhdXRob3I+TWFjbWlsbGFuLCBSb2I8L2F1dGhvcj48
L2F1dGhvcnM+PC9jb250cmlidXRvcnM+PHRpdGxlcz48dGl0bGU+QSBUaGVvcnkgb2YgRW1wbG95
bWVudCwgVW5lbXBsb3ltZW50IGFuZCBTaWNrbmVzczwvdGl0bGU+PHNlY29uZGFyeS10aXRsZT5S
ZWdpb25hbCBTdHVkaWVzPC9zZWNvbmRhcnktdGl0bGU+PC90aXRsZXM+PHBlcmlvZGljYWw+PGZ1
bGwtdGl0bGU+UmVnaW9uYWwgU3R1ZGllczwvZnVsbC10aXRsZT48L3BlcmlvZGljYWw+PHBhZ2Vz
PjYxNy02MzA8L3BhZ2VzPjx2b2x1bWU+MzQ8L3ZvbHVtZT48bnVtYmVyPjc8L251bWJlcj48a2V5
d29yZHM+PGtleXdvcmQ+bGFib3VyIGRlbWFuZCAtIGhlYWx0aDwva2V5d29yZD48L2tleXdvcmRz
PjxkYXRlcz48eWVhcj4yMDAwPC95ZWFyPjwvZGF0ZXM+PHVybHM+PC91cmxzPjxjdXN0b20xPlJl
YWQ8L2N1c3RvbTE+PHJlc2VhcmNoLW5vdGVzPmh0dHA6Ly93d3cuaW5mb3JtYXdvcmxkLmNvbS9z
bXBwL2Z0aW50ZXJmYWNlfmNvbnRlbnQ9YTcxMzY5MzcxOH5mdWxsdGV4dD03MTMyNDA5MzAgW1BE
Rl0mI3hEO2h0dHA6Ly93d3cuaW5mb3JtYXdvcmxkLmNvbS9zbXBwL2NvbnRlbnQ/Y29udGVudD0x
MC4xMDgwLzAwMzQzNDAwMDUwMTc4NDI5PC9yZXNlYXJjaC1ub3Rlcz48L3JlY29yZD48L0NpdGU+
PC9FbmROb3RlPn==
</w:fldData>
        </w:fldChar>
      </w:r>
      <w:r w:rsidR="00BA4633">
        <w:rPr>
          <w:lang w:val="en-US"/>
        </w:rPr>
        <w:instrText xml:space="preserve"> ADDIN EN.CITE.DATA </w:instrText>
      </w:r>
      <w:r w:rsidR="00BA4633">
        <w:rPr>
          <w:lang w:val="en-US"/>
        </w:rPr>
      </w:r>
      <w:r w:rsidR="00BA4633">
        <w:rPr>
          <w:lang w:val="en-US"/>
        </w:rPr>
        <w:fldChar w:fldCharType="end"/>
      </w:r>
      <w:r w:rsidR="00BA4633">
        <w:rPr>
          <w:lang w:val="en-US"/>
        </w:rPr>
      </w:r>
      <w:r w:rsidR="00BA4633">
        <w:rPr>
          <w:lang w:val="en-US"/>
        </w:rPr>
        <w:fldChar w:fldCharType="separate"/>
      </w:r>
      <w:r w:rsidR="00BA4633">
        <w:rPr>
          <w:noProof/>
          <w:lang w:val="en-US"/>
        </w:rPr>
        <w:t>(Autor and Duggan, 2003, Beatty, et al., 2000, Benitez-Silva, et al., 2010)</w:t>
      </w:r>
      <w:r w:rsidR="00BA4633">
        <w:rPr>
          <w:lang w:val="en-US"/>
        </w:rPr>
        <w:fldChar w:fldCharType="end"/>
      </w:r>
      <w:r w:rsidR="00D672A2">
        <w:rPr>
          <w:lang w:val="en-US"/>
        </w:rPr>
        <w:t>, which can crudely be summariz</w:t>
      </w:r>
      <w:r w:rsidRPr="0083351E">
        <w:rPr>
          <w:lang w:val="en-US"/>
        </w:rPr>
        <w:t>ed as suggesting that worse economic conditions will hit those with poor health the hardest – as Beatty et al put it, DI claims can be seen as ‘hidden unemployment’ to the extent that people with poor health may be working in good times, but suffer from more health-selective retention and recruitment policies in bad times.</w:t>
      </w:r>
    </w:p>
    <w:p w14:paraId="7187AAB3" w14:textId="319916BD" w:rsidR="007C014E" w:rsidRPr="0083351E" w:rsidRDefault="00C866DB" w:rsidP="00A77588">
      <w:pPr>
        <w:rPr>
          <w:lang w:val="en-US"/>
        </w:rPr>
      </w:pPr>
      <w:r w:rsidRPr="0083351E">
        <w:rPr>
          <w:lang w:val="en-US"/>
        </w:rPr>
        <w:t xml:space="preserve">However, employment rates among older workers in 2015 are generally </w:t>
      </w:r>
      <w:r w:rsidRPr="0083351E">
        <w:rPr>
          <w:i/>
          <w:lang w:val="en-US"/>
        </w:rPr>
        <w:t>higher</w:t>
      </w:r>
      <w:r w:rsidRPr="0083351E">
        <w:rPr>
          <w:lang w:val="en-US"/>
        </w:rPr>
        <w:t xml:space="preserve"> than the pre-recession level in 2008 (having more than recovered from any initial fal</w:t>
      </w:r>
      <w:r w:rsidR="00A4384F" w:rsidRPr="0083351E">
        <w:rPr>
          <w:lang w:val="en-US"/>
        </w:rPr>
        <w:t>l</w:t>
      </w:r>
      <w:r w:rsidRPr="0083351E">
        <w:rPr>
          <w:lang w:val="en-US"/>
        </w:rPr>
        <w:t>)</w:t>
      </w:r>
      <w:r w:rsidR="00A4384F" w:rsidRPr="0083351E">
        <w:rPr>
          <w:lang w:val="en-US"/>
        </w:rPr>
        <w:t xml:space="preserve">, a tendency that </w:t>
      </w:r>
      <w:r w:rsidR="00A4384F" w:rsidRPr="0083351E">
        <w:rPr>
          <w:lang w:val="en-US"/>
        </w:rPr>
        <w:lastRenderedPageBreak/>
        <w:t>becomes universal across the countries considered here when looking from 2004</w:t>
      </w:r>
      <w:r w:rsidRPr="0083351E">
        <w:rPr>
          <w:lang w:val="en-US"/>
        </w:rPr>
        <w:t xml:space="preserve">. This may </w:t>
      </w:r>
      <w:r w:rsidR="00A80558" w:rsidRPr="0083351E">
        <w:rPr>
          <w:lang w:val="en-US"/>
        </w:rPr>
        <w:t xml:space="preserve">well represent increases in </w:t>
      </w:r>
      <w:r w:rsidR="0083351E">
        <w:rPr>
          <w:lang w:val="en-US"/>
        </w:rPr>
        <w:t>labor</w:t>
      </w:r>
      <w:r w:rsidR="00A80558" w:rsidRPr="0083351E">
        <w:rPr>
          <w:lang w:val="en-US"/>
        </w:rPr>
        <w:t xml:space="preserve"> supply (prompted by financial need as pension ages rise and pension payments fall)</w:t>
      </w:r>
      <w:r w:rsidRPr="0083351E">
        <w:rPr>
          <w:lang w:val="en-US"/>
        </w:rPr>
        <w:t xml:space="preserve"> </w:t>
      </w:r>
      <w:r w:rsidR="00A80558" w:rsidRPr="0083351E">
        <w:rPr>
          <w:lang w:val="en-US"/>
        </w:rPr>
        <w:t xml:space="preserve">rather than trends in </w:t>
      </w:r>
      <w:r w:rsidR="0083351E">
        <w:rPr>
          <w:lang w:val="en-US"/>
        </w:rPr>
        <w:t>labor</w:t>
      </w:r>
      <w:r w:rsidR="00A80558" w:rsidRPr="0083351E">
        <w:rPr>
          <w:lang w:val="en-US"/>
        </w:rPr>
        <w:t xml:space="preserve"> demand </w:t>
      </w:r>
      <w:r w:rsidR="00BA4633">
        <w:rPr>
          <w:lang w:val="en-US"/>
        </w:rPr>
        <w:fldChar w:fldCharType="begin"/>
      </w:r>
      <w:r w:rsidR="00BA4633">
        <w:rPr>
          <w:lang w:val="en-US"/>
        </w:rPr>
        <w:instrText xml:space="preserve"> ADDIN EN.CITE &lt;EndNote&gt;&lt;Cite&gt;&lt;Author&gt;Coile&lt;/Author&gt;&lt;Year&gt;2015&lt;/Year&gt;&lt;RecNum&gt;3272&lt;/RecNum&gt;&lt;DisplayText&gt;(Coile, 2015)&lt;/DisplayText&gt;&lt;record&gt;&lt;rec-number&gt;3272&lt;/rec-number&gt;&lt;foreign-keys&gt;&lt;key app="EN" db-id="5xatt0094rr92mepzaexd2xzx29appesae0a" timestamp="1547318842"&gt;3272&lt;/key&gt;&lt;/foreign-keys&gt;&lt;ref-type name="Journal Article"&gt;17&lt;/ref-type&gt;&lt;contributors&gt;&lt;authors&gt;&lt;author&gt;Coile, Courtney C.&lt;/author&gt;&lt;/authors&gt;&lt;/contributors&gt;&lt;titles&gt;&lt;title&gt;Economic determinants of workers&amp;apos; retirement decisions&lt;/title&gt;&lt;secondary-title&gt;Journal of Economic Surveys&lt;/secondary-title&gt;&lt;/titles&gt;&lt;periodical&gt;&lt;full-title&gt;Journal of Economic Surveys&lt;/full-title&gt;&lt;/periodical&gt;&lt;pages&gt;830-853&lt;/pages&gt;&lt;volume&gt;29&lt;/volume&gt;&lt;number&gt;4&lt;/number&gt;&lt;dates&gt;&lt;year&gt;2015&lt;/year&gt;&lt;/dates&gt;&lt;urls&gt;&lt;related-urls&gt;&lt;url&gt;https://onlinelibrary.wiley.com/doi/abs/10.1111/joes.12115&lt;/url&gt;&lt;/related-urls&gt;&lt;/urls&gt;&lt;electronic-resource-num&gt;doi:10.1111/joes.12115&lt;/electronic-resource-num&gt;&lt;/record&gt;&lt;/Cite&gt;&lt;/EndNote&gt;</w:instrText>
      </w:r>
      <w:r w:rsidR="00BA4633">
        <w:rPr>
          <w:lang w:val="en-US"/>
        </w:rPr>
        <w:fldChar w:fldCharType="separate"/>
      </w:r>
      <w:r w:rsidR="00BA4633">
        <w:rPr>
          <w:noProof/>
          <w:lang w:val="en-US"/>
        </w:rPr>
        <w:t>(Coile, 2015)</w:t>
      </w:r>
      <w:r w:rsidR="00BA4633">
        <w:rPr>
          <w:lang w:val="en-US"/>
        </w:rPr>
        <w:fldChar w:fldCharType="end"/>
      </w:r>
      <w:r w:rsidR="00A80558" w:rsidRPr="0083351E">
        <w:rPr>
          <w:lang w:val="en-US"/>
        </w:rPr>
        <w:t xml:space="preserve">, but </w:t>
      </w:r>
      <w:r w:rsidR="00D92A47" w:rsidRPr="0083351E">
        <w:rPr>
          <w:lang w:val="en-US"/>
        </w:rPr>
        <w:t xml:space="preserve">it is nevertheless difficult to find </w:t>
      </w:r>
      <w:r w:rsidR="00A80558" w:rsidRPr="0083351E">
        <w:rPr>
          <w:lang w:val="en-US"/>
        </w:rPr>
        <w:t xml:space="preserve">evidence of a systematic </w:t>
      </w:r>
      <w:r w:rsidR="00A80558" w:rsidRPr="0083351E">
        <w:rPr>
          <w:i/>
          <w:lang w:val="en-US"/>
        </w:rPr>
        <w:t>decline</w:t>
      </w:r>
      <w:r w:rsidR="00A80558" w:rsidRPr="0083351E">
        <w:rPr>
          <w:lang w:val="en-US"/>
        </w:rPr>
        <w:t xml:space="preserve"> in </w:t>
      </w:r>
      <w:r w:rsidR="0083351E">
        <w:rPr>
          <w:lang w:val="en-US"/>
        </w:rPr>
        <w:t>labor</w:t>
      </w:r>
      <w:r w:rsidR="00A80558" w:rsidRPr="0083351E">
        <w:rPr>
          <w:lang w:val="en-US"/>
        </w:rPr>
        <w:t xml:space="preserve"> demand for older workers</w:t>
      </w:r>
      <w:r w:rsidR="00D672A2">
        <w:rPr>
          <w:lang w:val="en-US"/>
        </w:rPr>
        <w:t xml:space="preserve"> that would </w:t>
      </w:r>
      <w:r w:rsidR="00A80558" w:rsidRPr="0083351E">
        <w:rPr>
          <w:lang w:val="en-US"/>
        </w:rPr>
        <w:t>increase health-re</w:t>
      </w:r>
      <w:r w:rsidR="00A77588" w:rsidRPr="0083351E">
        <w:rPr>
          <w:lang w:val="en-US"/>
        </w:rPr>
        <w:t>la</w:t>
      </w:r>
      <w:r w:rsidR="00A80558" w:rsidRPr="0083351E">
        <w:rPr>
          <w:lang w:val="en-US"/>
        </w:rPr>
        <w:t>ted employment gaps. The only exception to this is the US: a</w:t>
      </w:r>
      <w:r w:rsidR="007C014E" w:rsidRPr="0083351E">
        <w:rPr>
          <w:lang w:val="en-US"/>
        </w:rPr>
        <w:t xml:space="preserve">lthough the American economy recovered quickly from the Great </w:t>
      </w:r>
      <w:r w:rsidR="00D92A47" w:rsidRPr="0083351E">
        <w:rPr>
          <w:lang w:val="en-US"/>
        </w:rPr>
        <w:t>R</w:t>
      </w:r>
      <w:r w:rsidR="007C014E" w:rsidRPr="0083351E">
        <w:rPr>
          <w:lang w:val="en-US"/>
        </w:rPr>
        <w:t xml:space="preserve">ecession and was characterized by sustained growth and a steady decline in unemployment, in 2015 the overall employment rate was still clearly below its 2008 </w:t>
      </w:r>
      <w:r w:rsidR="00A4384F" w:rsidRPr="0083351E">
        <w:rPr>
          <w:lang w:val="en-US"/>
        </w:rPr>
        <w:t xml:space="preserve">and even 2004 </w:t>
      </w:r>
      <w:r w:rsidR="007C014E" w:rsidRPr="0083351E">
        <w:rPr>
          <w:lang w:val="en-US"/>
        </w:rPr>
        <w:t>level</w:t>
      </w:r>
      <w:r w:rsidR="00D92A47" w:rsidRPr="0083351E">
        <w:rPr>
          <w:lang w:val="en-US"/>
        </w:rPr>
        <w:t xml:space="preserve">. The increasing health-related employment gap may therefore be partly because those in poor health were disproportionately affected by layoffs </w:t>
      </w:r>
      <w:r w:rsidR="00BA4633">
        <w:rPr>
          <w:lang w:val="en-US"/>
        </w:rPr>
        <w:fldChar w:fldCharType="begin"/>
      </w:r>
      <w:r w:rsidR="00BA4633">
        <w:rPr>
          <w:lang w:val="en-US"/>
        </w:rPr>
        <w:instrText xml:space="preserve"> ADDIN EN.CITE &lt;EndNote&gt;&lt;Cite&gt;&lt;Author&gt;Fogg&lt;/Author&gt;&lt;Year&gt;2010&lt;/Year&gt;&lt;RecNum&gt;3273&lt;/RecNum&gt;&lt;Prefix&gt;as also suggested by &lt;/Prefix&gt;&lt;DisplayText&gt;(as also suggested by Fogg, et al., 2010)&lt;/DisplayText&gt;&lt;record&gt;&lt;rec-number&gt;3273&lt;/rec-number&gt;&lt;foreign-keys&gt;&lt;key app="EN" db-id="5xatt0094rr92mepzaexd2xzx29appesae0a" timestamp="1547319290"&gt;3273&lt;/key&gt;&lt;/foreign-keys&gt;&lt;ref-type name="Journal Article"&gt;17&lt;/ref-type&gt;&lt;contributors&gt;&lt;authors&gt;&lt;author&gt;Fogg, Neeta P.&lt;/author&gt;&lt;author&gt;Harrington, Paul E. &lt;/author&gt;&lt;author&gt;McMahon, Brian T.&lt;/author&gt;&lt;/authors&gt;&lt;/contributors&gt;&lt;titles&gt;&lt;title&gt;The impact of the Great Recession upon the unemployment of Americans with disabilities&lt;/title&gt;&lt;secondary-title&gt;Journal of Vocational Rehabilitation&lt;/secondary-title&gt;&lt;/titles&gt;&lt;periodical&gt;&lt;full-title&gt;Journal of Vocational Rehabilitation&lt;/full-title&gt;&lt;/periodical&gt;&lt;pages&gt;193-202&lt;/pages&gt;&lt;volume&gt;33&lt;/volume&gt;&lt;number&gt;3&lt;/number&gt;&lt;dates&gt;&lt;year&gt;2010&lt;/year&gt;&lt;/dates&gt;&lt;urls&gt;&lt;/urls&gt;&lt;electronic-resource-num&gt;10.3233/JVR-2010-0527&lt;/electronic-resource-num&gt;&lt;/record&gt;&lt;/Cite&gt;&lt;/EndNote&gt;</w:instrText>
      </w:r>
      <w:r w:rsidR="00BA4633">
        <w:rPr>
          <w:lang w:val="en-US"/>
        </w:rPr>
        <w:fldChar w:fldCharType="separate"/>
      </w:r>
      <w:r w:rsidR="00BA4633">
        <w:rPr>
          <w:noProof/>
          <w:lang w:val="en-US"/>
        </w:rPr>
        <w:t>(as also suggested by Fogg, et al., 2010)</w:t>
      </w:r>
      <w:r w:rsidR="00BA4633">
        <w:rPr>
          <w:lang w:val="en-US"/>
        </w:rPr>
        <w:fldChar w:fldCharType="end"/>
      </w:r>
      <w:r w:rsidR="00A77588" w:rsidRPr="0083351E">
        <w:rPr>
          <w:lang w:val="en-US"/>
        </w:rPr>
        <w:t xml:space="preserve">, although a more recent analysis argues </w:t>
      </w:r>
      <w:r w:rsidR="00D92A47" w:rsidRPr="0083351E">
        <w:rPr>
          <w:lang w:val="en-US"/>
        </w:rPr>
        <w:t xml:space="preserve">contrastingly </w:t>
      </w:r>
      <w:r w:rsidR="00A77588" w:rsidRPr="0083351E">
        <w:rPr>
          <w:lang w:val="en-US"/>
        </w:rPr>
        <w:t xml:space="preserve">that </w:t>
      </w:r>
      <w:r w:rsidR="00D92A47" w:rsidRPr="0083351E">
        <w:rPr>
          <w:lang w:val="en-US"/>
        </w:rPr>
        <w:t xml:space="preserve">there is </w:t>
      </w:r>
      <w:r w:rsidR="00447E91" w:rsidRPr="0083351E">
        <w:rPr>
          <w:lang w:val="en-US"/>
        </w:rPr>
        <w:t>a long</w:t>
      </w:r>
      <w:r w:rsidR="00D92A47" w:rsidRPr="0083351E">
        <w:rPr>
          <w:lang w:val="en-US"/>
        </w:rPr>
        <w:t>er</w:t>
      </w:r>
      <w:r w:rsidR="00447E91" w:rsidRPr="0083351E">
        <w:rPr>
          <w:lang w:val="en-US"/>
        </w:rPr>
        <w:t>-term downward trend</w:t>
      </w:r>
      <w:r w:rsidR="00D92A47" w:rsidRPr="0083351E">
        <w:rPr>
          <w:lang w:val="en-US"/>
        </w:rPr>
        <w:t xml:space="preserve"> that predates </w:t>
      </w:r>
      <w:r w:rsidR="007C014E" w:rsidRPr="0083351E">
        <w:rPr>
          <w:lang w:val="en-US"/>
        </w:rPr>
        <w:t>the Great Recession</w:t>
      </w:r>
      <w:r w:rsidR="00A77588" w:rsidRPr="0083351E">
        <w:rPr>
          <w:lang w:val="en-US"/>
        </w:rPr>
        <w:t xml:space="preserve"> </w:t>
      </w:r>
      <w:r w:rsidR="00BA4633">
        <w:rPr>
          <w:lang w:val="en-US"/>
        </w:rPr>
        <w:fldChar w:fldCharType="begin"/>
      </w:r>
      <w:r w:rsidR="00BA4633">
        <w:rPr>
          <w:lang w:val="en-US"/>
        </w:rPr>
        <w:instrText xml:space="preserve"> ADDIN EN.CITE &lt;EndNote&gt;&lt;Cite&gt;&lt;Author&gt;Livermore&lt;/Author&gt;&lt;Year&gt;2015&lt;/Year&gt;&lt;RecNum&gt;3274&lt;/RecNum&gt;&lt;DisplayText&gt;(Livermore and Honeycutt, 2015)&lt;/DisplayText&gt;&lt;record&gt;&lt;rec-number&gt;3274&lt;/rec-number&gt;&lt;foreign-keys&gt;&lt;key app="EN" db-id="5xatt0094rr92mepzaexd2xzx29appesae0a" timestamp="1547319345"&gt;3274&lt;/key&gt;&lt;/foreign-keys&gt;&lt;ref-type name="Journal Article"&gt;17&lt;/ref-type&gt;&lt;contributors&gt;&lt;authors&gt;&lt;author&gt;Livermore, Gina A.&lt;/author&gt;&lt;author&gt;Honeycutt, Todd C.&lt;/author&gt;&lt;/authors&gt;&lt;/contributors&gt;&lt;titles&gt;&lt;title&gt;Employment and Economic Well-Being of People With and Without Disabilities Before and After the Great Recession&lt;/title&gt;&lt;secondary-title&gt;Journal of Disability Policy Studies&lt;/secondary-title&gt;&lt;/titles&gt;&lt;periodical&gt;&lt;full-title&gt;Journal of Disability Policy Studies&lt;/full-title&gt;&lt;/periodical&gt;&lt;pages&gt;70-79&lt;/pages&gt;&lt;volume&gt;26&lt;/volume&gt;&lt;number&gt;2&lt;/number&gt;&lt;keywords&gt;&lt;keyword&gt;economics/social security,employment,labor,poverty&lt;/keyword&gt;&lt;/keywords&gt;&lt;dates&gt;&lt;year&gt;2015&lt;/year&gt;&lt;/dates&gt;&lt;urls&gt;&lt;related-urls&gt;&lt;url&gt;https://journals.sagepub.com/doi/abs/10.1177/1044207315583875&lt;/url&gt;&lt;/related-urls&gt;&lt;/urls&gt;&lt;electronic-resource-num&gt;10.1177/1044207315583875&lt;/electronic-resource-num&gt;&lt;/record&gt;&lt;/Cite&gt;&lt;/EndNote&gt;</w:instrText>
      </w:r>
      <w:r w:rsidR="00BA4633">
        <w:rPr>
          <w:lang w:val="en-US"/>
        </w:rPr>
        <w:fldChar w:fldCharType="separate"/>
      </w:r>
      <w:r w:rsidR="00BA4633">
        <w:rPr>
          <w:noProof/>
          <w:lang w:val="en-US"/>
        </w:rPr>
        <w:t>(Livermore and Honeycutt, 2015)</w:t>
      </w:r>
      <w:r w:rsidR="00BA4633">
        <w:rPr>
          <w:lang w:val="en-US"/>
        </w:rPr>
        <w:fldChar w:fldCharType="end"/>
      </w:r>
      <w:r w:rsidR="007C014E" w:rsidRPr="0083351E">
        <w:rPr>
          <w:lang w:val="en-US"/>
        </w:rPr>
        <w:t xml:space="preserve">. </w:t>
      </w:r>
    </w:p>
    <w:p w14:paraId="39F833D6" w14:textId="19C66C92" w:rsidR="007C014E" w:rsidRPr="0083351E" w:rsidRDefault="00D92A47" w:rsidP="001904FB">
      <w:pPr>
        <w:rPr>
          <w:lang w:val="en-US"/>
        </w:rPr>
      </w:pPr>
      <w:r w:rsidRPr="0083351E">
        <w:rPr>
          <w:lang w:val="en-US"/>
        </w:rPr>
        <w:t xml:space="preserve">Overall, for the US it is possible that macroeconomic developments partly explain the deteriorating employment situation of those in in poor health. Beyond this, </w:t>
      </w:r>
      <w:r w:rsidR="007C014E" w:rsidRPr="0083351E">
        <w:rPr>
          <w:lang w:val="en-US"/>
        </w:rPr>
        <w:t xml:space="preserve">the </w:t>
      </w:r>
      <w:r w:rsidR="00447E91" w:rsidRPr="0083351E">
        <w:rPr>
          <w:lang w:val="en-US"/>
        </w:rPr>
        <w:t xml:space="preserve">evidence suggests we must look </w:t>
      </w:r>
      <w:r w:rsidR="007C014E" w:rsidRPr="0083351E">
        <w:rPr>
          <w:lang w:val="en-US"/>
        </w:rPr>
        <w:t xml:space="preserve">beyond the effects of the crisis to explain trends in the employment of workers with health problems. </w:t>
      </w:r>
    </w:p>
    <w:p w14:paraId="4B3DF632" w14:textId="5E56B8D3" w:rsidR="00E33A5F" w:rsidRPr="0083351E" w:rsidRDefault="00E33A5F" w:rsidP="00E33A5F">
      <w:pPr>
        <w:pStyle w:val="Heading3"/>
        <w:rPr>
          <w:lang w:val="en-US"/>
        </w:rPr>
      </w:pPr>
      <w:r w:rsidRPr="0083351E">
        <w:rPr>
          <w:lang w:val="en-US"/>
        </w:rPr>
        <w:t>5.2 The nature of work</w:t>
      </w:r>
    </w:p>
    <w:p w14:paraId="2D16C2AC" w14:textId="1B825F5A" w:rsidR="00B54BEC" w:rsidRPr="0083351E" w:rsidRDefault="00E33A5F" w:rsidP="001904FB">
      <w:pPr>
        <w:rPr>
          <w:lang w:val="en-US"/>
        </w:rPr>
      </w:pPr>
      <w:r w:rsidRPr="0083351E">
        <w:rPr>
          <w:lang w:val="en-US"/>
        </w:rPr>
        <w:t>A further possibility is that health-related employment is influenced by trends in the nature of work, given that those with poor health are more likely to be excluded from high-demands, low-a</w:t>
      </w:r>
      <w:r w:rsidR="002C5B90" w:rsidRPr="0083351E">
        <w:rPr>
          <w:lang w:val="en-US"/>
        </w:rPr>
        <w:t xml:space="preserve">utonomy </w:t>
      </w:r>
      <w:r w:rsidRPr="0083351E">
        <w:rPr>
          <w:lang w:val="en-US"/>
        </w:rPr>
        <w:t xml:space="preserve">work </w:t>
      </w:r>
      <w:r w:rsidR="00BA4633">
        <w:rPr>
          <w:lang w:val="en-US"/>
        </w:rPr>
        <w:fldChar w:fldCharType="begin"/>
      </w:r>
      <w:r w:rsidR="00BA4633">
        <w:rPr>
          <w:lang w:val="en-US"/>
        </w:rPr>
        <w:instrText xml:space="preserve"> ADDIN EN.CITE &lt;EndNote&gt;&lt;Cite&gt;&lt;Author&gt;Johansson&lt;/Author&gt;&lt;Year&gt;2004&lt;/Year&gt;&lt;RecNum&gt;2010&lt;/RecNum&gt;&lt;Prefix&gt;e.g. &lt;/Prefix&gt;&lt;DisplayText&gt;(e.g. Baumberg, 2014, Johansson and Lundberg, 2004)&lt;/DisplayText&gt;&lt;record&gt;&lt;rec-number&gt;2010&lt;/rec-number&gt;&lt;foreign-keys&gt;&lt;key app="EN" db-id="5xatt0094rr92mepzaexd2xzx29appesae0a" timestamp="1523957223"&gt;2010&lt;/key&gt;&lt;/foreign-keys&gt;&lt;ref-type name="Journal Article"&gt;17&lt;/ref-type&gt;&lt;contributors&gt;&lt;authors&gt;&lt;author&gt;Gun Johansson&lt;/author&gt;&lt;author&gt;Ingvar Lundberg&lt;/author&gt;&lt;/authors&gt;&lt;/contributors&gt;&lt;titles&gt;&lt;title&gt;Adjustment latitude and attendance requirements as determinants of sickness absence or attendance. Empirical tests of the illness flexibility model&lt;/title&gt;&lt;secondary-title&gt;Social Science &amp;amp; Medicine&lt;/secondary-title&gt;&lt;/titles&gt;&lt;periodical&gt;&lt;full-title&gt;Social Science &amp;amp; Medicine&lt;/full-title&gt;&lt;/periodical&gt;&lt;pages&gt;1857-1868&lt;/pages&gt;&lt;volume&gt;58&lt;/volume&gt;&lt;dates&gt;&lt;year&gt;2004&lt;/year&gt;&lt;/dates&gt;&lt;urls&gt;&lt;related-urls&gt;&lt;url&gt;http://dx.doi.org/10.1016/S0277-9536(03)00407-6&lt;/url&gt;&lt;/related-urls&gt;&lt;/urls&gt;&lt;custom1&gt;Read&lt;/custom1&gt;&lt;/record&gt;&lt;/Cite&gt;&lt;Cite&gt;&lt;Author&gt;Baumberg&lt;/Author&gt;&lt;Year&gt;2014&lt;/Year&gt;&lt;RecNum&gt;1525&lt;/RecNum&gt;&lt;record&gt;&lt;rec-number&gt;1525&lt;/rec-number&gt;&lt;foreign-keys&gt;&lt;key app="EN" db-id="5xatt0094rr92mepzaexd2xzx29appesae0a" timestamp="1523957219"&gt;1525&lt;/key&gt;&lt;/foreign-keys&gt;&lt;ref-type name="Journal Article"&gt;17&lt;/ref-type&gt;&lt;contributors&gt;&lt;authors&gt;&lt;author&gt;Baumberg, B.&lt;/author&gt;&lt;/authors&gt;&lt;/contributors&gt;&lt;titles&gt;&lt;title&gt;Fit-for-Work – or Work Fit for Disabled People? The Role of Changing Job Demands and Control in Incapacity Claims&lt;/title&gt;&lt;secondary-title&gt;Journal of Social Policy&lt;/secondary-title&gt;&lt;/titles&gt;&lt;periodical&gt;&lt;full-title&gt;Journal of Social Policy&lt;/full-title&gt;&lt;/periodical&gt;&lt;pages&gt;289-310&lt;/pages&gt;&lt;volume&gt;43&lt;/volume&gt;&lt;dates&gt;&lt;year&gt;2014&lt;/year&gt;&lt;/dates&gt;&lt;urls&gt;&lt;/urls&gt;&lt;electronic-resource-num&gt;10.1017/S0047279413000810&lt;/electronic-resource-num&gt;&lt;/record&gt;&lt;/Cite&gt;&lt;/EndNote&gt;</w:instrText>
      </w:r>
      <w:r w:rsidR="00BA4633">
        <w:rPr>
          <w:lang w:val="en-US"/>
        </w:rPr>
        <w:fldChar w:fldCharType="separate"/>
      </w:r>
      <w:r w:rsidR="00BA4633">
        <w:rPr>
          <w:noProof/>
          <w:lang w:val="en-US"/>
        </w:rPr>
        <w:t>(e.g. Baumberg, 2014, Johansson and Lundberg, 2004)</w:t>
      </w:r>
      <w:r w:rsidR="00BA4633">
        <w:rPr>
          <w:lang w:val="en-US"/>
        </w:rPr>
        <w:fldChar w:fldCharType="end"/>
      </w:r>
      <w:r w:rsidRPr="0083351E">
        <w:rPr>
          <w:lang w:val="en-US"/>
        </w:rPr>
        <w:t xml:space="preserve">. </w:t>
      </w:r>
      <w:r w:rsidR="00DC0B8F" w:rsidRPr="0083351E">
        <w:rPr>
          <w:lang w:val="en-US"/>
        </w:rPr>
        <w:t xml:space="preserve">The most comprehensive comparative trend data source is the OECD Job Quality Database 2005-2015, based primarily on the European Working Conditions Survey </w:t>
      </w:r>
      <w:r w:rsidR="006D7494" w:rsidRPr="0083351E">
        <w:rPr>
          <w:lang w:val="en-US"/>
        </w:rPr>
        <w:t xml:space="preserve">(EWCS) and </w:t>
      </w:r>
      <w:r w:rsidR="00DC0B8F" w:rsidRPr="0083351E">
        <w:rPr>
          <w:lang w:val="en-US"/>
        </w:rPr>
        <w:t xml:space="preserve">supplemented </w:t>
      </w:r>
      <w:r w:rsidR="006D7494" w:rsidRPr="0083351E">
        <w:rPr>
          <w:lang w:val="en-US"/>
        </w:rPr>
        <w:t xml:space="preserve">for non-European countries </w:t>
      </w:r>
      <w:r w:rsidR="00DC0B8F" w:rsidRPr="0083351E">
        <w:rPr>
          <w:lang w:val="en-US"/>
        </w:rPr>
        <w:t xml:space="preserve">by a rescaled version of the International Social Survey </w:t>
      </w:r>
      <w:proofErr w:type="spellStart"/>
      <w:r w:rsidR="00DC0B8F" w:rsidRPr="0083351E">
        <w:rPr>
          <w:lang w:val="en-US"/>
        </w:rPr>
        <w:t>Programme</w:t>
      </w:r>
      <w:proofErr w:type="spellEnd"/>
      <w:r w:rsidR="006D7494" w:rsidRPr="0083351E">
        <w:rPr>
          <w:lang w:val="en-US"/>
        </w:rPr>
        <w:t xml:space="preserve"> (ISSP) survey</w:t>
      </w:r>
      <w:r w:rsidR="00B54BEC" w:rsidRPr="0083351E">
        <w:rPr>
          <w:lang w:val="en-US"/>
        </w:rPr>
        <w:t>, which the OECD find</w:t>
      </w:r>
      <w:r w:rsidR="00B313FD" w:rsidRPr="0083351E">
        <w:rPr>
          <w:lang w:val="en-US"/>
        </w:rPr>
        <w:t>s</w:t>
      </w:r>
      <w:r w:rsidR="00B54BEC" w:rsidRPr="0083351E">
        <w:rPr>
          <w:lang w:val="en-US"/>
        </w:rPr>
        <w:t xml:space="preserve"> correlates strongly with EWCS </w:t>
      </w:r>
      <w:r w:rsidR="00BA4633">
        <w:rPr>
          <w:lang w:val="en-US"/>
        </w:rPr>
        <w:fldChar w:fldCharType="begin"/>
      </w:r>
      <w:r w:rsidR="00BA4633">
        <w:rPr>
          <w:lang w:val="en-US"/>
        </w:rPr>
        <w:instrText xml:space="preserve"> ADDIN EN.CITE &lt;EndNote&gt;&lt;Cite&gt;&lt;Author&gt;OECD&lt;/Author&gt;&lt;Year&gt;2014&lt;/Year&gt;&lt;RecNum&gt;3277&lt;/RecNum&gt;&lt;Prefix&gt;see &lt;/Prefix&gt;&lt;Suffix&gt;:111-113`, 135-136&lt;/Suffix&gt;&lt;DisplayText&gt;(see OECD, 2014:111-113, 135-136)&lt;/DisplayText&gt;&lt;record&gt;&lt;rec-number&gt;3277&lt;/rec-number&gt;&lt;foreign-keys&gt;&lt;key app="EN" db-id="5xatt0094rr92mepzaexd2xzx29appesae0a" timestamp="1548935646"&gt;3277&lt;/key&gt;&lt;/foreign-keys&gt;&lt;ref-type name="Report"&gt;27&lt;/ref-type&gt;&lt;contributors&gt;&lt;authors&gt;&lt;author&gt;OECD&lt;/author&gt;&lt;/authors&gt;&lt;/contributors&gt;&lt;titles&gt;&lt;title&gt;OECD Employment Outlook 2014&lt;/title&gt;&lt;/titles&gt;&lt;dates&gt;&lt;year&gt;2014&lt;/year&gt;&lt;/dates&gt;&lt;pub-location&gt;Paris&lt;/pub-location&gt;&lt;publisher&gt;OECD Publishing&lt;/publisher&gt;&lt;urls&gt;&lt;related-urls&gt;&lt;url&gt;http://dx.doi.org/10.1787/empl_outlook-2014-en&lt;/url&gt;&lt;/related-urls&gt;&lt;/urls&gt;&lt;electronic-resource-num&gt;10.1787/empl_outlook-2014-en&lt;/electronic-resource-num&gt;&lt;/record&gt;&lt;/Cite&gt;&lt;/EndNote&gt;</w:instrText>
      </w:r>
      <w:r w:rsidR="00BA4633">
        <w:rPr>
          <w:lang w:val="en-US"/>
        </w:rPr>
        <w:fldChar w:fldCharType="separate"/>
      </w:r>
      <w:r w:rsidR="00BA4633">
        <w:rPr>
          <w:noProof/>
          <w:lang w:val="en-US"/>
        </w:rPr>
        <w:t>(see OECD, 2014:111-113, 135-136)</w:t>
      </w:r>
      <w:r w:rsidR="00BA4633">
        <w:rPr>
          <w:lang w:val="en-US"/>
        </w:rPr>
        <w:fldChar w:fldCharType="end"/>
      </w:r>
      <w:r w:rsidR="002C5B90" w:rsidRPr="0083351E">
        <w:rPr>
          <w:lang w:val="en-US"/>
        </w:rPr>
        <w:t xml:space="preserve">. </w:t>
      </w:r>
    </w:p>
    <w:p w14:paraId="363DD114" w14:textId="3F50A398" w:rsidR="00DC0B8F" w:rsidRPr="0083351E" w:rsidRDefault="00B54BEC" w:rsidP="001904FB">
      <w:pPr>
        <w:rPr>
          <w:lang w:val="en-US"/>
        </w:rPr>
      </w:pPr>
      <w:r w:rsidRPr="0083351E">
        <w:rPr>
          <w:lang w:val="en-US"/>
        </w:rPr>
        <w:lastRenderedPageBreak/>
        <w:t xml:space="preserve">The results are shown in </w:t>
      </w:r>
      <w:r w:rsidRPr="0083351E">
        <w:rPr>
          <w:lang w:val="en-US"/>
        </w:rPr>
        <w:fldChar w:fldCharType="begin"/>
      </w:r>
      <w:r w:rsidRPr="0083351E">
        <w:rPr>
          <w:lang w:val="en-US"/>
        </w:rPr>
        <w:instrText xml:space="preserve"> REF _Ref536699152 \h </w:instrText>
      </w:r>
      <w:r w:rsidRPr="0083351E">
        <w:rPr>
          <w:lang w:val="en-US"/>
        </w:rPr>
      </w:r>
      <w:r w:rsidRPr="0083351E">
        <w:rPr>
          <w:lang w:val="en-US"/>
        </w:rPr>
        <w:fldChar w:fldCharType="separate"/>
      </w:r>
      <w:r w:rsidR="0083351E" w:rsidRPr="0083351E">
        <w:rPr>
          <w:lang w:val="en-US"/>
        </w:rPr>
        <w:t xml:space="preserve">Table </w:t>
      </w:r>
      <w:r w:rsidR="0083351E">
        <w:rPr>
          <w:noProof/>
          <w:lang w:val="en-US"/>
        </w:rPr>
        <w:t>4</w:t>
      </w:r>
      <w:r w:rsidRPr="0083351E">
        <w:rPr>
          <w:lang w:val="en-US"/>
        </w:rPr>
        <w:fldChar w:fldCharType="end"/>
      </w:r>
      <w:r w:rsidRPr="0083351E">
        <w:rPr>
          <w:lang w:val="en-US"/>
        </w:rPr>
        <w:t xml:space="preserve"> below. This shows that </w:t>
      </w:r>
      <w:r w:rsidR="006D7494" w:rsidRPr="0083351E">
        <w:rPr>
          <w:lang w:val="en-US"/>
        </w:rPr>
        <w:t xml:space="preserve">the main overall measure of work quality – job strain – declined in nearly all of the countries studied here 2005-2015. Moreover, the one exception is Sweden, which has seen a unique improvement in the employment situation of those in poor health. Several caveats are needed here, including </w:t>
      </w:r>
      <w:r w:rsidR="00D672A2">
        <w:rPr>
          <w:lang w:val="en-US"/>
        </w:rPr>
        <w:t xml:space="preserve">that </w:t>
      </w:r>
      <w:r w:rsidR="006D7494" w:rsidRPr="0083351E">
        <w:rPr>
          <w:lang w:val="en-US"/>
        </w:rPr>
        <w:t>(</w:t>
      </w:r>
      <w:proofErr w:type="spellStart"/>
      <w:r w:rsidR="006D7494" w:rsidRPr="0083351E">
        <w:rPr>
          <w:lang w:val="en-US"/>
        </w:rPr>
        <w:t>i</w:t>
      </w:r>
      <w:proofErr w:type="spellEnd"/>
      <w:r w:rsidR="006D7494" w:rsidRPr="0083351E">
        <w:rPr>
          <w:lang w:val="en-US"/>
        </w:rPr>
        <w:t>) quality of work among older workers shows slightly different patterns; (ii) there is an implausibly large increase in physical demands in the US, which suggests that the ISSP may be less reliable than EWCS; (iii) these trends do not fully align with those shown in the European Social Survey</w:t>
      </w:r>
      <w:r w:rsidR="00814D8B" w:rsidRPr="0083351E">
        <w:rPr>
          <w:lang w:val="en-US"/>
        </w:rPr>
        <w:t xml:space="preserve"> </w:t>
      </w:r>
      <w:r w:rsidR="006D7494" w:rsidRPr="0083351E">
        <w:rPr>
          <w:lang w:val="en-US"/>
        </w:rPr>
        <w:t xml:space="preserve">– all of which are discussed further in Online Appendix </w:t>
      </w:r>
      <w:r w:rsidR="00851ED4" w:rsidRPr="0083351E">
        <w:rPr>
          <w:lang w:val="en-US"/>
        </w:rPr>
        <w:t>A6</w:t>
      </w:r>
      <w:r w:rsidR="006D7494" w:rsidRPr="0083351E">
        <w:rPr>
          <w:lang w:val="en-US"/>
        </w:rPr>
        <w:t xml:space="preserve">. </w:t>
      </w:r>
      <w:r w:rsidR="00814D8B" w:rsidRPr="0083351E">
        <w:rPr>
          <w:lang w:val="en-US"/>
        </w:rPr>
        <w:t xml:space="preserve">Moreover, these measures do not encompass the full range of potentially relevant working conditions. </w:t>
      </w:r>
      <w:r w:rsidR="006D7494" w:rsidRPr="0083351E">
        <w:rPr>
          <w:lang w:val="en-US"/>
        </w:rPr>
        <w:t>Nevertheless, there is no clear evidence that the changing nature of work explains health-related employment trends in the countries we consider here.</w:t>
      </w:r>
    </w:p>
    <w:tbl>
      <w:tblPr>
        <w:tblW w:w="7489" w:type="dxa"/>
        <w:jc w:val="center"/>
        <w:tblLook w:val="04A0" w:firstRow="1" w:lastRow="0" w:firstColumn="1" w:lastColumn="0" w:noHBand="0" w:noVBand="1"/>
      </w:tblPr>
      <w:tblGrid>
        <w:gridCol w:w="1349"/>
        <w:gridCol w:w="1217"/>
        <w:gridCol w:w="1268"/>
        <w:gridCol w:w="1217"/>
        <w:gridCol w:w="1219"/>
        <w:gridCol w:w="1219"/>
      </w:tblGrid>
      <w:tr w:rsidR="00B54BEC" w:rsidRPr="0083351E" w14:paraId="0780E3FD" w14:textId="77777777" w:rsidTr="00B54BEC">
        <w:trPr>
          <w:trHeight w:val="560"/>
          <w:jc w:val="center"/>
        </w:trPr>
        <w:tc>
          <w:tcPr>
            <w:tcW w:w="1349" w:type="dxa"/>
            <w:tcBorders>
              <w:top w:val="single" w:sz="4" w:space="0" w:color="auto"/>
              <w:left w:val="nil"/>
              <w:bottom w:val="single" w:sz="4" w:space="0" w:color="auto"/>
              <w:right w:val="single" w:sz="4" w:space="0" w:color="auto"/>
            </w:tcBorders>
            <w:shd w:val="clear" w:color="000000" w:fill="FFFFFF"/>
            <w:noWrap/>
            <w:vAlign w:val="bottom"/>
            <w:hideMark/>
          </w:tcPr>
          <w:p w14:paraId="10A2726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
                <w:bCs/>
                <w:bdr w:val="none" w:sz="0" w:space="0" w:color="auto"/>
                <w:lang w:val="en-US"/>
              </w:rPr>
            </w:pPr>
            <w:r w:rsidRPr="0083351E">
              <w:rPr>
                <w:rFonts w:eastAsia="Times New Roman"/>
                <w:b/>
                <w:bCs/>
                <w:bdr w:val="none" w:sz="0" w:space="0" w:color="auto"/>
                <w:lang w:val="en-US"/>
              </w:rPr>
              <w:t>Country</w:t>
            </w:r>
          </w:p>
        </w:tc>
        <w:tc>
          <w:tcPr>
            <w:tcW w:w="1217" w:type="dxa"/>
            <w:tcBorders>
              <w:top w:val="single" w:sz="4" w:space="0" w:color="auto"/>
              <w:left w:val="nil"/>
              <w:bottom w:val="single" w:sz="4" w:space="0" w:color="auto"/>
              <w:right w:val="nil"/>
            </w:tcBorders>
            <w:shd w:val="clear" w:color="000000" w:fill="FFFFFF"/>
            <w:vAlign w:val="center"/>
            <w:hideMark/>
          </w:tcPr>
          <w:p w14:paraId="430CAAD2" w14:textId="1CBA1601"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vertAlign w:val="superscript"/>
                <w:lang w:val="en-US"/>
              </w:rPr>
            </w:pPr>
            <w:r w:rsidRPr="0083351E">
              <w:rPr>
                <w:rFonts w:eastAsia="Times New Roman"/>
                <w:b/>
                <w:bCs/>
                <w:bdr w:val="none" w:sz="0" w:space="0" w:color="auto"/>
                <w:lang w:val="en-US"/>
              </w:rPr>
              <w:t xml:space="preserve">Job </w:t>
            </w:r>
            <w:r w:rsidRPr="0083351E">
              <w:rPr>
                <w:rFonts w:eastAsia="Times New Roman"/>
                <w:b/>
                <w:bCs/>
                <w:bdr w:val="none" w:sz="0" w:space="0" w:color="auto"/>
                <w:lang w:val="en-US"/>
              </w:rPr>
              <w:br/>
              <w:t>strain</w:t>
            </w:r>
            <w:r w:rsidR="006D7494" w:rsidRPr="0083351E">
              <w:rPr>
                <w:rFonts w:eastAsia="Times New Roman"/>
                <w:b/>
                <w:bCs/>
                <w:bdr w:val="none" w:sz="0" w:space="0" w:color="auto"/>
                <w:vertAlign w:val="superscript"/>
                <w:lang w:val="en-US"/>
              </w:rPr>
              <w:t>1</w:t>
            </w:r>
          </w:p>
        </w:tc>
        <w:tc>
          <w:tcPr>
            <w:tcW w:w="1268" w:type="dxa"/>
            <w:tcBorders>
              <w:top w:val="single" w:sz="4" w:space="0" w:color="auto"/>
              <w:left w:val="nil"/>
              <w:bottom w:val="single" w:sz="4" w:space="0" w:color="auto"/>
              <w:right w:val="nil"/>
            </w:tcBorders>
            <w:shd w:val="clear" w:color="000000" w:fill="FFFFFF"/>
            <w:vAlign w:val="center"/>
            <w:hideMark/>
          </w:tcPr>
          <w:p w14:paraId="5802115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 xml:space="preserve">Job </w:t>
            </w:r>
            <w:r w:rsidRPr="0083351E">
              <w:rPr>
                <w:rFonts w:eastAsia="Times New Roman"/>
                <w:b/>
                <w:bCs/>
                <w:bdr w:val="none" w:sz="0" w:space="0" w:color="auto"/>
                <w:lang w:val="en-US"/>
              </w:rPr>
              <w:br/>
              <w:t>autonomy</w:t>
            </w:r>
          </w:p>
        </w:tc>
        <w:tc>
          <w:tcPr>
            <w:tcW w:w="1217" w:type="dxa"/>
            <w:tcBorders>
              <w:top w:val="single" w:sz="4" w:space="0" w:color="auto"/>
              <w:left w:val="nil"/>
              <w:bottom w:val="single" w:sz="4" w:space="0" w:color="auto"/>
              <w:right w:val="nil"/>
            </w:tcBorders>
            <w:shd w:val="clear" w:color="000000" w:fill="FFFFFF"/>
            <w:vAlign w:val="center"/>
            <w:hideMark/>
          </w:tcPr>
          <w:p w14:paraId="6260AC72"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 xml:space="preserve">Long </w:t>
            </w:r>
            <w:r w:rsidRPr="0083351E">
              <w:rPr>
                <w:rFonts w:eastAsia="Times New Roman"/>
                <w:b/>
                <w:bCs/>
                <w:bdr w:val="none" w:sz="0" w:space="0" w:color="auto"/>
                <w:lang w:val="en-US"/>
              </w:rPr>
              <w:br/>
              <w:t>hours</w:t>
            </w:r>
          </w:p>
        </w:tc>
        <w:tc>
          <w:tcPr>
            <w:tcW w:w="1219" w:type="dxa"/>
            <w:tcBorders>
              <w:top w:val="single" w:sz="4" w:space="0" w:color="auto"/>
              <w:left w:val="nil"/>
              <w:bottom w:val="single" w:sz="4" w:space="0" w:color="auto"/>
              <w:right w:val="nil"/>
            </w:tcBorders>
            <w:shd w:val="clear" w:color="000000" w:fill="FFFFFF"/>
            <w:vAlign w:val="center"/>
            <w:hideMark/>
          </w:tcPr>
          <w:p w14:paraId="31C469D5"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Inflexible</w:t>
            </w:r>
            <w:r w:rsidRPr="0083351E">
              <w:rPr>
                <w:rFonts w:eastAsia="Times New Roman"/>
                <w:b/>
                <w:bCs/>
                <w:bdr w:val="none" w:sz="0" w:space="0" w:color="auto"/>
                <w:lang w:val="en-US"/>
              </w:rPr>
              <w:br/>
              <w:t>hours</w:t>
            </w:r>
          </w:p>
        </w:tc>
        <w:tc>
          <w:tcPr>
            <w:tcW w:w="1219" w:type="dxa"/>
            <w:tcBorders>
              <w:top w:val="single" w:sz="4" w:space="0" w:color="auto"/>
              <w:left w:val="nil"/>
              <w:bottom w:val="single" w:sz="4" w:space="0" w:color="auto"/>
              <w:right w:val="nil"/>
            </w:tcBorders>
            <w:shd w:val="clear" w:color="000000" w:fill="FFFFFF"/>
            <w:vAlign w:val="center"/>
            <w:hideMark/>
          </w:tcPr>
          <w:p w14:paraId="571CD0B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eastAsia="Times New Roman"/>
                <w:b/>
                <w:bCs/>
                <w:bdr w:val="none" w:sz="0" w:space="0" w:color="auto"/>
                <w:lang w:val="en-US"/>
              </w:rPr>
            </w:pPr>
            <w:r w:rsidRPr="0083351E">
              <w:rPr>
                <w:rFonts w:eastAsia="Times New Roman"/>
                <w:b/>
                <w:bCs/>
                <w:bdr w:val="none" w:sz="0" w:space="0" w:color="auto"/>
                <w:lang w:val="en-US"/>
              </w:rPr>
              <w:t>Physical</w:t>
            </w:r>
            <w:r w:rsidRPr="0083351E">
              <w:rPr>
                <w:rFonts w:eastAsia="Times New Roman"/>
                <w:b/>
                <w:bCs/>
                <w:bdr w:val="none" w:sz="0" w:space="0" w:color="auto"/>
                <w:lang w:val="en-US"/>
              </w:rPr>
              <w:br/>
              <w:t>demands</w:t>
            </w:r>
          </w:p>
        </w:tc>
      </w:tr>
      <w:tr w:rsidR="00B54BEC" w:rsidRPr="0083351E" w14:paraId="7A3C7A15" w14:textId="77777777" w:rsidTr="00B54BEC">
        <w:trPr>
          <w:trHeight w:val="290"/>
          <w:jc w:val="center"/>
        </w:trPr>
        <w:tc>
          <w:tcPr>
            <w:tcW w:w="1349" w:type="dxa"/>
            <w:tcBorders>
              <w:top w:val="nil"/>
              <w:left w:val="nil"/>
              <w:bottom w:val="single" w:sz="4" w:space="0" w:color="auto"/>
              <w:right w:val="single" w:sz="4" w:space="0" w:color="auto"/>
            </w:tcBorders>
            <w:shd w:val="clear" w:color="000000" w:fill="FFFFFF"/>
            <w:noWrap/>
            <w:vAlign w:val="bottom"/>
            <w:hideMark/>
          </w:tcPr>
          <w:p w14:paraId="76B7280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
                <w:bCs/>
                <w:bdr w:val="none" w:sz="0" w:space="0" w:color="auto"/>
                <w:lang w:val="en-US"/>
              </w:rPr>
            </w:pPr>
            <w:r w:rsidRPr="0083351E">
              <w:rPr>
                <w:rFonts w:eastAsia="Times New Roman"/>
                <w:b/>
                <w:bCs/>
                <w:bdr w:val="none" w:sz="0" w:space="0" w:color="auto"/>
                <w:lang w:val="en-US"/>
              </w:rPr>
              <w:t> </w:t>
            </w:r>
          </w:p>
        </w:tc>
        <w:tc>
          <w:tcPr>
            <w:tcW w:w="1217" w:type="dxa"/>
            <w:tcBorders>
              <w:top w:val="nil"/>
              <w:left w:val="nil"/>
              <w:bottom w:val="single" w:sz="4" w:space="0" w:color="auto"/>
              <w:right w:val="nil"/>
            </w:tcBorders>
            <w:shd w:val="clear" w:color="000000" w:fill="FFFFFF"/>
            <w:noWrap/>
            <w:vAlign w:val="bottom"/>
            <w:hideMark/>
          </w:tcPr>
          <w:p w14:paraId="6B8709C0"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i/>
                <w:iCs/>
                <w:bdr w:val="none" w:sz="0" w:space="0" w:color="auto"/>
                <w:lang w:val="en-US"/>
              </w:rPr>
            </w:pPr>
            <w:r w:rsidRPr="0083351E">
              <w:rPr>
                <w:rFonts w:eastAsia="Times New Roman"/>
                <w:i/>
                <w:iCs/>
                <w:bdr w:val="none" w:sz="0" w:space="0" w:color="auto"/>
                <w:lang w:val="en-US"/>
              </w:rPr>
              <w:t>Trend</w:t>
            </w:r>
          </w:p>
        </w:tc>
        <w:tc>
          <w:tcPr>
            <w:tcW w:w="1268" w:type="dxa"/>
            <w:tcBorders>
              <w:top w:val="nil"/>
              <w:left w:val="nil"/>
              <w:bottom w:val="single" w:sz="4" w:space="0" w:color="auto"/>
              <w:right w:val="nil"/>
            </w:tcBorders>
            <w:shd w:val="clear" w:color="000000" w:fill="FFFFFF"/>
            <w:noWrap/>
            <w:vAlign w:val="bottom"/>
            <w:hideMark/>
          </w:tcPr>
          <w:p w14:paraId="368E04F5"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i/>
                <w:iCs/>
                <w:bdr w:val="none" w:sz="0" w:space="0" w:color="auto"/>
                <w:lang w:val="en-US"/>
              </w:rPr>
            </w:pPr>
            <w:r w:rsidRPr="0083351E">
              <w:rPr>
                <w:rFonts w:eastAsia="Times New Roman"/>
                <w:i/>
                <w:iCs/>
                <w:bdr w:val="none" w:sz="0" w:space="0" w:color="auto"/>
                <w:lang w:val="en-US"/>
              </w:rPr>
              <w:t>Trend</w:t>
            </w:r>
          </w:p>
        </w:tc>
        <w:tc>
          <w:tcPr>
            <w:tcW w:w="1217" w:type="dxa"/>
            <w:tcBorders>
              <w:top w:val="nil"/>
              <w:left w:val="nil"/>
              <w:bottom w:val="single" w:sz="4" w:space="0" w:color="auto"/>
              <w:right w:val="nil"/>
            </w:tcBorders>
            <w:shd w:val="clear" w:color="000000" w:fill="FFFFFF"/>
            <w:noWrap/>
            <w:vAlign w:val="bottom"/>
            <w:hideMark/>
          </w:tcPr>
          <w:p w14:paraId="01610EBD"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i/>
                <w:iCs/>
                <w:bdr w:val="none" w:sz="0" w:space="0" w:color="auto"/>
                <w:lang w:val="en-US"/>
              </w:rPr>
            </w:pPr>
            <w:r w:rsidRPr="0083351E">
              <w:rPr>
                <w:rFonts w:eastAsia="Times New Roman"/>
                <w:i/>
                <w:iCs/>
                <w:bdr w:val="none" w:sz="0" w:space="0" w:color="auto"/>
                <w:lang w:val="en-US"/>
              </w:rPr>
              <w:t>Trend</w:t>
            </w:r>
          </w:p>
        </w:tc>
        <w:tc>
          <w:tcPr>
            <w:tcW w:w="1219" w:type="dxa"/>
            <w:tcBorders>
              <w:top w:val="nil"/>
              <w:left w:val="nil"/>
              <w:bottom w:val="single" w:sz="4" w:space="0" w:color="auto"/>
              <w:right w:val="nil"/>
            </w:tcBorders>
            <w:shd w:val="clear" w:color="000000" w:fill="FFFFFF"/>
            <w:noWrap/>
            <w:vAlign w:val="bottom"/>
            <w:hideMark/>
          </w:tcPr>
          <w:p w14:paraId="037F1313"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i/>
                <w:iCs/>
                <w:bdr w:val="none" w:sz="0" w:space="0" w:color="auto"/>
                <w:lang w:val="en-US"/>
              </w:rPr>
            </w:pPr>
            <w:r w:rsidRPr="0083351E">
              <w:rPr>
                <w:rFonts w:eastAsia="Times New Roman"/>
                <w:i/>
                <w:iCs/>
                <w:bdr w:val="none" w:sz="0" w:space="0" w:color="auto"/>
                <w:lang w:val="en-US"/>
              </w:rPr>
              <w:t>Trend</w:t>
            </w:r>
          </w:p>
        </w:tc>
        <w:tc>
          <w:tcPr>
            <w:tcW w:w="1219" w:type="dxa"/>
            <w:tcBorders>
              <w:top w:val="nil"/>
              <w:left w:val="nil"/>
              <w:bottom w:val="single" w:sz="4" w:space="0" w:color="auto"/>
              <w:right w:val="nil"/>
            </w:tcBorders>
            <w:shd w:val="clear" w:color="000000" w:fill="FFFFFF"/>
            <w:noWrap/>
            <w:vAlign w:val="bottom"/>
            <w:hideMark/>
          </w:tcPr>
          <w:p w14:paraId="3D0B6C09"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i/>
                <w:iCs/>
                <w:bdr w:val="none" w:sz="0" w:space="0" w:color="auto"/>
                <w:lang w:val="en-US"/>
              </w:rPr>
            </w:pPr>
            <w:r w:rsidRPr="0083351E">
              <w:rPr>
                <w:rFonts w:eastAsia="Times New Roman"/>
                <w:i/>
                <w:iCs/>
                <w:bdr w:val="none" w:sz="0" w:space="0" w:color="auto"/>
                <w:lang w:val="en-US"/>
              </w:rPr>
              <w:t>Trend</w:t>
            </w:r>
          </w:p>
        </w:tc>
      </w:tr>
      <w:tr w:rsidR="00B54BEC" w:rsidRPr="0083351E" w14:paraId="55852E91"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7D2473E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USA</w:t>
            </w:r>
          </w:p>
        </w:tc>
        <w:tc>
          <w:tcPr>
            <w:tcW w:w="1217" w:type="dxa"/>
            <w:tcBorders>
              <w:top w:val="nil"/>
              <w:left w:val="nil"/>
              <w:bottom w:val="nil"/>
              <w:right w:val="nil"/>
            </w:tcBorders>
            <w:shd w:val="clear" w:color="000000" w:fill="FFFFFF"/>
            <w:noWrap/>
            <w:vAlign w:val="bottom"/>
            <w:hideMark/>
          </w:tcPr>
          <w:p w14:paraId="7A807ED9"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2.3 </w:t>
            </w:r>
          </w:p>
        </w:tc>
        <w:tc>
          <w:tcPr>
            <w:tcW w:w="1268" w:type="dxa"/>
            <w:tcBorders>
              <w:top w:val="nil"/>
              <w:left w:val="nil"/>
              <w:bottom w:val="nil"/>
              <w:right w:val="nil"/>
            </w:tcBorders>
            <w:shd w:val="clear" w:color="000000" w:fill="FFFFFF"/>
            <w:noWrap/>
            <w:vAlign w:val="bottom"/>
            <w:hideMark/>
          </w:tcPr>
          <w:p w14:paraId="2E8F41BF"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5.1 </w:t>
            </w:r>
          </w:p>
        </w:tc>
        <w:tc>
          <w:tcPr>
            <w:tcW w:w="1217" w:type="dxa"/>
            <w:tcBorders>
              <w:top w:val="nil"/>
              <w:left w:val="nil"/>
              <w:bottom w:val="nil"/>
              <w:right w:val="nil"/>
            </w:tcBorders>
            <w:shd w:val="clear" w:color="000000" w:fill="FFFFFF"/>
            <w:noWrap/>
            <w:vAlign w:val="bottom"/>
            <w:hideMark/>
          </w:tcPr>
          <w:p w14:paraId="48D9FA0D"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2.4 </w:t>
            </w:r>
          </w:p>
        </w:tc>
        <w:tc>
          <w:tcPr>
            <w:tcW w:w="1219" w:type="dxa"/>
            <w:tcBorders>
              <w:top w:val="nil"/>
              <w:left w:val="nil"/>
              <w:bottom w:val="nil"/>
              <w:right w:val="nil"/>
            </w:tcBorders>
            <w:shd w:val="clear" w:color="000000" w:fill="FFFFFF"/>
            <w:noWrap/>
            <w:vAlign w:val="bottom"/>
            <w:hideMark/>
          </w:tcPr>
          <w:p w14:paraId="6D5AB15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2.3 </w:t>
            </w:r>
          </w:p>
        </w:tc>
        <w:tc>
          <w:tcPr>
            <w:tcW w:w="1219" w:type="dxa"/>
            <w:tcBorders>
              <w:top w:val="nil"/>
              <w:left w:val="nil"/>
              <w:bottom w:val="nil"/>
              <w:right w:val="nil"/>
            </w:tcBorders>
            <w:shd w:val="clear" w:color="000000" w:fill="FFFFFF"/>
            <w:noWrap/>
            <w:vAlign w:val="bottom"/>
            <w:hideMark/>
          </w:tcPr>
          <w:p w14:paraId="4B534B86" w14:textId="19C90909" w:rsidR="00B54BEC" w:rsidRPr="0083351E" w:rsidRDefault="00C95C4F"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vertAlign w:val="superscript"/>
                <w:lang w:val="en-US"/>
              </w:rPr>
            </w:pPr>
            <w:r w:rsidRPr="0083351E">
              <w:rPr>
                <w:rFonts w:eastAsia="Times New Roman"/>
                <w:bdr w:val="none" w:sz="0" w:space="0" w:color="auto"/>
                <w:vertAlign w:val="superscript"/>
                <w:lang w:val="en-US"/>
              </w:rPr>
              <w:t>2</w:t>
            </w:r>
          </w:p>
        </w:tc>
      </w:tr>
      <w:tr w:rsidR="00B54BEC" w:rsidRPr="0083351E" w14:paraId="27E5409C"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7158572D"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UK</w:t>
            </w:r>
          </w:p>
        </w:tc>
        <w:tc>
          <w:tcPr>
            <w:tcW w:w="1217" w:type="dxa"/>
            <w:tcBorders>
              <w:top w:val="nil"/>
              <w:left w:val="nil"/>
              <w:bottom w:val="nil"/>
              <w:right w:val="nil"/>
            </w:tcBorders>
            <w:shd w:val="clear" w:color="000000" w:fill="FFFFFF"/>
            <w:noWrap/>
            <w:vAlign w:val="bottom"/>
            <w:hideMark/>
          </w:tcPr>
          <w:p w14:paraId="651545C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7.7 </w:t>
            </w:r>
          </w:p>
        </w:tc>
        <w:tc>
          <w:tcPr>
            <w:tcW w:w="1268" w:type="dxa"/>
            <w:tcBorders>
              <w:top w:val="nil"/>
              <w:left w:val="nil"/>
              <w:bottom w:val="nil"/>
              <w:right w:val="nil"/>
            </w:tcBorders>
            <w:shd w:val="clear" w:color="000000" w:fill="FFFFFF"/>
            <w:noWrap/>
            <w:vAlign w:val="bottom"/>
            <w:hideMark/>
          </w:tcPr>
          <w:p w14:paraId="7C226A1C"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1.2 </w:t>
            </w:r>
          </w:p>
        </w:tc>
        <w:tc>
          <w:tcPr>
            <w:tcW w:w="1217" w:type="dxa"/>
            <w:tcBorders>
              <w:top w:val="nil"/>
              <w:left w:val="nil"/>
              <w:bottom w:val="nil"/>
              <w:right w:val="nil"/>
            </w:tcBorders>
            <w:shd w:val="clear" w:color="000000" w:fill="FFFFFF"/>
            <w:noWrap/>
            <w:vAlign w:val="bottom"/>
            <w:hideMark/>
          </w:tcPr>
          <w:p w14:paraId="4F4DA251"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0.1 </w:t>
            </w:r>
          </w:p>
        </w:tc>
        <w:tc>
          <w:tcPr>
            <w:tcW w:w="1219" w:type="dxa"/>
            <w:tcBorders>
              <w:top w:val="nil"/>
              <w:left w:val="nil"/>
              <w:bottom w:val="nil"/>
              <w:right w:val="nil"/>
            </w:tcBorders>
            <w:shd w:val="clear" w:color="000000" w:fill="FFFFFF"/>
            <w:noWrap/>
            <w:vAlign w:val="bottom"/>
            <w:hideMark/>
          </w:tcPr>
          <w:p w14:paraId="7058D7B6"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4.2 </w:t>
            </w:r>
          </w:p>
        </w:tc>
        <w:tc>
          <w:tcPr>
            <w:tcW w:w="1219" w:type="dxa"/>
            <w:tcBorders>
              <w:top w:val="nil"/>
              <w:left w:val="nil"/>
              <w:bottom w:val="nil"/>
              <w:right w:val="nil"/>
            </w:tcBorders>
            <w:shd w:val="clear" w:color="000000" w:fill="FFFFFF"/>
            <w:noWrap/>
            <w:vAlign w:val="bottom"/>
            <w:hideMark/>
          </w:tcPr>
          <w:p w14:paraId="1B585C9A"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5 </w:t>
            </w:r>
          </w:p>
        </w:tc>
      </w:tr>
      <w:tr w:rsidR="00B54BEC" w:rsidRPr="0083351E" w14:paraId="77629BBA"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20EC7126"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Austria</w:t>
            </w:r>
          </w:p>
        </w:tc>
        <w:tc>
          <w:tcPr>
            <w:tcW w:w="1217" w:type="dxa"/>
            <w:tcBorders>
              <w:top w:val="nil"/>
              <w:left w:val="nil"/>
              <w:bottom w:val="nil"/>
              <w:right w:val="nil"/>
            </w:tcBorders>
            <w:shd w:val="clear" w:color="000000" w:fill="FFFFFF"/>
            <w:noWrap/>
            <w:vAlign w:val="bottom"/>
            <w:hideMark/>
          </w:tcPr>
          <w:p w14:paraId="29BD756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2.5 </w:t>
            </w:r>
          </w:p>
        </w:tc>
        <w:tc>
          <w:tcPr>
            <w:tcW w:w="1268" w:type="dxa"/>
            <w:tcBorders>
              <w:top w:val="nil"/>
              <w:left w:val="nil"/>
              <w:bottom w:val="nil"/>
              <w:right w:val="nil"/>
            </w:tcBorders>
            <w:shd w:val="clear" w:color="000000" w:fill="FFFFFF"/>
            <w:noWrap/>
            <w:vAlign w:val="bottom"/>
            <w:hideMark/>
          </w:tcPr>
          <w:p w14:paraId="644EC065"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6.2 </w:t>
            </w:r>
          </w:p>
        </w:tc>
        <w:tc>
          <w:tcPr>
            <w:tcW w:w="1217" w:type="dxa"/>
            <w:tcBorders>
              <w:top w:val="nil"/>
              <w:left w:val="nil"/>
              <w:bottom w:val="nil"/>
              <w:right w:val="nil"/>
            </w:tcBorders>
            <w:shd w:val="clear" w:color="000000" w:fill="FFFFFF"/>
            <w:noWrap/>
            <w:vAlign w:val="bottom"/>
            <w:hideMark/>
          </w:tcPr>
          <w:p w14:paraId="3C37CED0"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0.3 </w:t>
            </w:r>
          </w:p>
        </w:tc>
        <w:tc>
          <w:tcPr>
            <w:tcW w:w="1219" w:type="dxa"/>
            <w:tcBorders>
              <w:top w:val="nil"/>
              <w:left w:val="nil"/>
              <w:bottom w:val="nil"/>
              <w:right w:val="nil"/>
            </w:tcBorders>
            <w:shd w:val="clear" w:color="000000" w:fill="FFFFFF"/>
            <w:noWrap/>
            <w:vAlign w:val="bottom"/>
            <w:hideMark/>
          </w:tcPr>
          <w:p w14:paraId="4405DF86"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2.3 </w:t>
            </w:r>
          </w:p>
        </w:tc>
        <w:tc>
          <w:tcPr>
            <w:tcW w:w="1219" w:type="dxa"/>
            <w:tcBorders>
              <w:top w:val="nil"/>
              <w:left w:val="nil"/>
              <w:bottom w:val="nil"/>
              <w:right w:val="nil"/>
            </w:tcBorders>
            <w:shd w:val="clear" w:color="000000" w:fill="FFFFFF"/>
            <w:noWrap/>
            <w:vAlign w:val="bottom"/>
            <w:hideMark/>
          </w:tcPr>
          <w:p w14:paraId="305CE8FA"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4 </w:t>
            </w:r>
          </w:p>
        </w:tc>
      </w:tr>
      <w:tr w:rsidR="00B54BEC" w:rsidRPr="0083351E" w14:paraId="33D24FEB"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1CFD37C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Denmark</w:t>
            </w:r>
          </w:p>
        </w:tc>
        <w:tc>
          <w:tcPr>
            <w:tcW w:w="1217" w:type="dxa"/>
            <w:tcBorders>
              <w:top w:val="nil"/>
              <w:left w:val="nil"/>
              <w:bottom w:val="nil"/>
              <w:right w:val="nil"/>
            </w:tcBorders>
            <w:shd w:val="clear" w:color="000000" w:fill="FFFFFF"/>
            <w:noWrap/>
            <w:vAlign w:val="bottom"/>
            <w:hideMark/>
          </w:tcPr>
          <w:p w14:paraId="39512428"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5.0 </w:t>
            </w:r>
          </w:p>
        </w:tc>
        <w:tc>
          <w:tcPr>
            <w:tcW w:w="1268" w:type="dxa"/>
            <w:tcBorders>
              <w:top w:val="nil"/>
              <w:left w:val="nil"/>
              <w:bottom w:val="nil"/>
              <w:right w:val="nil"/>
            </w:tcBorders>
            <w:shd w:val="clear" w:color="000000" w:fill="FFFFFF"/>
            <w:noWrap/>
            <w:vAlign w:val="bottom"/>
            <w:hideMark/>
          </w:tcPr>
          <w:p w14:paraId="78E4F715"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3.1 </w:t>
            </w:r>
          </w:p>
        </w:tc>
        <w:tc>
          <w:tcPr>
            <w:tcW w:w="1217" w:type="dxa"/>
            <w:tcBorders>
              <w:top w:val="nil"/>
              <w:left w:val="nil"/>
              <w:bottom w:val="nil"/>
              <w:right w:val="nil"/>
            </w:tcBorders>
            <w:shd w:val="clear" w:color="000000" w:fill="FFFFFF"/>
            <w:noWrap/>
            <w:vAlign w:val="bottom"/>
            <w:hideMark/>
          </w:tcPr>
          <w:p w14:paraId="02E7D7B2"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3 </w:t>
            </w:r>
          </w:p>
        </w:tc>
        <w:tc>
          <w:tcPr>
            <w:tcW w:w="1219" w:type="dxa"/>
            <w:tcBorders>
              <w:top w:val="nil"/>
              <w:left w:val="nil"/>
              <w:bottom w:val="nil"/>
              <w:right w:val="nil"/>
            </w:tcBorders>
            <w:shd w:val="clear" w:color="000000" w:fill="FFFFFF"/>
            <w:noWrap/>
            <w:vAlign w:val="bottom"/>
            <w:hideMark/>
          </w:tcPr>
          <w:p w14:paraId="134A6CE8"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3.2 </w:t>
            </w:r>
          </w:p>
        </w:tc>
        <w:tc>
          <w:tcPr>
            <w:tcW w:w="1219" w:type="dxa"/>
            <w:tcBorders>
              <w:top w:val="nil"/>
              <w:left w:val="nil"/>
              <w:bottom w:val="nil"/>
              <w:right w:val="nil"/>
            </w:tcBorders>
            <w:shd w:val="clear" w:color="000000" w:fill="FFFFFF"/>
            <w:noWrap/>
            <w:vAlign w:val="bottom"/>
            <w:hideMark/>
          </w:tcPr>
          <w:p w14:paraId="2940BE53"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0 </w:t>
            </w:r>
          </w:p>
        </w:tc>
      </w:tr>
      <w:tr w:rsidR="00B54BEC" w:rsidRPr="0083351E" w14:paraId="392C257B"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2650B51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Germany</w:t>
            </w:r>
          </w:p>
        </w:tc>
        <w:tc>
          <w:tcPr>
            <w:tcW w:w="1217" w:type="dxa"/>
            <w:tcBorders>
              <w:top w:val="nil"/>
              <w:left w:val="nil"/>
              <w:bottom w:val="nil"/>
              <w:right w:val="nil"/>
            </w:tcBorders>
            <w:shd w:val="clear" w:color="000000" w:fill="FFFFFF"/>
            <w:noWrap/>
            <w:vAlign w:val="bottom"/>
            <w:hideMark/>
          </w:tcPr>
          <w:p w14:paraId="013F776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6.3 </w:t>
            </w:r>
          </w:p>
        </w:tc>
        <w:tc>
          <w:tcPr>
            <w:tcW w:w="1268" w:type="dxa"/>
            <w:tcBorders>
              <w:top w:val="nil"/>
              <w:left w:val="nil"/>
              <w:bottom w:val="nil"/>
              <w:right w:val="nil"/>
            </w:tcBorders>
            <w:shd w:val="clear" w:color="000000" w:fill="FFFFFF"/>
            <w:noWrap/>
            <w:vAlign w:val="bottom"/>
            <w:hideMark/>
          </w:tcPr>
          <w:p w14:paraId="7AD4EB5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4.3 </w:t>
            </w:r>
          </w:p>
        </w:tc>
        <w:tc>
          <w:tcPr>
            <w:tcW w:w="1217" w:type="dxa"/>
            <w:tcBorders>
              <w:top w:val="nil"/>
              <w:left w:val="nil"/>
              <w:bottom w:val="nil"/>
              <w:right w:val="nil"/>
            </w:tcBorders>
            <w:shd w:val="clear" w:color="000000" w:fill="FFFFFF"/>
            <w:noWrap/>
            <w:vAlign w:val="bottom"/>
            <w:hideMark/>
          </w:tcPr>
          <w:p w14:paraId="5555F7B2"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0.7 </w:t>
            </w:r>
          </w:p>
        </w:tc>
        <w:tc>
          <w:tcPr>
            <w:tcW w:w="1219" w:type="dxa"/>
            <w:tcBorders>
              <w:top w:val="nil"/>
              <w:left w:val="nil"/>
              <w:bottom w:val="nil"/>
              <w:right w:val="nil"/>
            </w:tcBorders>
            <w:shd w:val="clear" w:color="000000" w:fill="FFFFFF"/>
            <w:noWrap/>
            <w:vAlign w:val="bottom"/>
            <w:hideMark/>
          </w:tcPr>
          <w:p w14:paraId="5E0C53C9"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5.9 </w:t>
            </w:r>
          </w:p>
        </w:tc>
        <w:tc>
          <w:tcPr>
            <w:tcW w:w="1219" w:type="dxa"/>
            <w:tcBorders>
              <w:top w:val="nil"/>
              <w:left w:val="nil"/>
              <w:bottom w:val="nil"/>
              <w:right w:val="nil"/>
            </w:tcBorders>
            <w:shd w:val="clear" w:color="000000" w:fill="FFFFFF"/>
            <w:noWrap/>
            <w:vAlign w:val="bottom"/>
            <w:hideMark/>
          </w:tcPr>
          <w:p w14:paraId="19F723F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6 </w:t>
            </w:r>
          </w:p>
        </w:tc>
      </w:tr>
      <w:tr w:rsidR="00B54BEC" w:rsidRPr="0083351E" w14:paraId="3F6C83E7" w14:textId="77777777" w:rsidTr="00B54BEC">
        <w:trPr>
          <w:trHeight w:val="280"/>
          <w:jc w:val="center"/>
        </w:trPr>
        <w:tc>
          <w:tcPr>
            <w:tcW w:w="1349" w:type="dxa"/>
            <w:tcBorders>
              <w:top w:val="nil"/>
              <w:left w:val="nil"/>
              <w:bottom w:val="nil"/>
              <w:right w:val="single" w:sz="4" w:space="0" w:color="auto"/>
            </w:tcBorders>
            <w:shd w:val="clear" w:color="000000" w:fill="FFFFFF"/>
            <w:noWrap/>
            <w:vAlign w:val="bottom"/>
            <w:hideMark/>
          </w:tcPr>
          <w:p w14:paraId="6DA6BC98"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Italy</w:t>
            </w:r>
          </w:p>
        </w:tc>
        <w:tc>
          <w:tcPr>
            <w:tcW w:w="1217" w:type="dxa"/>
            <w:tcBorders>
              <w:top w:val="nil"/>
              <w:left w:val="nil"/>
              <w:bottom w:val="nil"/>
              <w:right w:val="nil"/>
            </w:tcBorders>
            <w:shd w:val="clear" w:color="000000" w:fill="FFFFFF"/>
            <w:noWrap/>
            <w:vAlign w:val="bottom"/>
            <w:hideMark/>
          </w:tcPr>
          <w:p w14:paraId="309DF60D"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6.0 </w:t>
            </w:r>
          </w:p>
        </w:tc>
        <w:tc>
          <w:tcPr>
            <w:tcW w:w="1268" w:type="dxa"/>
            <w:tcBorders>
              <w:top w:val="nil"/>
              <w:left w:val="nil"/>
              <w:bottom w:val="nil"/>
              <w:right w:val="nil"/>
            </w:tcBorders>
            <w:shd w:val="clear" w:color="000000" w:fill="FFFFFF"/>
            <w:noWrap/>
            <w:vAlign w:val="bottom"/>
            <w:hideMark/>
          </w:tcPr>
          <w:p w14:paraId="36F51AA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5 </w:t>
            </w:r>
          </w:p>
        </w:tc>
        <w:tc>
          <w:tcPr>
            <w:tcW w:w="1217" w:type="dxa"/>
            <w:tcBorders>
              <w:top w:val="nil"/>
              <w:left w:val="nil"/>
              <w:bottom w:val="nil"/>
              <w:right w:val="nil"/>
            </w:tcBorders>
            <w:shd w:val="clear" w:color="000000" w:fill="FFFFFF"/>
            <w:noWrap/>
            <w:vAlign w:val="bottom"/>
            <w:hideMark/>
          </w:tcPr>
          <w:p w14:paraId="740D4366"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0.4 </w:t>
            </w:r>
          </w:p>
        </w:tc>
        <w:tc>
          <w:tcPr>
            <w:tcW w:w="1219" w:type="dxa"/>
            <w:tcBorders>
              <w:top w:val="nil"/>
              <w:left w:val="nil"/>
              <w:bottom w:val="nil"/>
              <w:right w:val="nil"/>
            </w:tcBorders>
            <w:shd w:val="clear" w:color="000000" w:fill="FFFFFF"/>
            <w:noWrap/>
            <w:vAlign w:val="bottom"/>
            <w:hideMark/>
          </w:tcPr>
          <w:p w14:paraId="3BDF971E"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1.1 </w:t>
            </w:r>
          </w:p>
        </w:tc>
        <w:tc>
          <w:tcPr>
            <w:tcW w:w="1219" w:type="dxa"/>
            <w:tcBorders>
              <w:top w:val="nil"/>
              <w:left w:val="nil"/>
              <w:bottom w:val="nil"/>
              <w:right w:val="nil"/>
            </w:tcBorders>
            <w:shd w:val="clear" w:color="000000" w:fill="FFFFFF"/>
            <w:noWrap/>
            <w:vAlign w:val="bottom"/>
            <w:hideMark/>
          </w:tcPr>
          <w:p w14:paraId="0BB52581"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5.1 </w:t>
            </w:r>
          </w:p>
        </w:tc>
      </w:tr>
      <w:tr w:rsidR="00B54BEC" w:rsidRPr="0083351E" w14:paraId="796A38B2" w14:textId="77777777" w:rsidTr="00B54BEC">
        <w:trPr>
          <w:trHeight w:val="280"/>
          <w:jc w:val="center"/>
        </w:trPr>
        <w:tc>
          <w:tcPr>
            <w:tcW w:w="1349" w:type="dxa"/>
            <w:tcBorders>
              <w:top w:val="nil"/>
              <w:left w:val="nil"/>
              <w:bottom w:val="single" w:sz="4" w:space="0" w:color="auto"/>
              <w:right w:val="single" w:sz="4" w:space="0" w:color="auto"/>
            </w:tcBorders>
            <w:shd w:val="clear" w:color="000000" w:fill="FFFFFF"/>
            <w:noWrap/>
            <w:vAlign w:val="bottom"/>
            <w:hideMark/>
          </w:tcPr>
          <w:p w14:paraId="410D1E0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eastAsia="Times New Roman"/>
                <w:bdr w:val="none" w:sz="0" w:space="0" w:color="auto"/>
                <w:lang w:val="en-US"/>
              </w:rPr>
            </w:pPr>
            <w:r w:rsidRPr="0083351E">
              <w:rPr>
                <w:rFonts w:eastAsia="Times New Roman"/>
                <w:bdr w:val="none" w:sz="0" w:space="0" w:color="auto"/>
                <w:lang w:val="en-US"/>
              </w:rPr>
              <w:t>Sweden</w:t>
            </w:r>
          </w:p>
        </w:tc>
        <w:tc>
          <w:tcPr>
            <w:tcW w:w="1217" w:type="dxa"/>
            <w:tcBorders>
              <w:top w:val="nil"/>
              <w:left w:val="nil"/>
              <w:bottom w:val="single" w:sz="4" w:space="0" w:color="auto"/>
              <w:right w:val="nil"/>
            </w:tcBorders>
            <w:shd w:val="clear" w:color="000000" w:fill="FFFFFF"/>
            <w:noWrap/>
            <w:vAlign w:val="bottom"/>
            <w:hideMark/>
          </w:tcPr>
          <w:p w14:paraId="2F465FC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2.3 </w:t>
            </w:r>
          </w:p>
        </w:tc>
        <w:tc>
          <w:tcPr>
            <w:tcW w:w="1268" w:type="dxa"/>
            <w:tcBorders>
              <w:top w:val="nil"/>
              <w:left w:val="nil"/>
              <w:bottom w:val="single" w:sz="4" w:space="0" w:color="auto"/>
              <w:right w:val="nil"/>
            </w:tcBorders>
            <w:shd w:val="clear" w:color="000000" w:fill="FFFFFF"/>
            <w:noWrap/>
            <w:vAlign w:val="bottom"/>
            <w:hideMark/>
          </w:tcPr>
          <w:p w14:paraId="39D4BEE4"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4.7 </w:t>
            </w:r>
          </w:p>
        </w:tc>
        <w:tc>
          <w:tcPr>
            <w:tcW w:w="1217" w:type="dxa"/>
            <w:tcBorders>
              <w:top w:val="nil"/>
              <w:left w:val="nil"/>
              <w:bottom w:val="single" w:sz="4" w:space="0" w:color="auto"/>
              <w:right w:val="nil"/>
            </w:tcBorders>
            <w:shd w:val="clear" w:color="000000" w:fill="FFFFFF"/>
            <w:noWrap/>
            <w:vAlign w:val="bottom"/>
            <w:hideMark/>
          </w:tcPr>
          <w:p w14:paraId="31ABFEC1"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0.4 </w:t>
            </w:r>
          </w:p>
        </w:tc>
        <w:tc>
          <w:tcPr>
            <w:tcW w:w="1219" w:type="dxa"/>
            <w:tcBorders>
              <w:top w:val="nil"/>
              <w:left w:val="nil"/>
              <w:bottom w:val="single" w:sz="4" w:space="0" w:color="auto"/>
              <w:right w:val="nil"/>
            </w:tcBorders>
            <w:shd w:val="clear" w:color="000000" w:fill="FFFFFF"/>
            <w:noWrap/>
            <w:vAlign w:val="bottom"/>
            <w:hideMark/>
          </w:tcPr>
          <w:p w14:paraId="2E59085B"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bdr w:val="none" w:sz="0" w:space="0" w:color="auto"/>
                <w:lang w:val="en-US"/>
              </w:rPr>
              <w:t xml:space="preserve">3.4 </w:t>
            </w:r>
          </w:p>
        </w:tc>
        <w:tc>
          <w:tcPr>
            <w:tcW w:w="1219" w:type="dxa"/>
            <w:tcBorders>
              <w:top w:val="nil"/>
              <w:left w:val="nil"/>
              <w:bottom w:val="single" w:sz="4" w:space="0" w:color="auto"/>
              <w:right w:val="nil"/>
            </w:tcBorders>
            <w:shd w:val="clear" w:color="000000" w:fill="FFFFFF"/>
            <w:noWrap/>
            <w:vAlign w:val="bottom"/>
            <w:hideMark/>
          </w:tcPr>
          <w:p w14:paraId="28A26786" w14:textId="77777777" w:rsidR="00B54BEC" w:rsidRPr="0083351E" w:rsidRDefault="00B54BEC" w:rsidP="00B54BEC">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right"/>
              <w:rPr>
                <w:rFonts w:eastAsia="Times New Roman"/>
                <w:bdr w:val="none" w:sz="0" w:space="0" w:color="auto"/>
                <w:lang w:val="en-US"/>
              </w:rPr>
            </w:pPr>
            <w:r w:rsidRPr="0083351E">
              <w:rPr>
                <w:rFonts w:eastAsia="Times New Roman"/>
                <w:color w:val="FF0000"/>
                <w:bdr w:val="none" w:sz="0" w:space="0" w:color="auto"/>
                <w:lang w:val="en-US"/>
              </w:rPr>
              <w:t xml:space="preserve">-0.2 </w:t>
            </w:r>
          </w:p>
        </w:tc>
      </w:tr>
    </w:tbl>
    <w:p w14:paraId="4A988B5E" w14:textId="2CC082F8" w:rsidR="00B54BEC" w:rsidRPr="0083351E" w:rsidRDefault="00B54BEC" w:rsidP="00B54BEC">
      <w:pPr>
        <w:pStyle w:val="Caption"/>
        <w:rPr>
          <w:lang w:val="en-US"/>
        </w:rPr>
      </w:pPr>
      <w:bookmarkStart w:id="54" w:name="_Ref536699152"/>
      <w:proofErr w:type="gramStart"/>
      <w:r w:rsidRPr="0083351E">
        <w:rPr>
          <w:lang w:val="en-US"/>
        </w:rPr>
        <w:t xml:space="preserve">Table </w:t>
      </w:r>
      <w:r w:rsidRPr="0083351E">
        <w:rPr>
          <w:lang w:val="en-US"/>
        </w:rPr>
        <w:fldChar w:fldCharType="begin"/>
      </w:r>
      <w:r w:rsidRPr="0083351E">
        <w:rPr>
          <w:lang w:val="en-US"/>
        </w:rPr>
        <w:instrText xml:space="preserve"> SEQ Table \* ARABIC </w:instrText>
      </w:r>
      <w:r w:rsidRPr="0083351E">
        <w:rPr>
          <w:lang w:val="en-US"/>
        </w:rPr>
        <w:fldChar w:fldCharType="separate"/>
      </w:r>
      <w:r w:rsidR="0083351E">
        <w:rPr>
          <w:noProof/>
          <w:lang w:val="en-US"/>
        </w:rPr>
        <w:t>4</w:t>
      </w:r>
      <w:r w:rsidRPr="0083351E">
        <w:rPr>
          <w:noProof/>
          <w:lang w:val="en-US"/>
        </w:rPr>
        <w:fldChar w:fldCharType="end"/>
      </w:r>
      <w:bookmarkEnd w:id="54"/>
      <w:r w:rsidRPr="0083351E">
        <w:rPr>
          <w:lang w:val="en-US"/>
        </w:rPr>
        <w:t>: Trends in the quality of work 2005-2015.</w:t>
      </w:r>
      <w:proofErr w:type="gramEnd"/>
    </w:p>
    <w:p w14:paraId="6BA1DDA4" w14:textId="06A71C06" w:rsidR="00E33A5F" w:rsidRPr="0083351E" w:rsidRDefault="00B54BEC" w:rsidP="006D7494">
      <w:pPr>
        <w:pStyle w:val="BelowTable"/>
        <w:ind w:right="656"/>
        <w:rPr>
          <w:lang w:val="en-US"/>
        </w:rPr>
      </w:pPr>
      <w:r w:rsidRPr="0083351E">
        <w:rPr>
          <w:lang w:val="en-US"/>
        </w:rPr>
        <w:t>Source: OECD Job Quality Database 2005-2015</w:t>
      </w:r>
      <w:r w:rsidR="006D7494" w:rsidRPr="0083351E">
        <w:rPr>
          <w:lang w:val="en-US"/>
        </w:rPr>
        <w:t xml:space="preserve"> </w:t>
      </w:r>
      <w:r w:rsidRPr="0083351E">
        <w:rPr>
          <w:lang w:val="en-US"/>
        </w:rPr>
        <w:t>based on the European Working Conditions Survey</w:t>
      </w:r>
      <w:r w:rsidR="006D7494" w:rsidRPr="0083351E">
        <w:rPr>
          <w:lang w:val="en-US"/>
        </w:rPr>
        <w:t xml:space="preserve"> (US uses </w:t>
      </w:r>
      <w:r w:rsidRPr="0083351E">
        <w:rPr>
          <w:lang w:val="en-US"/>
        </w:rPr>
        <w:t xml:space="preserve">rescaled International Social Survey </w:t>
      </w:r>
      <w:proofErr w:type="spellStart"/>
      <w:r w:rsidRPr="0083351E">
        <w:rPr>
          <w:lang w:val="en-US"/>
        </w:rPr>
        <w:t>Programme</w:t>
      </w:r>
      <w:proofErr w:type="spellEnd"/>
      <w:r w:rsidRPr="0083351E">
        <w:rPr>
          <w:lang w:val="en-US"/>
        </w:rPr>
        <w:t xml:space="preserve"> data</w:t>
      </w:r>
      <w:r w:rsidR="006D7494" w:rsidRPr="0083351E">
        <w:rPr>
          <w:lang w:val="en-US"/>
        </w:rPr>
        <w:t>)</w:t>
      </w:r>
      <w:r w:rsidR="00A4384F" w:rsidRPr="0083351E">
        <w:rPr>
          <w:lang w:val="en-US"/>
        </w:rPr>
        <w:t>; no data are available for Switzerland</w:t>
      </w:r>
      <w:r w:rsidRPr="0083351E">
        <w:rPr>
          <w:lang w:val="en-US"/>
        </w:rPr>
        <w:t>.</w:t>
      </w:r>
      <w:r w:rsidR="006D7494" w:rsidRPr="0083351E">
        <w:rPr>
          <w:lang w:val="en-US"/>
        </w:rPr>
        <w:t xml:space="preserve"> </w:t>
      </w:r>
      <w:r w:rsidR="006D7494" w:rsidRPr="0083351E">
        <w:rPr>
          <w:vertAlign w:val="superscript"/>
          <w:lang w:val="en-US"/>
        </w:rPr>
        <w:t xml:space="preserve">1 </w:t>
      </w:r>
      <w:r w:rsidR="006D7494" w:rsidRPr="0083351E">
        <w:rPr>
          <w:lang w:val="en-US"/>
        </w:rPr>
        <w:t xml:space="preserve">Job strain is an OECD measure of high job demands (proxied by physical demands, long hours and inflexible hours) with low job resources (proxied by autonomy &amp; learning opportunities, training &amp; learning, and opportunity for career advancement); see OECD </w:t>
      </w:r>
      <w:r w:rsidR="00BA4633">
        <w:rPr>
          <w:lang w:val="en-US"/>
        </w:rPr>
        <w:fldChar w:fldCharType="begin"/>
      </w:r>
      <w:r w:rsidR="00BA4633">
        <w:rPr>
          <w:lang w:val="en-US"/>
        </w:rPr>
        <w:instrText xml:space="preserve"> ADDIN EN.CITE &lt;EndNote&gt;&lt;Cite ExcludeAuth="1"&gt;&lt;Author&gt;OECD&lt;/Author&gt;&lt;Year&gt;2014&lt;/Year&gt;&lt;RecNum&gt;3277&lt;/RecNum&gt;&lt;DisplayText&gt;(2014)&lt;/DisplayText&gt;&lt;record&gt;&lt;rec-number&gt;3277&lt;/rec-number&gt;&lt;foreign-keys&gt;&lt;key app="EN" db-id="5xatt0094rr92mepzaexd2xzx29appesae0a" timestamp="1548935646"&gt;3277&lt;/key&gt;&lt;/foreign-keys&gt;&lt;ref-type name="Report"&gt;27&lt;/ref-type&gt;&lt;contributors&gt;&lt;authors&gt;&lt;author&gt;OECD&lt;/author&gt;&lt;/authors&gt;&lt;/contributors&gt;&lt;titles&gt;&lt;title&gt;OECD Employment Outlook 2014&lt;/title&gt;&lt;/titles&gt;&lt;dates&gt;&lt;year&gt;2014&lt;/year&gt;&lt;/dates&gt;&lt;pub-location&gt;Paris&lt;/pub-location&gt;&lt;publisher&gt;OECD Publishing&lt;/publisher&gt;&lt;urls&gt;&lt;related-urls&gt;&lt;url&gt;http://dx.doi.org/10.1787/empl_outlook-2014-en&lt;/url&gt;&lt;/related-urls&gt;&lt;/urls&gt;&lt;electronic-resource-num&gt;10.1787/empl_outlook-2014-en&lt;/electronic-resource-num&gt;&lt;/record&gt;&lt;/Cite&gt;&lt;/EndNote&gt;</w:instrText>
      </w:r>
      <w:r w:rsidR="00BA4633">
        <w:rPr>
          <w:lang w:val="en-US"/>
        </w:rPr>
        <w:fldChar w:fldCharType="separate"/>
      </w:r>
      <w:r w:rsidR="00BA4633">
        <w:rPr>
          <w:noProof/>
          <w:lang w:val="en-US"/>
        </w:rPr>
        <w:t>(2014)</w:t>
      </w:r>
      <w:r w:rsidR="00BA4633">
        <w:rPr>
          <w:lang w:val="en-US"/>
        </w:rPr>
        <w:fldChar w:fldCharType="end"/>
      </w:r>
      <w:r w:rsidR="006D7494" w:rsidRPr="0083351E">
        <w:rPr>
          <w:lang w:val="en-US"/>
        </w:rPr>
        <w:t xml:space="preserve"> for details.</w:t>
      </w:r>
      <w:r w:rsidR="00C95C4F" w:rsidRPr="0083351E">
        <w:rPr>
          <w:lang w:val="en-US"/>
        </w:rPr>
        <w:t xml:space="preserve"> </w:t>
      </w:r>
      <w:r w:rsidR="00C95C4F" w:rsidRPr="0083351E">
        <w:rPr>
          <w:vertAlign w:val="superscript"/>
          <w:lang w:val="en-US"/>
        </w:rPr>
        <w:t>2</w:t>
      </w:r>
      <w:r w:rsidR="00C95C4F" w:rsidRPr="0083351E">
        <w:rPr>
          <w:lang w:val="en-US"/>
        </w:rPr>
        <w:t xml:space="preserve"> Physical demands trends in the USA seem implausible</w:t>
      </w:r>
      <w:r w:rsidR="00D672A2">
        <w:rPr>
          <w:lang w:val="en-US"/>
        </w:rPr>
        <w:t xml:space="preserve"> (a rise of 25.8%)</w:t>
      </w:r>
      <w:r w:rsidR="00C95C4F" w:rsidRPr="0083351E">
        <w:rPr>
          <w:lang w:val="en-US"/>
        </w:rPr>
        <w:t>; see text/Online Appendix 6.</w:t>
      </w:r>
    </w:p>
    <w:p w14:paraId="276972BC" w14:textId="6C8B9A97" w:rsidR="007B709A" w:rsidRPr="0083351E" w:rsidRDefault="007B709A" w:rsidP="001904FB">
      <w:pPr>
        <w:pStyle w:val="Heading2"/>
        <w:rPr>
          <w:lang w:val="en-US"/>
        </w:rPr>
      </w:pPr>
      <w:bookmarkStart w:id="55" w:name="_Toc5"/>
      <w:bookmarkStart w:id="56" w:name="_Toc511743819"/>
      <w:bookmarkStart w:id="57" w:name="_Toc512503630"/>
      <w:bookmarkStart w:id="58" w:name="_Toc512503754"/>
      <w:bookmarkStart w:id="59" w:name="_Toc515376372"/>
      <w:r w:rsidRPr="0083351E">
        <w:rPr>
          <w:lang w:val="en-US"/>
        </w:rPr>
        <w:t xml:space="preserve">6. </w:t>
      </w:r>
      <w:bookmarkEnd w:id="42"/>
      <w:bookmarkEnd w:id="55"/>
      <w:bookmarkEnd w:id="56"/>
      <w:bookmarkEnd w:id="57"/>
      <w:bookmarkEnd w:id="58"/>
      <w:bookmarkEnd w:id="59"/>
      <w:r w:rsidR="00DC04D7" w:rsidRPr="0083351E">
        <w:rPr>
          <w:lang w:val="en-US"/>
        </w:rPr>
        <w:t>Conclusions</w:t>
      </w:r>
    </w:p>
    <w:p w14:paraId="136357B6" w14:textId="77777777" w:rsidR="0004250B" w:rsidRPr="0083351E" w:rsidRDefault="0004250B" w:rsidP="001904FB">
      <w:pPr>
        <w:pStyle w:val="Heading4"/>
        <w:rPr>
          <w:b/>
          <w:lang w:val="en-US"/>
        </w:rPr>
      </w:pPr>
      <w:r w:rsidRPr="0083351E">
        <w:rPr>
          <w:lang w:val="en-US"/>
        </w:rPr>
        <w:t>Employment trends among older workers with poor health</w:t>
      </w:r>
    </w:p>
    <w:p w14:paraId="6528AA8C" w14:textId="13A0E027" w:rsidR="0004250B" w:rsidRPr="0083351E" w:rsidRDefault="0004250B" w:rsidP="001904FB">
      <w:pPr>
        <w:rPr>
          <w:lang w:val="en-US"/>
        </w:rPr>
      </w:pPr>
      <w:r w:rsidRPr="0083351E">
        <w:rPr>
          <w:lang w:val="en-US"/>
        </w:rPr>
        <w:t xml:space="preserve">In many high-income countries, rising disability benefit recipiency and falling employment rates (particularly among older workers with ill-health) since the 1980s prompted many </w:t>
      </w:r>
      <w:r w:rsidR="00B06589" w:rsidRPr="0083351E">
        <w:rPr>
          <w:lang w:val="en-US"/>
        </w:rPr>
        <w:lastRenderedPageBreak/>
        <w:t xml:space="preserve">countries to reform their </w:t>
      </w:r>
      <w:r w:rsidRPr="0083351E">
        <w:rPr>
          <w:lang w:val="en-US"/>
        </w:rPr>
        <w:t xml:space="preserve">disability benefit </w:t>
      </w:r>
      <w:r w:rsidR="00B06589" w:rsidRPr="0083351E">
        <w:rPr>
          <w:lang w:val="en-US"/>
        </w:rPr>
        <w:t>systems</w:t>
      </w:r>
      <w:r w:rsidR="00401AC2" w:rsidRPr="0083351E">
        <w:rPr>
          <w:lang w:val="en-US"/>
        </w:rPr>
        <w:t xml:space="preserve"> and </w:t>
      </w:r>
      <w:r w:rsidR="00C95C4F" w:rsidRPr="0083351E">
        <w:rPr>
          <w:lang w:val="en-US"/>
        </w:rPr>
        <w:t xml:space="preserve">wider </w:t>
      </w:r>
      <w:r w:rsidR="00401AC2" w:rsidRPr="0083351E">
        <w:rPr>
          <w:lang w:val="en-US"/>
        </w:rPr>
        <w:t>policies addressing workers with health problems</w:t>
      </w:r>
      <w:r w:rsidR="00B06589" w:rsidRPr="0083351E">
        <w:rPr>
          <w:lang w:val="en-US"/>
        </w:rPr>
        <w:t xml:space="preserve">. These reforms generally </w:t>
      </w:r>
      <w:r w:rsidRPr="0083351E">
        <w:rPr>
          <w:lang w:val="en-US"/>
        </w:rPr>
        <w:t>reduc</w:t>
      </w:r>
      <w:r w:rsidR="00B06589" w:rsidRPr="0083351E">
        <w:rPr>
          <w:lang w:val="en-US"/>
        </w:rPr>
        <w:t>ed</w:t>
      </w:r>
      <w:r w:rsidRPr="0083351E">
        <w:rPr>
          <w:lang w:val="en-US"/>
        </w:rPr>
        <w:t xml:space="preserve"> the generosity of benefits while making them more activating</w:t>
      </w:r>
      <w:r w:rsidR="00C95C4F" w:rsidRPr="0083351E">
        <w:rPr>
          <w:lang w:val="en-US"/>
        </w:rPr>
        <w:t xml:space="preserve"> </w:t>
      </w:r>
      <w:r w:rsidRPr="0083351E">
        <w:rPr>
          <w:lang w:val="en-US"/>
        </w:rPr>
        <w:t>(</w:t>
      </w:r>
      <w:r w:rsidR="00C95C4F" w:rsidRPr="0083351E">
        <w:rPr>
          <w:lang w:val="en-US"/>
        </w:rPr>
        <w:t>s</w:t>
      </w:r>
      <w:r w:rsidRPr="0083351E">
        <w:rPr>
          <w:lang w:val="en-US"/>
        </w:rPr>
        <w:t>ee Figure 1 above)</w:t>
      </w:r>
      <w:r w:rsidR="00C95C4F" w:rsidRPr="0083351E">
        <w:rPr>
          <w:lang w:val="en-US"/>
        </w:rPr>
        <w:t>.</w:t>
      </w:r>
      <w:r w:rsidRPr="0083351E">
        <w:rPr>
          <w:lang w:val="en-US"/>
        </w:rPr>
        <w:t xml:space="preserve"> Yet few studies have examined how employment rates of older workers with poor health have changed across countries</w:t>
      </w:r>
      <w:r w:rsidR="00C95C4F" w:rsidRPr="0083351E">
        <w:rPr>
          <w:lang w:val="en-US"/>
        </w:rPr>
        <w:t xml:space="preserve"> in practice</w:t>
      </w:r>
      <w:r w:rsidRPr="0083351E">
        <w:rPr>
          <w:lang w:val="en-US"/>
        </w:rPr>
        <w:t xml:space="preserve">. </w:t>
      </w:r>
      <w:r w:rsidR="00B06589" w:rsidRPr="0083351E">
        <w:rPr>
          <w:lang w:val="en-US"/>
        </w:rPr>
        <w:t>W</w:t>
      </w:r>
      <w:r w:rsidRPr="0083351E">
        <w:rPr>
          <w:lang w:val="en-US"/>
        </w:rPr>
        <w:t>e present new estimates of changing relative and absolute employment rates of older workers (aged 50/51 to variable retirement ages) in 13 high-income countries from 2004-7 to 2012-15 using ELSA/SHARE/HRS data</w:t>
      </w:r>
      <w:r w:rsidR="00A9235A" w:rsidRPr="0083351E">
        <w:rPr>
          <w:lang w:val="en-US"/>
        </w:rPr>
        <w:t xml:space="preserve">. In order to obtain a consistent measure of health, we </w:t>
      </w:r>
      <w:r w:rsidRPr="0083351E">
        <w:rPr>
          <w:lang w:val="en-US"/>
        </w:rPr>
        <w:t>construct a latent health index from multiple specific health indicators using the method suggested by Poterba, Venti</w:t>
      </w:r>
      <w:r w:rsidR="00D672A2">
        <w:rPr>
          <w:lang w:val="en-US"/>
        </w:rPr>
        <w:t>,</w:t>
      </w:r>
      <w:r w:rsidRPr="0083351E">
        <w:rPr>
          <w:lang w:val="en-US"/>
        </w:rPr>
        <w:t xml:space="preserve"> and Wise </w:t>
      </w:r>
      <w:r w:rsidR="00BA4633">
        <w:rPr>
          <w:lang w:val="en-US"/>
        </w:rPr>
        <w:fldChar w:fldCharType="begin"/>
      </w:r>
      <w:r w:rsidR="00BA4633">
        <w:rPr>
          <w:lang w:val="en-US"/>
        </w:rPr>
        <w:instrText xml:space="preserve"> ADDIN EN.CITE &lt;EndNote&gt;&lt;Cite ExcludeAuth="1"&gt;&lt;Author&gt;Poterba&lt;/Author&gt;&lt;Year&gt;2013&lt;/Year&gt;&lt;RecNum&gt;985&lt;/RecNum&gt;&lt;DisplayText&gt;(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lang w:val="en-US"/>
        </w:rPr>
        <w:fldChar w:fldCharType="separate"/>
      </w:r>
      <w:r w:rsidR="00BA4633">
        <w:rPr>
          <w:noProof/>
          <w:lang w:val="en-US"/>
        </w:rPr>
        <w:t>(2013)</w:t>
      </w:r>
      <w:r w:rsidR="00BA4633">
        <w:rPr>
          <w:lang w:val="en-US"/>
        </w:rPr>
        <w:fldChar w:fldCharType="end"/>
      </w:r>
      <w:r w:rsidRPr="0083351E">
        <w:rPr>
          <w:lang w:val="en-US"/>
        </w:rPr>
        <w:t>.</w:t>
      </w:r>
    </w:p>
    <w:p w14:paraId="642396FF" w14:textId="1A594781" w:rsidR="0004250B" w:rsidRPr="0083351E" w:rsidRDefault="0004250B" w:rsidP="001904FB">
      <w:pPr>
        <w:rPr>
          <w:lang w:val="en-US"/>
        </w:rPr>
      </w:pPr>
      <w:r w:rsidRPr="0083351E">
        <w:rPr>
          <w:lang w:val="en-US"/>
        </w:rPr>
        <w:t>We find that the USA is exceptional</w:t>
      </w:r>
      <w:r w:rsidR="00A9235A" w:rsidRPr="0083351E">
        <w:rPr>
          <w:lang w:val="en-US"/>
        </w:rPr>
        <w:t xml:space="preserve"> among the countries for which we have comparable data</w:t>
      </w:r>
      <w:r w:rsidRPr="0083351E">
        <w:rPr>
          <w:lang w:val="en-US"/>
        </w:rPr>
        <w:t xml:space="preserve">: it has seen a unique deterioration in the employment position of older workers with ill-health, compared to the other 12 countries we consider here. Not only did the gap between the employment rates of those with poor health and good health increase in the USA (by 8.1%; 95% CI 4.8-11.4%), but the employment rates of those with poor health </w:t>
      </w:r>
      <w:r w:rsidRPr="0083351E">
        <w:rPr>
          <w:i/>
          <w:lang w:val="en-US"/>
        </w:rPr>
        <w:t xml:space="preserve">per se </w:t>
      </w:r>
      <w:r w:rsidRPr="0083351E">
        <w:rPr>
          <w:lang w:val="en-US"/>
        </w:rPr>
        <w:t>fell (by 4.5%, 95% CI 1.8-7.3%). In only one other country</w:t>
      </w:r>
      <w:r w:rsidR="00A9235A" w:rsidRPr="0083351E">
        <w:rPr>
          <w:lang w:val="en-US"/>
        </w:rPr>
        <w:t>, Austria,</w:t>
      </w:r>
      <w:r w:rsidRPr="0083351E">
        <w:rPr>
          <w:lang w:val="en-US"/>
        </w:rPr>
        <w:t xml:space="preserve"> did the health employment gap increase (although this was not significant in all specifications), and in no other country did the absolute employment rates of older workers with poor health fall. Indeed, in most countries (with the exception of Greece) employment rates rose – even if these rising employment rates were often similar to those among older workers in better health. Only in Sweden (and possibly also England, </w:t>
      </w:r>
      <w:r w:rsidR="00514114" w:rsidRPr="0083351E">
        <w:rPr>
          <w:lang w:val="en-US"/>
        </w:rPr>
        <w:t xml:space="preserve">as we find such evidence in </w:t>
      </w:r>
      <w:r w:rsidRPr="0083351E">
        <w:rPr>
          <w:lang w:val="en-US"/>
        </w:rPr>
        <w:t xml:space="preserve">some but not all specifications) </w:t>
      </w:r>
      <w:proofErr w:type="gramStart"/>
      <w:r w:rsidRPr="0083351E">
        <w:rPr>
          <w:lang w:val="en-US"/>
        </w:rPr>
        <w:t>are</w:t>
      </w:r>
      <w:proofErr w:type="gramEnd"/>
      <w:r w:rsidRPr="0083351E">
        <w:rPr>
          <w:lang w:val="en-US"/>
        </w:rPr>
        <w:t xml:space="preserve"> there signs that the health employment gap fell over this period. </w:t>
      </w:r>
    </w:p>
    <w:p w14:paraId="4464A22F" w14:textId="1DC3FB28" w:rsidR="005D125F" w:rsidRPr="0083351E" w:rsidRDefault="0004250B" w:rsidP="001904FB">
      <w:pPr>
        <w:rPr>
          <w:lang w:val="en-US"/>
        </w:rPr>
      </w:pPr>
      <w:r w:rsidRPr="0083351E">
        <w:rPr>
          <w:lang w:val="en-US"/>
        </w:rPr>
        <w:t>We note several limitations of our analysis. While the Poterba, Venti</w:t>
      </w:r>
      <w:r w:rsidR="00514114" w:rsidRPr="0083351E">
        <w:rPr>
          <w:lang w:val="en-US"/>
        </w:rPr>
        <w:t>,</w:t>
      </w:r>
      <w:r w:rsidRPr="0083351E">
        <w:rPr>
          <w:lang w:val="en-US"/>
        </w:rPr>
        <w:t xml:space="preserve"> and Wise </w:t>
      </w:r>
      <w:r w:rsidR="00BA4633">
        <w:rPr>
          <w:lang w:val="en-US"/>
        </w:rPr>
        <w:fldChar w:fldCharType="begin"/>
      </w:r>
      <w:r w:rsidR="00BA4633">
        <w:rPr>
          <w:lang w:val="en-US"/>
        </w:rPr>
        <w:instrText xml:space="preserve"> ADDIN EN.CITE &lt;EndNote&gt;&lt;Cite ExcludeAuth="1"&gt;&lt;Author&gt;Poterba&lt;/Author&gt;&lt;Year&gt;2013&lt;/Year&gt;&lt;RecNum&gt;985&lt;/RecNum&gt;&lt;DisplayText&gt;(2013)&lt;/DisplayText&gt;&lt;record&gt;&lt;rec-number&gt;985&lt;/rec-number&gt;&lt;foreign-keys&gt;&lt;key app="EN" db-id="5xatt0094rr92mepzaexd2xzx29appesae0a" timestamp="1523957215"&gt;985&lt;/key&gt;&lt;/foreign-keys&gt;&lt;ref-type name="Journal Article"&gt;17&lt;/ref-type&gt;&lt;contributors&gt;&lt;authors&gt;&lt;author&gt;Poterba, James&lt;/author&gt;&lt;author&gt;Venti, Steven &lt;/author&gt;&lt;author&gt;Wise, David A&lt;/author&gt;&lt;/authors&gt;&lt;/contributors&gt;&lt;titles&gt;&lt;title&gt;Health, education, and the postretirement evolution of household assets&lt;/title&gt;&lt;secondary-title&gt;Journal of Human Capital&lt;/secondary-title&gt;&lt;/titles&gt;&lt;periodical&gt;&lt;full-title&gt;Journal of Human Capital&lt;/full-title&gt;&lt;/periodical&gt;&lt;pages&gt;297-339&lt;/pages&gt;&lt;volume&gt;7&lt;/volume&gt;&lt;number&gt;4&lt;/number&gt;&lt;dates&gt;&lt;year&gt;2013&lt;/year&gt;&lt;/dates&gt;&lt;urls&gt;&lt;/urls&gt;&lt;/record&gt;&lt;/Cite&gt;&lt;/EndNote&gt;</w:instrText>
      </w:r>
      <w:r w:rsidR="00BA4633">
        <w:rPr>
          <w:lang w:val="en-US"/>
        </w:rPr>
        <w:fldChar w:fldCharType="separate"/>
      </w:r>
      <w:r w:rsidR="00BA4633">
        <w:rPr>
          <w:noProof/>
          <w:lang w:val="en-US"/>
        </w:rPr>
        <w:t>(2013)</w:t>
      </w:r>
      <w:r w:rsidR="00BA4633">
        <w:rPr>
          <w:lang w:val="en-US"/>
        </w:rPr>
        <w:fldChar w:fldCharType="end"/>
      </w:r>
      <w:r w:rsidRPr="0083351E">
        <w:rPr>
          <w:lang w:val="en-US"/>
        </w:rPr>
        <w:t xml:space="preserve"> method for measuring ill-health </w:t>
      </w:r>
      <w:r w:rsidR="00514114" w:rsidRPr="0083351E">
        <w:rPr>
          <w:lang w:val="en-US"/>
        </w:rPr>
        <w:t xml:space="preserve">does not require </w:t>
      </w:r>
      <w:r w:rsidRPr="0083351E">
        <w:rPr>
          <w:lang w:val="en-US"/>
        </w:rPr>
        <w:t xml:space="preserve">the assumption that </w:t>
      </w:r>
      <w:r w:rsidR="00514114" w:rsidRPr="0083351E">
        <w:rPr>
          <w:lang w:val="en-US"/>
        </w:rPr>
        <w:t>sur</w:t>
      </w:r>
      <w:r w:rsidR="00211789" w:rsidRPr="0083351E">
        <w:rPr>
          <w:lang w:val="en-US"/>
        </w:rPr>
        <w:t>vey re</w:t>
      </w:r>
      <w:r w:rsidR="00514114" w:rsidRPr="0083351E">
        <w:rPr>
          <w:lang w:val="en-US"/>
        </w:rPr>
        <w:t>s</w:t>
      </w:r>
      <w:r w:rsidR="00211789" w:rsidRPr="0083351E">
        <w:rPr>
          <w:lang w:val="en-US"/>
        </w:rPr>
        <w:t>p</w:t>
      </w:r>
      <w:r w:rsidR="00514114" w:rsidRPr="0083351E">
        <w:rPr>
          <w:lang w:val="en-US"/>
        </w:rPr>
        <w:t xml:space="preserve">ondents interpret their </w:t>
      </w:r>
      <w:r w:rsidRPr="0083351E">
        <w:rPr>
          <w:lang w:val="en-US"/>
        </w:rPr>
        <w:t xml:space="preserve">general self-reported health consistently across time, it nevertheless </w:t>
      </w:r>
      <w:r w:rsidR="00514114" w:rsidRPr="0083351E">
        <w:rPr>
          <w:lang w:val="en-US"/>
        </w:rPr>
        <w:t xml:space="preserve">requires that they consistently interpret </w:t>
      </w:r>
      <w:r w:rsidRPr="0083351E">
        <w:rPr>
          <w:lang w:val="en-US"/>
        </w:rPr>
        <w:t xml:space="preserve">more specific health indicators </w:t>
      </w:r>
      <w:r w:rsidR="00514114" w:rsidRPr="0083351E">
        <w:rPr>
          <w:lang w:val="en-US"/>
        </w:rPr>
        <w:t xml:space="preserve">over time. Although this </w:t>
      </w:r>
      <w:r w:rsidRPr="0083351E">
        <w:rPr>
          <w:lang w:val="en-US"/>
        </w:rPr>
        <w:t>assumption</w:t>
      </w:r>
      <w:r w:rsidR="00514114" w:rsidRPr="0083351E">
        <w:rPr>
          <w:lang w:val="en-US"/>
        </w:rPr>
        <w:t xml:space="preserve"> is less strict</w:t>
      </w:r>
      <w:r w:rsidR="005D125F" w:rsidRPr="0083351E">
        <w:rPr>
          <w:lang w:val="en-US"/>
        </w:rPr>
        <w:t xml:space="preserve"> and permits a </w:t>
      </w:r>
      <w:r w:rsidRPr="0083351E">
        <w:rPr>
          <w:lang w:val="en-US"/>
        </w:rPr>
        <w:t xml:space="preserve">substantial improvement on using a single general </w:t>
      </w:r>
      <w:r w:rsidRPr="0083351E">
        <w:rPr>
          <w:lang w:val="en-US"/>
        </w:rPr>
        <w:lastRenderedPageBreak/>
        <w:t>health indicator</w:t>
      </w:r>
      <w:r w:rsidR="005D125F" w:rsidRPr="0083351E">
        <w:rPr>
          <w:lang w:val="en-US"/>
        </w:rPr>
        <w:t>, it should be borne in mind. However, we show that</w:t>
      </w:r>
      <w:r w:rsidRPr="0083351E">
        <w:rPr>
          <w:lang w:val="en-US"/>
        </w:rPr>
        <w:t xml:space="preserve"> our results are generally robust to a variety of sensitivity analyses (including a multiple imputation analysis to deal with missing data). </w:t>
      </w:r>
    </w:p>
    <w:p w14:paraId="3F5545E8" w14:textId="2D06CF82" w:rsidR="00491237" w:rsidRPr="0083351E" w:rsidRDefault="005D125F" w:rsidP="001904FB">
      <w:pPr>
        <w:rPr>
          <w:lang w:val="en-US"/>
        </w:rPr>
      </w:pPr>
      <w:r w:rsidRPr="0083351E">
        <w:rPr>
          <w:lang w:val="en-US"/>
        </w:rPr>
        <w:t xml:space="preserve">The available data </w:t>
      </w:r>
      <w:r w:rsidR="0004250B" w:rsidRPr="0083351E">
        <w:rPr>
          <w:lang w:val="en-US"/>
        </w:rPr>
        <w:t>restrict</w:t>
      </w:r>
      <w:r w:rsidRPr="0083351E">
        <w:rPr>
          <w:lang w:val="en-US"/>
        </w:rPr>
        <w:t xml:space="preserve"> our sample</w:t>
      </w:r>
      <w:r w:rsidR="0004250B" w:rsidRPr="0083351E">
        <w:rPr>
          <w:lang w:val="en-US"/>
        </w:rPr>
        <w:t xml:space="preserve"> to older people; while ill-health is concentrated among older workers, this may nevertheless conceal different trends among younger people with ill-health.</w:t>
      </w:r>
      <w:r w:rsidR="00491237" w:rsidRPr="0083351E">
        <w:rPr>
          <w:lang w:val="en-US"/>
        </w:rPr>
        <w:t xml:space="preserve"> </w:t>
      </w:r>
      <w:r w:rsidR="007C1072" w:rsidRPr="0083351E">
        <w:rPr>
          <w:lang w:val="en-US"/>
        </w:rPr>
        <w:t xml:space="preserve">While this might cast doubt on the external validity of our results, </w:t>
      </w:r>
      <w:r w:rsidR="00726AB7" w:rsidRPr="0083351E">
        <w:rPr>
          <w:lang w:val="en-US"/>
        </w:rPr>
        <w:t>there is evidence that the disability employment gap in the US increase</w:t>
      </w:r>
      <w:r w:rsidR="007C1072" w:rsidRPr="0083351E">
        <w:rPr>
          <w:lang w:val="en-US"/>
        </w:rPr>
        <w:t>d</w:t>
      </w:r>
      <w:r w:rsidR="00726AB7" w:rsidRPr="0083351E">
        <w:rPr>
          <w:lang w:val="en-US"/>
        </w:rPr>
        <w:t xml:space="preserve"> for the entire 16-64 age group, and that people with disabilities were considerably more likely than others to experience involuntary job loss 2007-13 </w:t>
      </w:r>
      <w:r w:rsidR="00BA4633">
        <w:rPr>
          <w:lang w:val="en-US"/>
        </w:rPr>
        <w:fldChar w:fldCharType="begin"/>
      </w:r>
      <w:r w:rsidR="00BA4633">
        <w:rPr>
          <w:lang w:val="en-US"/>
        </w:rPr>
        <w:instrText xml:space="preserve"> ADDIN EN.CITE &lt;EndNote&gt;&lt;Cite&gt;&lt;Author&gt;Mitra&lt;/Author&gt;&lt;Year&gt;2016&lt;/Year&gt;&lt;RecNum&gt;3125&lt;/RecNum&gt;&lt;DisplayText&gt;(Mitra and Kruse, 2016)&lt;/DisplayText&gt;&lt;record&gt;&lt;rec-number&gt;3125&lt;/rec-number&gt;&lt;foreign-keys&gt;&lt;key app="EN" db-id="5xatt0094rr92mepzaexd2xzx29appesae0a" timestamp="1528188462"&gt;3125&lt;/key&gt;&lt;/foreign-keys&gt;&lt;ref-type name="Journal Article"&gt;17&lt;/ref-type&gt;&lt;contributors&gt;&lt;authors&gt;&lt;author&gt;Mitra, Sophie&lt;/author&gt;&lt;author&gt;Kruse, Douglas&lt;/author&gt;&lt;/authors&gt;&lt;/contributors&gt;&lt;titles&gt;&lt;title&gt;Are workers with disabilities more likely to be displaced?&lt;/title&gt;&lt;secondary-title&gt;The International Journal of Human Resource Management&lt;/secondary-title&gt;&lt;/titles&gt;&lt;periodical&gt;&lt;full-title&gt;The International Journal of Human Resource Management&lt;/full-title&gt;&lt;/periodical&gt;&lt;pages&gt;1550-1579&lt;/pages&gt;&lt;volume&gt;27&lt;/volume&gt;&lt;number&gt;14&lt;/number&gt;&lt;dates&gt;&lt;year&gt;2016&lt;/year&gt;&lt;pub-dates&gt;&lt;date&gt;2016/08/05&lt;/date&gt;&lt;/pub-dates&gt;&lt;/dates&gt;&lt;publisher&gt;Routledge&lt;/publisher&gt;&lt;isbn&gt;0958-5192&lt;/isbn&gt;&lt;urls&gt;&lt;related-urls&gt;&lt;url&gt;https://doi.org/10.1080/09585192.2015.1137616&lt;/url&gt;&lt;/related-urls&gt;&lt;/urls&gt;&lt;electronic-resource-num&gt;10.1080/09585192.2015.1137616&lt;/electronic-resource-num&gt;&lt;/record&gt;&lt;/Cite&gt;&lt;/EndNote&gt;</w:instrText>
      </w:r>
      <w:r w:rsidR="00BA4633">
        <w:rPr>
          <w:lang w:val="en-US"/>
        </w:rPr>
        <w:fldChar w:fldCharType="separate"/>
      </w:r>
      <w:r w:rsidR="00BA4633">
        <w:rPr>
          <w:noProof/>
          <w:lang w:val="en-US"/>
        </w:rPr>
        <w:t>(Mitra and Kruse, 2016)</w:t>
      </w:r>
      <w:r w:rsidR="00BA4633">
        <w:rPr>
          <w:lang w:val="en-US"/>
        </w:rPr>
        <w:fldChar w:fldCharType="end"/>
      </w:r>
      <w:r w:rsidR="00726AB7" w:rsidRPr="0083351E">
        <w:rPr>
          <w:lang w:val="en-US"/>
        </w:rPr>
        <w:t>.</w:t>
      </w:r>
      <w:r w:rsidR="007C1072" w:rsidRPr="0083351E">
        <w:rPr>
          <w:rStyle w:val="FootnoteReference"/>
          <w:lang w:val="en-US"/>
        </w:rPr>
        <w:t xml:space="preserve"> </w:t>
      </w:r>
      <w:r w:rsidR="007C1072" w:rsidRPr="0083351E">
        <w:rPr>
          <w:rStyle w:val="FootnoteReference"/>
          <w:lang w:val="en-US"/>
        </w:rPr>
        <w:footnoteReference w:id="7"/>
      </w:r>
    </w:p>
    <w:p w14:paraId="4567B94F" w14:textId="77777777" w:rsidR="0004250B" w:rsidRPr="0083351E" w:rsidRDefault="0004250B" w:rsidP="001904FB">
      <w:pPr>
        <w:pStyle w:val="Heading4"/>
        <w:rPr>
          <w:lang w:val="en-US"/>
        </w:rPr>
      </w:pPr>
      <w:r w:rsidRPr="0083351E">
        <w:rPr>
          <w:lang w:val="en-US"/>
        </w:rPr>
        <w:t>Exploring these trends</w:t>
      </w:r>
    </w:p>
    <w:p w14:paraId="28225C66" w14:textId="0DAC01CC" w:rsidR="00C95C4F" w:rsidRPr="0083351E" w:rsidRDefault="0004250B" w:rsidP="001904FB">
      <w:pPr>
        <w:rPr>
          <w:lang w:val="en-US"/>
        </w:rPr>
      </w:pPr>
      <w:r w:rsidRPr="0083351E">
        <w:rPr>
          <w:lang w:val="en-US"/>
        </w:rPr>
        <w:t xml:space="preserve">In the second part of the paper, we </w:t>
      </w:r>
      <w:r w:rsidR="007C1072" w:rsidRPr="0083351E">
        <w:rPr>
          <w:lang w:val="en-US"/>
        </w:rPr>
        <w:t>analy</w:t>
      </w:r>
      <w:r w:rsidR="00D672A2">
        <w:rPr>
          <w:lang w:val="en-US"/>
        </w:rPr>
        <w:t>z</w:t>
      </w:r>
      <w:r w:rsidR="007C1072" w:rsidRPr="0083351E">
        <w:rPr>
          <w:lang w:val="en-US"/>
        </w:rPr>
        <w:t xml:space="preserve">ed </w:t>
      </w:r>
      <w:r w:rsidRPr="0083351E">
        <w:rPr>
          <w:lang w:val="en-US"/>
        </w:rPr>
        <w:t>possible explanations for these trends</w:t>
      </w:r>
      <w:r w:rsidR="00C95C4F" w:rsidRPr="0083351E">
        <w:rPr>
          <w:lang w:val="en-US"/>
        </w:rPr>
        <w:t xml:space="preserve">, firstly using the </w:t>
      </w:r>
      <w:r w:rsidR="00174DD4" w:rsidRPr="0083351E">
        <w:rPr>
          <w:lang w:val="en-US"/>
        </w:rPr>
        <w:t xml:space="preserve">HRS/ELSA/SHARE </w:t>
      </w:r>
      <w:r w:rsidR="00C95C4F" w:rsidRPr="0083351E">
        <w:rPr>
          <w:lang w:val="en-US"/>
        </w:rPr>
        <w:t>micro-data (to look at disability benefits recipiency, hours of work</w:t>
      </w:r>
      <w:r w:rsidR="00174DD4" w:rsidRPr="0083351E">
        <w:rPr>
          <w:lang w:val="en-US"/>
        </w:rPr>
        <w:t>, tenure</w:t>
      </w:r>
      <w:r w:rsidR="00C95C4F" w:rsidRPr="0083351E">
        <w:rPr>
          <w:lang w:val="en-US"/>
        </w:rPr>
        <w:t xml:space="preserve"> and transitions in/out of work), and then using macro-data (to look at the economic recession and wider trends in the nature of work)</w:t>
      </w:r>
      <w:r w:rsidRPr="0083351E">
        <w:rPr>
          <w:lang w:val="en-US"/>
        </w:rPr>
        <w:t>.</w:t>
      </w:r>
      <w:r w:rsidR="00C95C4F" w:rsidRPr="0083351E">
        <w:rPr>
          <w:lang w:val="en-US"/>
        </w:rPr>
        <w:t xml:space="preserve"> Our aim here was exploratory: we were not conducting a full evaluation of e.g. disability benefit reforms in each country, but rather </w:t>
      </w:r>
      <w:r w:rsidR="00174DD4" w:rsidRPr="0083351E">
        <w:rPr>
          <w:lang w:val="en-US"/>
        </w:rPr>
        <w:t>a first search for candidate explanations among this set of key influences.</w:t>
      </w:r>
    </w:p>
    <w:p w14:paraId="373CF859" w14:textId="74E5EEED" w:rsidR="0004250B" w:rsidRPr="0083351E" w:rsidRDefault="0004250B" w:rsidP="001904FB">
      <w:pPr>
        <w:rPr>
          <w:lang w:val="en-US"/>
        </w:rPr>
      </w:pPr>
      <w:r w:rsidRPr="0083351E">
        <w:rPr>
          <w:lang w:val="en-US"/>
        </w:rPr>
        <w:t>Looking first at disability benefits, we</w:t>
      </w:r>
      <w:r w:rsidR="00211789" w:rsidRPr="0083351E">
        <w:rPr>
          <w:lang w:val="en-US"/>
        </w:rPr>
        <w:t xml:space="preserve"> find</w:t>
      </w:r>
      <w:r w:rsidRPr="0083351E">
        <w:rPr>
          <w:lang w:val="en-US"/>
        </w:rPr>
        <w:t xml:space="preserve"> Sweden saw falls in both employment </w:t>
      </w:r>
      <w:r w:rsidR="00D672A2">
        <w:rPr>
          <w:lang w:val="en-US"/>
        </w:rPr>
        <w:t>gaps</w:t>
      </w:r>
      <w:r w:rsidRPr="0083351E">
        <w:rPr>
          <w:lang w:val="en-US"/>
        </w:rPr>
        <w:t xml:space="preserve"> and disability benefit recipiency, while the USA and possibly Austria saw rises in both. </w:t>
      </w:r>
      <w:r w:rsidR="00D672A2">
        <w:rPr>
          <w:lang w:val="en-US"/>
        </w:rPr>
        <w:t xml:space="preserve">While </w:t>
      </w:r>
      <w:r w:rsidRPr="0083351E">
        <w:rPr>
          <w:lang w:val="en-US"/>
        </w:rPr>
        <w:t xml:space="preserve">Sweden reformed both the generosity and activation of its disability benefits system, </w:t>
      </w:r>
      <w:r w:rsidR="004F2C54" w:rsidRPr="0083351E">
        <w:rPr>
          <w:lang w:val="en-US"/>
        </w:rPr>
        <w:t xml:space="preserve">one of the </w:t>
      </w:r>
      <w:r w:rsidRPr="0083351E">
        <w:rPr>
          <w:lang w:val="en-US"/>
        </w:rPr>
        <w:t>only countr</w:t>
      </w:r>
      <w:r w:rsidR="004F2C54" w:rsidRPr="0083351E">
        <w:rPr>
          <w:lang w:val="en-US"/>
        </w:rPr>
        <w:t>ies</w:t>
      </w:r>
      <w:r w:rsidRPr="0083351E">
        <w:rPr>
          <w:lang w:val="en-US"/>
        </w:rPr>
        <w:t xml:space="preserve"> that implemented fewer reforms than Austria is the USA, whose system is effectively unchanged over this period</w:t>
      </w:r>
      <w:r w:rsidR="004F2C54" w:rsidRPr="0083351E">
        <w:rPr>
          <w:lang w:val="en-US"/>
        </w:rPr>
        <w:t xml:space="preserve"> (the only other example of this being Italy)</w:t>
      </w:r>
      <w:r w:rsidRPr="0083351E">
        <w:rPr>
          <w:lang w:val="en-US"/>
        </w:rPr>
        <w:t>. However, the trends diverged elsewhere</w:t>
      </w:r>
      <w:r w:rsidR="00211789" w:rsidRPr="0083351E">
        <w:rPr>
          <w:lang w:val="en-US"/>
        </w:rPr>
        <w:t>. H</w:t>
      </w:r>
      <w:r w:rsidRPr="0083351E">
        <w:rPr>
          <w:lang w:val="en-US"/>
        </w:rPr>
        <w:t xml:space="preserve">ealth employment gaps </w:t>
      </w:r>
      <w:r w:rsidR="00211789" w:rsidRPr="0083351E">
        <w:rPr>
          <w:lang w:val="en-US"/>
        </w:rPr>
        <w:t xml:space="preserve">were stable in Denmark, Germany, </w:t>
      </w:r>
      <w:r w:rsidR="00211789" w:rsidRPr="0083351E">
        <w:rPr>
          <w:lang w:val="en-US"/>
        </w:rPr>
        <w:lastRenderedPageBreak/>
        <w:t>Switzerland, and England, but disability benefit</w:t>
      </w:r>
      <w:r w:rsidR="004F2C54" w:rsidRPr="0083351E">
        <w:rPr>
          <w:lang w:val="en-US"/>
        </w:rPr>
        <w:t xml:space="preserve"> receipt</w:t>
      </w:r>
      <w:r w:rsidR="00211789" w:rsidRPr="0083351E">
        <w:rPr>
          <w:lang w:val="en-US"/>
        </w:rPr>
        <w:t xml:space="preserve"> rose in Germany and fell in the other countries. Moreover, </w:t>
      </w:r>
      <w:r w:rsidR="008F60A4" w:rsidRPr="0083351E">
        <w:rPr>
          <w:lang w:val="en-US"/>
        </w:rPr>
        <w:t>this stability in health employment gaps belies the substantial efforts in all these countries to reform their disability benefits in the same direction as Sweden</w:t>
      </w:r>
      <w:r w:rsidRPr="0083351E">
        <w:rPr>
          <w:lang w:val="en-US"/>
        </w:rPr>
        <w:t>.</w:t>
      </w:r>
      <w:r w:rsidR="008F60A4" w:rsidRPr="0083351E">
        <w:rPr>
          <w:lang w:val="en-US"/>
        </w:rPr>
        <w:t xml:space="preserve"> Non-negligible proportions of claimants also work in several countries, and clearly we cannot expect a reduction in their benefit claims to improve employment.</w:t>
      </w:r>
      <w:r w:rsidRPr="0083351E">
        <w:rPr>
          <w:lang w:val="en-US"/>
        </w:rPr>
        <w:t xml:space="preserve"> </w:t>
      </w:r>
    </w:p>
    <w:p w14:paraId="39103058" w14:textId="52DD427A" w:rsidR="0004250B" w:rsidRPr="0083351E" w:rsidRDefault="00174DD4" w:rsidP="001904FB">
      <w:pPr>
        <w:rPr>
          <w:lang w:val="en-US"/>
        </w:rPr>
      </w:pPr>
      <w:r w:rsidRPr="0083351E">
        <w:rPr>
          <w:lang w:val="en-US"/>
        </w:rPr>
        <w:t>W</w:t>
      </w:r>
      <w:r w:rsidR="0004250B" w:rsidRPr="0083351E">
        <w:rPr>
          <w:lang w:val="en-US"/>
        </w:rPr>
        <w:t xml:space="preserve">e </w:t>
      </w:r>
      <w:r w:rsidRPr="0083351E">
        <w:rPr>
          <w:lang w:val="en-US"/>
        </w:rPr>
        <w:t xml:space="preserve">then </w:t>
      </w:r>
      <w:r w:rsidR="008F5E47" w:rsidRPr="0083351E">
        <w:rPr>
          <w:lang w:val="en-US"/>
        </w:rPr>
        <w:t xml:space="preserve">used micro-data to </w:t>
      </w:r>
      <w:r w:rsidR="0004250B" w:rsidRPr="0083351E">
        <w:rPr>
          <w:lang w:val="en-US"/>
        </w:rPr>
        <w:t xml:space="preserve">examine trends in </w:t>
      </w:r>
      <w:r w:rsidR="0083351E">
        <w:rPr>
          <w:lang w:val="en-US"/>
        </w:rPr>
        <w:t>labor</w:t>
      </w:r>
      <w:r w:rsidR="0004250B" w:rsidRPr="0083351E">
        <w:rPr>
          <w:lang w:val="en-US"/>
        </w:rPr>
        <w:t xml:space="preserve"> market factors relevant to the employment of older workers in poor health: part-time work, job tenure</w:t>
      </w:r>
      <w:r w:rsidR="007C1072" w:rsidRPr="0083351E">
        <w:rPr>
          <w:lang w:val="en-US"/>
        </w:rPr>
        <w:t>,</w:t>
      </w:r>
      <w:r w:rsidR="0004250B" w:rsidRPr="0083351E">
        <w:rPr>
          <w:lang w:val="en-US"/>
        </w:rPr>
        <w:t xml:space="preserve"> and recruitment</w:t>
      </w:r>
      <w:r w:rsidR="007C1072" w:rsidRPr="0083351E">
        <w:rPr>
          <w:lang w:val="en-US"/>
        </w:rPr>
        <w:t xml:space="preserve"> and </w:t>
      </w:r>
      <w:r w:rsidR="0004250B" w:rsidRPr="0083351E">
        <w:rPr>
          <w:lang w:val="en-US"/>
        </w:rPr>
        <w:t xml:space="preserve">retention. </w:t>
      </w:r>
      <w:r w:rsidRPr="0083351E">
        <w:rPr>
          <w:lang w:val="en-US"/>
        </w:rPr>
        <w:t>N</w:t>
      </w:r>
      <w:r w:rsidR="0004250B" w:rsidRPr="0083351E">
        <w:rPr>
          <w:lang w:val="en-US"/>
        </w:rPr>
        <w:t xml:space="preserve">one of these </w:t>
      </w:r>
      <w:r w:rsidRPr="0083351E">
        <w:rPr>
          <w:lang w:val="en-US"/>
        </w:rPr>
        <w:t xml:space="preserve">appear likely candidate </w:t>
      </w:r>
      <w:r w:rsidR="0004250B" w:rsidRPr="0083351E">
        <w:rPr>
          <w:lang w:val="en-US"/>
        </w:rPr>
        <w:t>explanation</w:t>
      </w:r>
      <w:r w:rsidR="007C1072" w:rsidRPr="0083351E">
        <w:rPr>
          <w:lang w:val="en-US"/>
        </w:rPr>
        <w:t>s</w:t>
      </w:r>
      <w:r w:rsidR="0004250B" w:rsidRPr="0083351E">
        <w:rPr>
          <w:lang w:val="en-US"/>
        </w:rPr>
        <w:t xml:space="preserve"> </w:t>
      </w:r>
      <w:r w:rsidR="007C1072" w:rsidRPr="0083351E">
        <w:rPr>
          <w:lang w:val="en-US"/>
        </w:rPr>
        <w:t xml:space="preserve">for </w:t>
      </w:r>
      <w:r w:rsidR="0004250B" w:rsidRPr="0083351E">
        <w:rPr>
          <w:lang w:val="en-US"/>
        </w:rPr>
        <w:t xml:space="preserve">the USA’s exceptional employment trend. Employment trends over time seem to be primarily driven by trends in full-time work rather than shifts between other working categories (notwithstanding that some countries did see significant trends in part-time work among older workers in poor health). Despite considerable variations in job tenure between countries, there are few signs of increasing/decreasing health gaps in job tenure over time. And while only some countries have seen rises in the retention rate of older workers across survey waves (for </w:t>
      </w:r>
      <w:r w:rsidR="0004250B" w:rsidRPr="0083351E">
        <w:rPr>
          <w:iCs/>
          <w:lang w:val="en-US"/>
        </w:rPr>
        <w:t xml:space="preserve">2012/3→2014/5 compared to </w:t>
      </w:r>
      <w:r w:rsidR="0004250B" w:rsidRPr="0083351E">
        <w:rPr>
          <w:lang w:val="en-US"/>
        </w:rPr>
        <w:t>2004/5</w:t>
      </w:r>
      <w:r w:rsidR="0004250B" w:rsidRPr="0083351E">
        <w:rPr>
          <w:iCs/>
          <w:lang w:val="en-US"/>
        </w:rPr>
        <w:t>→</w:t>
      </w:r>
      <w:r w:rsidR="0004250B" w:rsidRPr="0083351E">
        <w:rPr>
          <w:lang w:val="en-US"/>
        </w:rPr>
        <w:t>2006/7), the main differences between the USA and other countries in the follow-ups waves (2014/5 vs. 2006/7) are due to differences in the baseline employment rates (in 2012/13 vs. 2004/5) rather than in the between-wave transition probabilities.</w:t>
      </w:r>
    </w:p>
    <w:p w14:paraId="08485E25" w14:textId="0D4C2F32" w:rsidR="00BA4633" w:rsidRPr="0083351E" w:rsidRDefault="008F5E47" w:rsidP="001904FB">
      <w:pPr>
        <w:rPr>
          <w:lang w:val="en-US"/>
        </w:rPr>
      </w:pPr>
      <w:r w:rsidRPr="0083351E">
        <w:rPr>
          <w:lang w:val="en-US"/>
        </w:rPr>
        <w:t xml:space="preserve">Finally, we used wider macro-level indicators to explore whether the economic recession or the changing </w:t>
      </w:r>
      <w:proofErr w:type="gramStart"/>
      <w:r w:rsidRPr="0083351E">
        <w:rPr>
          <w:lang w:val="en-US"/>
        </w:rPr>
        <w:t>nature of work were</w:t>
      </w:r>
      <w:proofErr w:type="gramEnd"/>
      <w:r w:rsidRPr="0083351E">
        <w:rPr>
          <w:lang w:val="en-US"/>
        </w:rPr>
        <w:t xml:space="preserve"> likely candidate explanations for trends in the employment of people with health problems.</w:t>
      </w:r>
      <w:r w:rsidR="00A4384F" w:rsidRPr="0083351E">
        <w:rPr>
          <w:lang w:val="en-US"/>
        </w:rPr>
        <w:t xml:space="preserve"> Regarding the former, the overall employment rates among older working-age people have increased </w:t>
      </w:r>
      <w:r w:rsidR="00E24B6D" w:rsidRPr="0083351E">
        <w:rPr>
          <w:lang w:val="en-US"/>
        </w:rPr>
        <w:t xml:space="preserve">2004-2015 in all of the countries considered here, which implies that declining </w:t>
      </w:r>
      <w:r w:rsidR="0083351E">
        <w:rPr>
          <w:lang w:val="en-US"/>
        </w:rPr>
        <w:t>labor</w:t>
      </w:r>
      <w:r w:rsidR="00E24B6D" w:rsidRPr="0083351E">
        <w:rPr>
          <w:lang w:val="en-US"/>
        </w:rPr>
        <w:t xml:space="preserve"> market demand for older workers (particularly those in poor health) is not responsible for the trends that we see</w:t>
      </w:r>
      <w:r w:rsidR="00A4384F" w:rsidRPr="0083351E">
        <w:rPr>
          <w:lang w:val="en-US"/>
        </w:rPr>
        <w:t>.</w:t>
      </w:r>
      <w:r w:rsidR="00E24B6D" w:rsidRPr="0083351E">
        <w:rPr>
          <w:lang w:val="en-US"/>
        </w:rPr>
        <w:t xml:space="preserve"> Moreover, while the extent of these rising employment</w:t>
      </w:r>
      <w:r w:rsidR="00A4384F" w:rsidRPr="0083351E">
        <w:rPr>
          <w:lang w:val="en-US"/>
        </w:rPr>
        <w:t xml:space="preserve"> </w:t>
      </w:r>
      <w:r w:rsidR="00E24B6D" w:rsidRPr="0083351E">
        <w:rPr>
          <w:lang w:val="en-US"/>
        </w:rPr>
        <w:t xml:space="preserve">rates varies considerably, there is no clear link between the extent of the rise and the health-related employment gap – although it is worth noting that the USA </w:t>
      </w:r>
      <w:r w:rsidR="00E24B6D" w:rsidRPr="0083351E">
        <w:rPr>
          <w:lang w:val="en-US"/>
        </w:rPr>
        <w:lastRenderedPageBreak/>
        <w:t>has seen the weakest employment growth among older workers, and a declining employment rate overall. Regarding the nature of work, job strain declined in nearly all of the countries studied here 2005-2015; the one exception is Sweden, which has seen a unique improvement in the employment situation of those in poor health. Again, there is therefore no clear evidence that the changing nature of work explains health-related employment trends in the countries we consider here.</w:t>
      </w:r>
    </w:p>
    <w:p w14:paraId="5B5078D9" w14:textId="77777777" w:rsidR="00BA4633" w:rsidRDefault="00E24B6D" w:rsidP="001904FB">
      <w:pPr>
        <w:rPr>
          <w:lang w:val="en-US"/>
        </w:rPr>
      </w:pPr>
      <w:r w:rsidRPr="0083351E">
        <w:rPr>
          <w:lang w:val="en-US"/>
        </w:rPr>
        <w:t xml:space="preserve">Our aim here was exploratory – to provide robust new evidence on employment trends among those in poor health across high-income countries, and to consider a variety of possible explanations for what we find. Despite the adoption of </w:t>
      </w:r>
      <w:r w:rsidR="00D672A2">
        <w:rPr>
          <w:lang w:val="en-US"/>
        </w:rPr>
        <w:t xml:space="preserve">sickness and </w:t>
      </w:r>
      <w:r w:rsidRPr="0083351E">
        <w:rPr>
          <w:lang w:val="en-US"/>
        </w:rPr>
        <w:t xml:space="preserve">disability benefit </w:t>
      </w:r>
      <w:r w:rsidR="00D672A2">
        <w:rPr>
          <w:lang w:val="en-US"/>
        </w:rPr>
        <w:t xml:space="preserve">program </w:t>
      </w:r>
      <w:r w:rsidRPr="0083351E">
        <w:rPr>
          <w:lang w:val="en-US"/>
        </w:rPr>
        <w:t xml:space="preserve">reform in most countries, there has not been a decline in the employment gap between older workers in better vs. worse health in most countries. Our analysis here suggests that further research should look at the role of disability benefit reform (for which the USA is an outlier in its lack of reform) and wider macroeconomic trends (for which the USA is an outlier in its wider decline in employment rates). Yet in neither case is it clear that these will fully explain the </w:t>
      </w:r>
      <w:r w:rsidR="00D672A2">
        <w:rPr>
          <w:lang w:val="en-US"/>
        </w:rPr>
        <w:t xml:space="preserve">pattern </w:t>
      </w:r>
      <w:r w:rsidRPr="0083351E">
        <w:rPr>
          <w:lang w:val="en-US"/>
        </w:rPr>
        <w:t>we find; neither reform</w:t>
      </w:r>
      <w:r w:rsidR="00D672A2">
        <w:rPr>
          <w:lang w:val="en-US"/>
        </w:rPr>
        <w:t>s</w:t>
      </w:r>
      <w:r w:rsidRPr="0083351E">
        <w:rPr>
          <w:lang w:val="en-US"/>
        </w:rPr>
        <w:t xml:space="preserve"> nor employment growth among older workers have been sufficient to reduce the health-related employment gap in most high-income countries. </w:t>
      </w:r>
    </w:p>
    <w:p w14:paraId="2423236D" w14:textId="3A7F1070" w:rsidR="007B709A" w:rsidRPr="0044652E" w:rsidRDefault="00E24B6D">
      <w:r w:rsidRPr="0083351E">
        <w:rPr>
          <w:lang w:val="en-US"/>
        </w:rPr>
        <w:t xml:space="preserve">Given the human and economic costs at stake, both the unique situation off the USA and the wider persistence of health-related employment gaps deserve further attention.  </w:t>
      </w:r>
      <w:r w:rsidR="0083351E" w:rsidRPr="0083351E">
        <w:rPr>
          <w:lang w:val="en-US"/>
        </w:rPr>
        <w:t>It should also be noted that sickness and disability policies (in interaction with other labor market and social policies) impact a broad range of non-employment outcomes, such as the receipt of benefits, poverty rates, and well-being in general. The investigation of these interlinkages provides a further avenue for</w:t>
      </w:r>
      <w:r w:rsidR="0083351E">
        <w:rPr>
          <w:lang w:val="en-US"/>
        </w:rPr>
        <w:t> </w:t>
      </w:r>
      <w:r w:rsidR="0083351E" w:rsidRPr="0083351E">
        <w:rPr>
          <w:lang w:val="en-US"/>
        </w:rPr>
        <w:t xml:space="preserve">future research.  </w:t>
      </w:r>
      <w:r w:rsidRPr="0083351E">
        <w:rPr>
          <w:lang w:val="en-US"/>
        </w:rPr>
        <w:t xml:space="preserve"> </w:t>
      </w:r>
    </w:p>
    <w:p w14:paraId="7312DF8A" w14:textId="77777777" w:rsidR="007B709A" w:rsidRPr="0044652E" w:rsidRDefault="007B709A" w:rsidP="007B709A">
      <w:pPr>
        <w:pStyle w:val="berschrift21"/>
        <w:rPr>
          <w:rFonts w:ascii="Arial" w:hAnsi="Arial" w:cs="Arial"/>
        </w:rPr>
        <w:sectPr w:rsidR="007B709A" w:rsidRPr="0044652E">
          <w:type w:val="continuous"/>
          <w:pgSz w:w="11900" w:h="16840"/>
          <w:pgMar w:top="1440" w:right="1440" w:bottom="1440" w:left="1440" w:header="708" w:footer="708" w:gutter="0"/>
          <w:cols w:space="720"/>
        </w:sectPr>
      </w:pPr>
    </w:p>
    <w:p w14:paraId="67B85E77" w14:textId="54D75541" w:rsidR="00DC04D7" w:rsidRPr="00274F13" w:rsidRDefault="00DC04D7" w:rsidP="001904FB">
      <w:pPr>
        <w:pStyle w:val="Heading2"/>
        <w:rPr>
          <w:lang w:val="en-US"/>
        </w:rPr>
      </w:pPr>
      <w:bookmarkStart w:id="60" w:name="_Toc515376373"/>
      <w:bookmarkStart w:id="61" w:name="_Toc6"/>
      <w:bookmarkStart w:id="62" w:name="_Toc512503631"/>
      <w:bookmarkStart w:id="63" w:name="_Toc512503755"/>
      <w:r w:rsidRPr="00274F13">
        <w:rPr>
          <w:lang w:val="en-US"/>
        </w:rPr>
        <w:lastRenderedPageBreak/>
        <w:t>Competing interests statement</w:t>
      </w:r>
    </w:p>
    <w:p w14:paraId="365E25A7" w14:textId="086A9B9C" w:rsidR="00DC04D7" w:rsidRPr="0083351E" w:rsidRDefault="00DC04D7" w:rsidP="001904FB">
      <w:pPr>
        <w:rPr>
          <w:lang w:val="en-US"/>
        </w:rPr>
      </w:pPr>
      <w:r w:rsidRPr="0083351E">
        <w:rPr>
          <w:lang w:val="en-US"/>
        </w:rPr>
        <w:t>The authors have no other competing interests to declare.</w:t>
      </w:r>
    </w:p>
    <w:p w14:paraId="3616B442" w14:textId="77777777" w:rsidR="00326C98" w:rsidRPr="0083351E" w:rsidRDefault="00326C98" w:rsidP="001904FB">
      <w:pPr>
        <w:pStyle w:val="Heading2"/>
        <w:rPr>
          <w:lang w:val="en-US"/>
        </w:rPr>
      </w:pPr>
      <w:r w:rsidRPr="0083351E">
        <w:rPr>
          <w:lang w:val="en-US"/>
        </w:rPr>
        <w:t>Acknowledgements</w:t>
      </w:r>
      <w:bookmarkEnd w:id="60"/>
    </w:p>
    <w:p w14:paraId="200E1D06" w14:textId="4ADF34AA" w:rsidR="00326C98" w:rsidRPr="0083351E" w:rsidRDefault="001B7EBE" w:rsidP="001904FB">
      <w:pPr>
        <w:rPr>
          <w:lang w:val="en-US"/>
        </w:rPr>
      </w:pPr>
      <w:r w:rsidRPr="0083351E">
        <w:rPr>
          <w:lang w:val="en-US"/>
        </w:rPr>
        <w:t xml:space="preserve">[Acknowledgements removed to preserve anonymity]. </w:t>
      </w:r>
    </w:p>
    <w:p w14:paraId="587C28E0" w14:textId="77777777" w:rsidR="007B709A" w:rsidRPr="0083351E" w:rsidRDefault="007B709A" w:rsidP="001904FB">
      <w:pPr>
        <w:pStyle w:val="Heading2"/>
        <w:rPr>
          <w:lang w:val="en-US"/>
        </w:rPr>
      </w:pPr>
      <w:bookmarkStart w:id="64" w:name="_Toc515376374"/>
      <w:r w:rsidRPr="0083351E">
        <w:rPr>
          <w:lang w:val="en-US"/>
        </w:rPr>
        <w:t>References</w:t>
      </w:r>
      <w:bookmarkEnd w:id="61"/>
      <w:bookmarkEnd w:id="62"/>
      <w:bookmarkEnd w:id="63"/>
      <w:bookmarkEnd w:id="64"/>
    </w:p>
    <w:p w14:paraId="6D8EC754" w14:textId="77777777" w:rsidR="00BA4633" w:rsidRPr="00BA4633" w:rsidRDefault="00BA4633" w:rsidP="00BA4633">
      <w:pPr>
        <w:pStyle w:val="EndNoteBibliography"/>
        <w:spacing w:after="0"/>
        <w:ind w:left="720" w:hanging="720"/>
      </w:pPr>
      <w:r>
        <w:fldChar w:fldCharType="begin"/>
      </w:r>
      <w:r>
        <w:instrText xml:space="preserve"> ADDIN EN.REFLIST </w:instrText>
      </w:r>
      <w:r>
        <w:fldChar w:fldCharType="separate"/>
      </w:r>
      <w:r w:rsidRPr="00BA4633">
        <w:t>1.</w:t>
      </w:r>
      <w:r w:rsidRPr="00BA4633">
        <w:tab/>
        <w:t>Alavinia, S.M., Burdorf, A., 2008. Unemployment and retirement and ill-health: a cross-sectional analysis across European countries. International archives of occupational and environmental health 82</w:t>
      </w:r>
      <w:r w:rsidRPr="00BA4633">
        <w:rPr>
          <w:b/>
        </w:rPr>
        <w:t>,</w:t>
      </w:r>
      <w:r w:rsidRPr="00BA4633">
        <w:t xml:space="preserve"> 39-45.</w:t>
      </w:r>
    </w:p>
    <w:p w14:paraId="1DE403A9" w14:textId="77777777" w:rsidR="00BA4633" w:rsidRPr="00BA4633" w:rsidRDefault="00BA4633" w:rsidP="00BA4633">
      <w:pPr>
        <w:pStyle w:val="EndNoteBibliography"/>
        <w:spacing w:after="0"/>
        <w:ind w:left="720" w:hanging="720"/>
      </w:pPr>
      <w:r w:rsidRPr="00BA4633">
        <w:t>2.</w:t>
      </w:r>
      <w:r w:rsidRPr="00BA4633">
        <w:tab/>
        <w:t>Angelini, V., Cavapozzi, D., Paccagnella, O., 2011. Dynamics of reporting work disability in Europe. Journal of the Royal Statistical Society: Series A (Statistics in Society) 174</w:t>
      </w:r>
      <w:r w:rsidRPr="00BA4633">
        <w:rPr>
          <w:b/>
        </w:rPr>
        <w:t>,</w:t>
      </w:r>
      <w:r w:rsidRPr="00BA4633">
        <w:t xml:space="preserve"> 621-638.</w:t>
      </w:r>
    </w:p>
    <w:p w14:paraId="2666A192" w14:textId="77777777" w:rsidR="00BA4633" w:rsidRPr="00BA4633" w:rsidRDefault="00BA4633" w:rsidP="00BA4633">
      <w:pPr>
        <w:pStyle w:val="EndNoteBibliography"/>
        <w:spacing w:after="0"/>
        <w:ind w:left="720" w:hanging="720"/>
      </w:pPr>
      <w:r w:rsidRPr="00BA4633">
        <w:t>3.</w:t>
      </w:r>
      <w:r w:rsidRPr="00BA4633">
        <w:tab/>
        <w:t>Autor, D.H., Duggan, M.G., 2003. The Rise In The Disability Rolls And The Decline In Unemployment. The Quarterly Journal of Economics 118</w:t>
      </w:r>
      <w:r w:rsidRPr="00BA4633">
        <w:rPr>
          <w:b/>
        </w:rPr>
        <w:t>,</w:t>
      </w:r>
      <w:r w:rsidRPr="00BA4633">
        <w:t xml:space="preserve"> 157-205.</w:t>
      </w:r>
    </w:p>
    <w:p w14:paraId="12EF0873" w14:textId="77777777" w:rsidR="00BA4633" w:rsidRPr="00BA4633" w:rsidRDefault="00BA4633" w:rsidP="00BA4633">
      <w:pPr>
        <w:pStyle w:val="EndNoteBibliography"/>
        <w:spacing w:after="0"/>
        <w:ind w:left="720" w:hanging="720"/>
      </w:pPr>
      <w:r w:rsidRPr="00BA4633">
        <w:t>4.</w:t>
      </w:r>
      <w:r w:rsidRPr="00BA4633">
        <w:tab/>
        <w:t>Avendano, M., Glymour, M.M., Banks, J., Mackenbach, J.P., 2009. Health Disadvantage in US Adults Aged 50 to 74 Years: A Comparison of the Health of Rich and Poor Americans With That of Europeans. American Journal of Public Health 99</w:t>
      </w:r>
      <w:r w:rsidRPr="00BA4633">
        <w:rPr>
          <w:b/>
        </w:rPr>
        <w:t>,</w:t>
      </w:r>
      <w:r w:rsidRPr="00BA4633">
        <w:t xml:space="preserve"> 540-548.</w:t>
      </w:r>
    </w:p>
    <w:p w14:paraId="33A13A53" w14:textId="77777777" w:rsidR="00BA4633" w:rsidRPr="00BA4633" w:rsidRDefault="00BA4633" w:rsidP="00BA4633">
      <w:pPr>
        <w:pStyle w:val="EndNoteBibliography"/>
        <w:spacing w:after="0"/>
        <w:ind w:left="720" w:hanging="720"/>
      </w:pPr>
      <w:r w:rsidRPr="00BA4633">
        <w:t>5.</w:t>
      </w:r>
      <w:r w:rsidRPr="00BA4633">
        <w:tab/>
        <w:t>Banks, J., Smith, J.P., 2012. International Comparisons in Health Economics: Evidence from Aging Studies. Annual Review of Economics 4</w:t>
      </w:r>
      <w:r w:rsidRPr="00BA4633">
        <w:rPr>
          <w:b/>
        </w:rPr>
        <w:t>,</w:t>
      </w:r>
      <w:r w:rsidRPr="00BA4633">
        <w:t xml:space="preserve"> 57-81.</w:t>
      </w:r>
    </w:p>
    <w:p w14:paraId="3AE9E002" w14:textId="77777777" w:rsidR="00BA4633" w:rsidRPr="00BA4633" w:rsidRDefault="00BA4633" w:rsidP="00BA4633">
      <w:pPr>
        <w:pStyle w:val="EndNoteBibliography"/>
        <w:spacing w:after="0"/>
        <w:ind w:left="720" w:hanging="720"/>
      </w:pPr>
      <w:r w:rsidRPr="00BA4633">
        <w:t>6.</w:t>
      </w:r>
      <w:r w:rsidRPr="00BA4633">
        <w:tab/>
        <w:t>Barr, B., Taylor-Robinson, D., Stuckler, D., Loopstra, R., Reeves, A., Wickham, S., Whitehead, M., 2016. Fit-for-work or fit-for-unemployment? Does the reassessment of disability benefit claimants using a tougher work capability assessment help people into work? Journal of Epidemiology and Community Health 70</w:t>
      </w:r>
      <w:r w:rsidRPr="00BA4633">
        <w:rPr>
          <w:b/>
        </w:rPr>
        <w:t>,</w:t>
      </w:r>
      <w:r w:rsidRPr="00BA4633">
        <w:t xml:space="preserve"> 452-458.</w:t>
      </w:r>
    </w:p>
    <w:p w14:paraId="5D362246" w14:textId="77777777" w:rsidR="00BA4633" w:rsidRPr="00BA4633" w:rsidRDefault="00BA4633" w:rsidP="00BA4633">
      <w:pPr>
        <w:pStyle w:val="EndNoteBibliography"/>
        <w:spacing w:after="0"/>
        <w:ind w:left="720" w:hanging="720"/>
      </w:pPr>
      <w:r w:rsidRPr="00BA4633">
        <w:t>7.</w:t>
      </w:r>
      <w:r w:rsidRPr="00BA4633">
        <w:tab/>
        <w:t>Baumberg, B., 2014. Fit-for-Work – or Work Fit for Disabled People? The Role of Changing Job Demands and Control in Incapacity Claims. Journal of Social Policy 43</w:t>
      </w:r>
      <w:r w:rsidRPr="00BA4633">
        <w:rPr>
          <w:b/>
        </w:rPr>
        <w:t>,</w:t>
      </w:r>
      <w:r w:rsidRPr="00BA4633">
        <w:t xml:space="preserve"> 289-310.</w:t>
      </w:r>
    </w:p>
    <w:p w14:paraId="08622ABD" w14:textId="77777777" w:rsidR="00BA4633" w:rsidRPr="00BA4633" w:rsidRDefault="00BA4633" w:rsidP="00BA4633">
      <w:pPr>
        <w:pStyle w:val="EndNoteBibliography"/>
        <w:spacing w:after="0"/>
        <w:ind w:left="720" w:hanging="720"/>
      </w:pPr>
      <w:r w:rsidRPr="00BA4633">
        <w:t>8.</w:t>
      </w:r>
      <w:r w:rsidRPr="00BA4633">
        <w:tab/>
        <w:t>Baumberg, B., Jones, M., Wass, V., 2015. Disability prevalence and disability-related employment gaps in the UK 1998–2012: Different trends in different surveys? Social Science &amp; Medicine 141</w:t>
      </w:r>
      <w:r w:rsidRPr="00BA4633">
        <w:rPr>
          <w:b/>
        </w:rPr>
        <w:t>,</w:t>
      </w:r>
      <w:r w:rsidRPr="00BA4633">
        <w:t xml:space="preserve"> 72-81.</w:t>
      </w:r>
    </w:p>
    <w:p w14:paraId="76C0D80D" w14:textId="77777777" w:rsidR="00BA4633" w:rsidRPr="00BA4633" w:rsidRDefault="00BA4633" w:rsidP="00BA4633">
      <w:pPr>
        <w:pStyle w:val="EndNoteBibliography"/>
        <w:spacing w:after="0"/>
        <w:ind w:left="720" w:hanging="720"/>
      </w:pPr>
      <w:r w:rsidRPr="00BA4633">
        <w:t>9.</w:t>
      </w:r>
      <w:r w:rsidRPr="00BA4633">
        <w:tab/>
        <w:t>Beatty, C., Fothergill, S., Macmillan, R., 2000. A Theory of Employment, Unemployment and Sickness. Regional Studies 34</w:t>
      </w:r>
      <w:r w:rsidRPr="00BA4633">
        <w:rPr>
          <w:b/>
        </w:rPr>
        <w:t>,</w:t>
      </w:r>
      <w:r w:rsidRPr="00BA4633">
        <w:t xml:space="preserve"> 617-630.</w:t>
      </w:r>
    </w:p>
    <w:p w14:paraId="4AF87A64" w14:textId="77777777" w:rsidR="00BA4633" w:rsidRPr="00BA4633" w:rsidRDefault="00BA4633" w:rsidP="00BA4633">
      <w:pPr>
        <w:pStyle w:val="EndNoteBibliography"/>
        <w:spacing w:after="0"/>
        <w:ind w:left="720" w:hanging="720"/>
      </w:pPr>
      <w:r w:rsidRPr="00BA4633">
        <w:t>10.</w:t>
      </w:r>
      <w:r w:rsidRPr="00BA4633">
        <w:tab/>
        <w:t>Beaumaster, S., Chien, S., Lau, S., Lin, A., Phillips, D., Wilkens, J., Lee, J., 2017. Harmonized SHARE Documentation Version D.2, Gateway to Global Aging Data.</w:t>
      </w:r>
    </w:p>
    <w:p w14:paraId="70CE9B6B" w14:textId="77777777" w:rsidR="00BA4633" w:rsidRPr="00BA4633" w:rsidRDefault="00BA4633" w:rsidP="00BA4633">
      <w:pPr>
        <w:pStyle w:val="EndNoteBibliography"/>
        <w:spacing w:after="0"/>
        <w:ind w:left="720" w:hanging="720"/>
      </w:pPr>
      <w:r w:rsidRPr="00BA4633">
        <w:t>11.</w:t>
      </w:r>
      <w:r w:rsidRPr="00BA4633">
        <w:tab/>
        <w:t>Benitez-Silva, H., Disney, R., Jiménez-Martín, S., 2010. Disability, capacity for work and the business cycle: an international perspective. Economic Policy 25</w:t>
      </w:r>
      <w:r w:rsidRPr="00BA4633">
        <w:rPr>
          <w:b/>
        </w:rPr>
        <w:t>,</w:t>
      </w:r>
      <w:r w:rsidRPr="00BA4633">
        <w:t xml:space="preserve"> 483-536.</w:t>
      </w:r>
    </w:p>
    <w:p w14:paraId="2D3DFC6A" w14:textId="77777777" w:rsidR="00BA4633" w:rsidRPr="00BA4633" w:rsidRDefault="00BA4633" w:rsidP="00BA4633">
      <w:pPr>
        <w:pStyle w:val="EndNoteBibliography"/>
        <w:spacing w:after="0"/>
        <w:ind w:left="720" w:hanging="720"/>
      </w:pPr>
      <w:r w:rsidRPr="00BA4633">
        <w:t>12.</w:t>
      </w:r>
      <w:r w:rsidRPr="00BA4633">
        <w:tab/>
        <w:t>Böheim, R., Leoni, T., 2018. Sickness and disability policies: Reform paths in OECD countries between 1990 and 2014. International Journal of Social Welfare 27</w:t>
      </w:r>
      <w:r w:rsidRPr="00BA4633">
        <w:rPr>
          <w:b/>
        </w:rPr>
        <w:t>,</w:t>
      </w:r>
      <w:r w:rsidRPr="00BA4633">
        <w:t xml:space="preserve"> 168-185.</w:t>
      </w:r>
    </w:p>
    <w:p w14:paraId="312B1B76" w14:textId="77777777" w:rsidR="00BA4633" w:rsidRPr="00BA4633" w:rsidRDefault="00BA4633" w:rsidP="00BA4633">
      <w:pPr>
        <w:pStyle w:val="EndNoteBibliography"/>
        <w:spacing w:after="0"/>
        <w:ind w:left="720" w:hanging="720"/>
      </w:pPr>
      <w:r w:rsidRPr="00BA4633">
        <w:t>13.</w:t>
      </w:r>
      <w:r w:rsidRPr="00BA4633">
        <w:tab/>
        <w:t>Börsch-Supan, A., Brandt, M., Hunkler, C., Kneip, T., Korbmacher, J., Malter, F., Schaan, B., Stuck, S., Zuber, S., 2013. Data Resource Profile: The Survey of Health, Ageing and Retirement in Europe (SHARE). International Journal of Epidemiology 42</w:t>
      </w:r>
      <w:r w:rsidRPr="00BA4633">
        <w:rPr>
          <w:b/>
        </w:rPr>
        <w:t>,</w:t>
      </w:r>
      <w:r w:rsidRPr="00BA4633">
        <w:t xml:space="preserve"> 992-1001.</w:t>
      </w:r>
    </w:p>
    <w:p w14:paraId="622DF8D4" w14:textId="77777777" w:rsidR="00BA4633" w:rsidRPr="00BA4633" w:rsidRDefault="00BA4633" w:rsidP="00BA4633">
      <w:pPr>
        <w:pStyle w:val="EndNoteBibliography"/>
        <w:spacing w:after="0"/>
        <w:ind w:left="720" w:hanging="720"/>
      </w:pPr>
      <w:r w:rsidRPr="00BA4633">
        <w:t>14.</w:t>
      </w:r>
      <w:r w:rsidRPr="00BA4633">
        <w:tab/>
        <w:t>Breeze, E., Lang, I., 2006. Physical functioning in a community context. In: Banks, J., and et al, (Eds.), Living in the 21st Century: older people in England (The 2006 English Longitudinal Study of Ageing, Wave 3). Institute for Fiscal Studies, London, pp. 57-117.</w:t>
      </w:r>
    </w:p>
    <w:p w14:paraId="2848DE42" w14:textId="77777777" w:rsidR="00BA4633" w:rsidRPr="00BA4633" w:rsidRDefault="00BA4633" w:rsidP="00BA4633">
      <w:pPr>
        <w:pStyle w:val="EndNoteBibliography"/>
        <w:spacing w:after="0"/>
        <w:ind w:left="720" w:hanging="720"/>
      </w:pPr>
      <w:r w:rsidRPr="00BA4633">
        <w:lastRenderedPageBreak/>
        <w:t>15.</w:t>
      </w:r>
      <w:r w:rsidRPr="00BA4633">
        <w:tab/>
        <w:t>Bryan, M.L., Jenkins, S.P., 2016. Multilevel Modelling of Country Effects: A Cautionary Tale. European Sociological Review 32</w:t>
      </w:r>
      <w:r w:rsidRPr="00BA4633">
        <w:rPr>
          <w:b/>
        </w:rPr>
        <w:t>,</w:t>
      </w:r>
      <w:r w:rsidRPr="00BA4633">
        <w:t xml:space="preserve"> 3-22.</w:t>
      </w:r>
    </w:p>
    <w:p w14:paraId="63AE0DFA" w14:textId="77777777" w:rsidR="00BA4633" w:rsidRPr="00BA4633" w:rsidRDefault="00BA4633" w:rsidP="00BA4633">
      <w:pPr>
        <w:pStyle w:val="EndNoteBibliography"/>
        <w:spacing w:after="0"/>
        <w:ind w:left="720" w:hanging="720"/>
      </w:pPr>
      <w:r w:rsidRPr="00BA4633">
        <w:t>16.</w:t>
      </w:r>
      <w:r w:rsidRPr="00BA4633">
        <w:tab/>
        <w:t>Bugliari, D., Campbell, N., Chan, C., Hayden, O., Hurd, M., Main, R., Mallett, J., McCullough, C., Meijer, E., Moldoff, M., Pantoja, P., Rohwedder, S., St.Clair, P., 2016. RAND HRS Data Documentation, Version P, RAND Center for the Study of Aging.</w:t>
      </w:r>
    </w:p>
    <w:p w14:paraId="58B04B9A" w14:textId="77777777" w:rsidR="00BA4633" w:rsidRPr="00BA4633" w:rsidRDefault="00BA4633" w:rsidP="00BA4633">
      <w:pPr>
        <w:pStyle w:val="EndNoteBibliography"/>
        <w:spacing w:after="0"/>
        <w:ind w:left="720" w:hanging="720"/>
      </w:pPr>
      <w:r w:rsidRPr="00BA4633">
        <w:t>17.</w:t>
      </w:r>
      <w:r w:rsidRPr="00BA4633">
        <w:tab/>
        <w:t>Burkhauser, R.V., Daly, M.C., McVicar, D., Wilkins, R., 2014. Disability benefit growth and disability reform in the US: lessons from other OECD nations. IZA Journal of Labor Policy 3</w:t>
      </w:r>
      <w:r w:rsidRPr="00BA4633">
        <w:rPr>
          <w:b/>
        </w:rPr>
        <w:t>,</w:t>
      </w:r>
      <w:r w:rsidRPr="00BA4633">
        <w:t xml:space="preserve"> 1-30.</w:t>
      </w:r>
    </w:p>
    <w:p w14:paraId="0BE7E46B" w14:textId="77777777" w:rsidR="00BA4633" w:rsidRPr="00BA4633" w:rsidRDefault="00BA4633" w:rsidP="00BA4633">
      <w:pPr>
        <w:pStyle w:val="EndNoteBibliography"/>
        <w:spacing w:after="0"/>
        <w:ind w:left="720" w:hanging="720"/>
      </w:pPr>
      <w:r w:rsidRPr="00BA4633">
        <w:t>18.</w:t>
      </w:r>
      <w:r w:rsidRPr="00BA4633">
        <w:tab/>
        <w:t>Busemeyer, M.R., 2005. Pension reform in Germany and Austria: system change vs. quantitative retrenchment. West European Politics 28</w:t>
      </w:r>
      <w:r w:rsidRPr="00BA4633">
        <w:rPr>
          <w:b/>
        </w:rPr>
        <w:t>,</w:t>
      </w:r>
      <w:r w:rsidRPr="00BA4633">
        <w:t xml:space="preserve"> 569-591.</w:t>
      </w:r>
    </w:p>
    <w:p w14:paraId="67749569" w14:textId="77777777" w:rsidR="00BA4633" w:rsidRPr="00BA4633" w:rsidRDefault="00BA4633" w:rsidP="00BA4633">
      <w:pPr>
        <w:pStyle w:val="EndNoteBibliography"/>
        <w:spacing w:after="0"/>
        <w:ind w:left="720" w:hanging="720"/>
      </w:pPr>
      <w:r w:rsidRPr="00BA4633">
        <w:t>19.</w:t>
      </w:r>
      <w:r w:rsidRPr="00BA4633">
        <w:tab/>
        <w:t>Cieza, A., Oberhauser, C., Bickenbach, J., Jones, R.N., Üstün, T.B., Kostanjsek, N., Morris, J.N., Chatterji, S., 2015. The English are healthier than the Americans: really? International Journal of Epidemiology</w:t>
      </w:r>
      <w:r w:rsidRPr="00BA4633">
        <w:rPr>
          <w:b/>
        </w:rPr>
        <w:t>,</w:t>
      </w:r>
      <w:r w:rsidRPr="00BA4633">
        <w:t xml:space="preserve"> 229-238.</w:t>
      </w:r>
    </w:p>
    <w:p w14:paraId="1CD61C0D" w14:textId="77777777" w:rsidR="00BA4633" w:rsidRPr="00BA4633" w:rsidRDefault="00BA4633" w:rsidP="00BA4633">
      <w:pPr>
        <w:pStyle w:val="EndNoteBibliography"/>
        <w:spacing w:after="0"/>
        <w:ind w:left="720" w:hanging="720"/>
      </w:pPr>
      <w:r w:rsidRPr="00BA4633">
        <w:t>20.</w:t>
      </w:r>
      <w:r w:rsidRPr="00BA4633">
        <w:tab/>
        <w:t>Coile, C.C., 2015. Economic determinants of workers' retirement decisions. Journal of Economic Surveys 29</w:t>
      </w:r>
      <w:r w:rsidRPr="00BA4633">
        <w:rPr>
          <w:b/>
        </w:rPr>
        <w:t>,</w:t>
      </w:r>
      <w:r w:rsidRPr="00BA4633">
        <w:t xml:space="preserve"> 830-853.</w:t>
      </w:r>
    </w:p>
    <w:p w14:paraId="37F51323" w14:textId="77777777" w:rsidR="00BA4633" w:rsidRPr="00BA4633" w:rsidRDefault="00BA4633" w:rsidP="00BA4633">
      <w:pPr>
        <w:pStyle w:val="EndNoteBibliography"/>
        <w:spacing w:after="0"/>
        <w:ind w:left="720" w:hanging="720"/>
      </w:pPr>
      <w:r w:rsidRPr="00BA4633">
        <w:t>21.</w:t>
      </w:r>
      <w:r w:rsidRPr="00BA4633">
        <w:tab/>
        <w:t>Crimmins, E.M., Kim, J.K., Solé-Auró, A., 2010. Gender differences in health: results from SHARE, ELSA and HRS. European Journal of Public Health 21</w:t>
      </w:r>
      <w:r w:rsidRPr="00BA4633">
        <w:rPr>
          <w:b/>
        </w:rPr>
        <w:t>,</w:t>
      </w:r>
      <w:r w:rsidRPr="00BA4633">
        <w:t xml:space="preserve"> 81-91.</w:t>
      </w:r>
    </w:p>
    <w:p w14:paraId="5845679A" w14:textId="77777777" w:rsidR="00BA4633" w:rsidRPr="00BA4633" w:rsidRDefault="00BA4633" w:rsidP="00BA4633">
      <w:pPr>
        <w:pStyle w:val="EndNoteBibliography"/>
        <w:spacing w:after="0"/>
        <w:ind w:left="720" w:hanging="720"/>
      </w:pPr>
      <w:r w:rsidRPr="00BA4633">
        <w:t>22.</w:t>
      </w:r>
      <w:r w:rsidRPr="00BA4633">
        <w:tab/>
        <w:t>Croda, E., Skinner, J., Yasaitis, L., Lindeboom, M., 2015. The Health of Disability Insurance Enrollees: An International Comparison.</w:t>
      </w:r>
    </w:p>
    <w:p w14:paraId="7F6461D2" w14:textId="77777777" w:rsidR="00BA4633" w:rsidRPr="00BA4633" w:rsidRDefault="00BA4633" w:rsidP="00BA4633">
      <w:pPr>
        <w:pStyle w:val="EndNoteBibliography"/>
        <w:spacing w:after="0"/>
        <w:ind w:left="720" w:hanging="720"/>
      </w:pPr>
      <w:r w:rsidRPr="008D28F5">
        <w:rPr>
          <w:lang w:val="nb-NO"/>
        </w:rPr>
        <w:t>23.</w:t>
      </w:r>
      <w:r w:rsidRPr="008D28F5">
        <w:rPr>
          <w:lang w:val="nb-NO"/>
        </w:rPr>
        <w:tab/>
        <w:t xml:space="preserve">de Jong, P., Lindeboom, M., van der Klaauw, B., 2011. </w:t>
      </w:r>
      <w:r w:rsidRPr="00BA4633">
        <w:t>Screening Disability Insurance Applications. Journal of the European Economic Association 9</w:t>
      </w:r>
      <w:r w:rsidRPr="00BA4633">
        <w:rPr>
          <w:b/>
        </w:rPr>
        <w:t>,</w:t>
      </w:r>
      <w:r w:rsidRPr="00BA4633">
        <w:t xml:space="preserve"> 106-129.</w:t>
      </w:r>
    </w:p>
    <w:p w14:paraId="1281EB99" w14:textId="77777777" w:rsidR="00BA4633" w:rsidRPr="00BA4633" w:rsidRDefault="00BA4633" w:rsidP="00BA4633">
      <w:pPr>
        <w:pStyle w:val="EndNoteBibliography"/>
        <w:spacing w:after="0"/>
        <w:ind w:left="720" w:hanging="720"/>
      </w:pPr>
      <w:r w:rsidRPr="008D28F5">
        <w:rPr>
          <w:lang w:val="nb-NO"/>
        </w:rPr>
        <w:t>24.</w:t>
      </w:r>
      <w:r w:rsidRPr="008D28F5">
        <w:rPr>
          <w:lang w:val="nb-NO"/>
        </w:rPr>
        <w:tab/>
        <w:t xml:space="preserve">Erosa, A., Fuster, L., Kambourov, G., 2012. </w:t>
      </w:r>
      <w:r w:rsidRPr="00BA4633">
        <w:t>Labor supply and government programs: A cross-country analysis. Journal of Monetary Economics 59</w:t>
      </w:r>
      <w:r w:rsidRPr="00BA4633">
        <w:rPr>
          <w:b/>
        </w:rPr>
        <w:t>,</w:t>
      </w:r>
      <w:r w:rsidRPr="00BA4633">
        <w:t xml:space="preserve"> 84-107.</w:t>
      </w:r>
    </w:p>
    <w:p w14:paraId="45909584" w14:textId="77777777" w:rsidR="00BA4633" w:rsidRPr="00BA4633" w:rsidRDefault="00BA4633" w:rsidP="00BA4633">
      <w:pPr>
        <w:pStyle w:val="EndNoteBibliography"/>
        <w:spacing w:after="0"/>
        <w:ind w:left="720" w:hanging="720"/>
      </w:pPr>
      <w:r w:rsidRPr="00BA4633">
        <w:t>25.</w:t>
      </w:r>
      <w:r w:rsidRPr="00BA4633">
        <w:tab/>
        <w:t>Fogg, N.P., Harrington, P.E., McMahon, B.T., 2010. The impact of the Great Recession upon the unemployment of Americans with disabilities. Journal of Vocational Rehabilitation 33</w:t>
      </w:r>
      <w:r w:rsidRPr="00BA4633">
        <w:rPr>
          <w:b/>
        </w:rPr>
        <w:t>,</w:t>
      </w:r>
      <w:r w:rsidRPr="00BA4633">
        <w:t xml:space="preserve"> 193-202.</w:t>
      </w:r>
    </w:p>
    <w:p w14:paraId="47C80982" w14:textId="77777777" w:rsidR="00BA4633" w:rsidRPr="00BA4633" w:rsidRDefault="00BA4633" w:rsidP="00BA4633">
      <w:pPr>
        <w:pStyle w:val="EndNoteBibliography"/>
        <w:spacing w:after="0"/>
        <w:ind w:left="720" w:hanging="720"/>
      </w:pPr>
      <w:r w:rsidRPr="00BA4633">
        <w:t>26.</w:t>
      </w:r>
      <w:r w:rsidRPr="00BA4633">
        <w:tab/>
        <w:t>Franche, R.-L., Cullen, K., Clarke, J., Irvin, E., Sinclair, S., Frank, J., et al, 2005. Workplace-Based Return-to-Work Interventions: A Systematic Review of the Quantitative Literature. Journal of Occupational Rehabilitation 15</w:t>
      </w:r>
      <w:r w:rsidRPr="00BA4633">
        <w:rPr>
          <w:b/>
        </w:rPr>
        <w:t>,</w:t>
      </w:r>
      <w:r w:rsidRPr="00BA4633">
        <w:t xml:space="preserve"> 607-631.</w:t>
      </w:r>
    </w:p>
    <w:p w14:paraId="01D8CA1B" w14:textId="77777777" w:rsidR="00BA4633" w:rsidRPr="00BA4633" w:rsidRDefault="00BA4633" w:rsidP="00BA4633">
      <w:pPr>
        <w:pStyle w:val="EndNoteBibliography"/>
        <w:spacing w:after="0"/>
        <w:ind w:left="720" w:hanging="720"/>
      </w:pPr>
      <w:r w:rsidRPr="00BA4633">
        <w:t>27.</w:t>
      </w:r>
      <w:r w:rsidRPr="00BA4633">
        <w:tab/>
        <w:t>Gallie, D., 2009. Employment regimes and the quality of work. Oxford University Press, Oxford.</w:t>
      </w:r>
    </w:p>
    <w:p w14:paraId="41D53CAC" w14:textId="77777777" w:rsidR="00BA4633" w:rsidRPr="00BA4633" w:rsidRDefault="00BA4633" w:rsidP="00BA4633">
      <w:pPr>
        <w:pStyle w:val="EndNoteBibliography"/>
        <w:spacing w:after="0"/>
        <w:ind w:left="720" w:hanging="720"/>
      </w:pPr>
      <w:r w:rsidRPr="00BA4633">
        <w:t>28.</w:t>
      </w:r>
      <w:r w:rsidRPr="00BA4633">
        <w:tab/>
        <w:t>Geiger, B.B., 2017. Benefits conditionality for disabled people: Stylized facts from a review of international evidence and practice. Journal of Poverty and Social Justice 25</w:t>
      </w:r>
      <w:r w:rsidRPr="00BA4633">
        <w:rPr>
          <w:b/>
        </w:rPr>
        <w:t>,</w:t>
      </w:r>
      <w:r w:rsidRPr="00BA4633">
        <w:t xml:space="preserve"> 107-128.</w:t>
      </w:r>
    </w:p>
    <w:p w14:paraId="4BD31EA9" w14:textId="77777777" w:rsidR="00BA4633" w:rsidRPr="00BA4633" w:rsidRDefault="00BA4633" w:rsidP="00BA4633">
      <w:pPr>
        <w:pStyle w:val="EndNoteBibliography"/>
        <w:spacing w:after="0"/>
        <w:ind w:left="720" w:hanging="720"/>
      </w:pPr>
      <w:r w:rsidRPr="00BA4633">
        <w:t>29.</w:t>
      </w:r>
      <w:r w:rsidRPr="00BA4633">
        <w:tab/>
        <w:t>Geiger, B.B., van der Wel, K.A., Tøge, A.G., 2017. Success and failure in narrowing the disability employment gap: comparing levels and trends across Europe 2002–2014. BMC Public Health 17</w:t>
      </w:r>
      <w:r w:rsidRPr="00BA4633">
        <w:rPr>
          <w:b/>
        </w:rPr>
        <w:t>,</w:t>
      </w:r>
      <w:r w:rsidRPr="00BA4633">
        <w:t xml:space="preserve"> 928.</w:t>
      </w:r>
    </w:p>
    <w:p w14:paraId="69D2BEBE" w14:textId="77777777" w:rsidR="00BA4633" w:rsidRPr="00BA4633" w:rsidRDefault="00BA4633" w:rsidP="00BA4633">
      <w:pPr>
        <w:pStyle w:val="EndNoteBibliography"/>
        <w:spacing w:after="0"/>
        <w:ind w:left="720" w:hanging="720"/>
      </w:pPr>
      <w:r w:rsidRPr="00BA4633">
        <w:t>30.</w:t>
      </w:r>
      <w:r w:rsidRPr="00BA4633">
        <w:tab/>
        <w:t>Hellevik, O., 2009. Linear versus logistic regression when the dependent variable is a dichotomy. Quality &amp; Quantity 43</w:t>
      </w:r>
      <w:r w:rsidRPr="00BA4633">
        <w:rPr>
          <w:b/>
        </w:rPr>
        <w:t>,</w:t>
      </w:r>
      <w:r w:rsidRPr="00BA4633">
        <w:t xml:space="preserve"> 59-74.</w:t>
      </w:r>
    </w:p>
    <w:p w14:paraId="04774F12" w14:textId="77777777" w:rsidR="00BA4633" w:rsidRPr="00BA4633" w:rsidRDefault="00BA4633" w:rsidP="00BA4633">
      <w:pPr>
        <w:pStyle w:val="EndNoteBibliography"/>
        <w:spacing w:after="0"/>
        <w:ind w:left="720" w:hanging="720"/>
      </w:pPr>
      <w:r w:rsidRPr="00BA4633">
        <w:t>31.</w:t>
      </w:r>
      <w:r w:rsidRPr="00BA4633">
        <w:tab/>
        <w:t>Hogelund, J., 2003. In search of effective disability policy: comparing the developments and outcomes of the Dutch and Danish disability policies. Amsterdam Univ. Press, 2003, Amsterdam.</w:t>
      </w:r>
    </w:p>
    <w:p w14:paraId="11320A54" w14:textId="77777777" w:rsidR="00BA4633" w:rsidRPr="00BA4633" w:rsidRDefault="00BA4633" w:rsidP="00BA4633">
      <w:pPr>
        <w:pStyle w:val="EndNoteBibliography"/>
        <w:spacing w:after="0"/>
        <w:ind w:left="720" w:hanging="720"/>
      </w:pPr>
      <w:r w:rsidRPr="00BA4633">
        <w:t>32.</w:t>
      </w:r>
      <w:r w:rsidRPr="00BA4633">
        <w:tab/>
        <w:t>Johansson, G., Lundberg, I., 2004. Adjustment latitude and attendance requirements as determinants of sickness absence or attendance. Empirical tests of the illness flexibility model. Social Science &amp; Medicine 58</w:t>
      </w:r>
      <w:r w:rsidRPr="00BA4633">
        <w:rPr>
          <w:b/>
        </w:rPr>
        <w:t>,</w:t>
      </w:r>
      <w:r w:rsidRPr="00BA4633">
        <w:t xml:space="preserve"> 1857-1868.</w:t>
      </w:r>
    </w:p>
    <w:p w14:paraId="1B96A471" w14:textId="77777777" w:rsidR="00BA4633" w:rsidRPr="00BA4633" w:rsidRDefault="00BA4633" w:rsidP="00BA4633">
      <w:pPr>
        <w:pStyle w:val="EndNoteBibliography"/>
        <w:spacing w:after="0"/>
        <w:ind w:left="720" w:hanging="720"/>
      </w:pPr>
      <w:r w:rsidRPr="00BA4633">
        <w:t>33.</w:t>
      </w:r>
      <w:r w:rsidRPr="00BA4633">
        <w:tab/>
        <w:t>Jones, M.K., 2006. Is there employment discrimination against the disabled? Economics Letters 92</w:t>
      </w:r>
      <w:r w:rsidRPr="00BA4633">
        <w:rPr>
          <w:b/>
        </w:rPr>
        <w:t>,</w:t>
      </w:r>
      <w:r w:rsidRPr="00BA4633">
        <w:t xml:space="preserve"> 32-37.</w:t>
      </w:r>
    </w:p>
    <w:p w14:paraId="3F33742D" w14:textId="77777777" w:rsidR="00BA4633" w:rsidRPr="00BA4633" w:rsidRDefault="00BA4633" w:rsidP="00BA4633">
      <w:pPr>
        <w:pStyle w:val="EndNoteBibliography"/>
        <w:spacing w:after="0"/>
        <w:ind w:left="720" w:hanging="720"/>
      </w:pPr>
      <w:r w:rsidRPr="00BA4633">
        <w:t>34.</w:t>
      </w:r>
      <w:r w:rsidRPr="00BA4633">
        <w:tab/>
        <w:t>Jones, M.K., 2007. Does part-time employment provide a way of accommodating a disability? Manchester School 75</w:t>
      </w:r>
      <w:r w:rsidRPr="00BA4633">
        <w:rPr>
          <w:b/>
        </w:rPr>
        <w:t>,</w:t>
      </w:r>
      <w:r w:rsidRPr="00BA4633">
        <w:t xml:space="preserve"> 695-716.</w:t>
      </w:r>
    </w:p>
    <w:p w14:paraId="03A699C6" w14:textId="77777777" w:rsidR="00BA4633" w:rsidRPr="00BA4633" w:rsidRDefault="00BA4633" w:rsidP="00BA4633">
      <w:pPr>
        <w:pStyle w:val="EndNoteBibliography"/>
        <w:spacing w:after="0"/>
        <w:ind w:left="720" w:hanging="720"/>
      </w:pPr>
      <w:r w:rsidRPr="00BA4633">
        <w:t>35.</w:t>
      </w:r>
      <w:r w:rsidRPr="00BA4633">
        <w:tab/>
        <w:t>Jürges, H., 2007. True health vs response styles: exploring cross-country differences in self-reported health. Health Economics 16</w:t>
      </w:r>
      <w:r w:rsidRPr="00BA4633">
        <w:rPr>
          <w:b/>
        </w:rPr>
        <w:t>,</w:t>
      </w:r>
      <w:r w:rsidRPr="00BA4633">
        <w:t xml:space="preserve"> 163-178.</w:t>
      </w:r>
    </w:p>
    <w:p w14:paraId="250C11C6" w14:textId="77777777" w:rsidR="00BA4633" w:rsidRPr="00BA4633" w:rsidRDefault="00BA4633" w:rsidP="00BA4633">
      <w:pPr>
        <w:pStyle w:val="EndNoteBibliography"/>
        <w:spacing w:after="0"/>
        <w:ind w:left="720" w:hanging="720"/>
      </w:pPr>
      <w:r w:rsidRPr="00BA4633">
        <w:t>36.</w:t>
      </w:r>
      <w:r w:rsidRPr="00BA4633">
        <w:tab/>
        <w:t>Kalwij, A., Vermeulen, F., 2008. Health and labour force participation of older people in Europe: what do objective health indicators add to the analysis? Health Economics 17</w:t>
      </w:r>
      <w:r w:rsidRPr="00BA4633">
        <w:rPr>
          <w:b/>
        </w:rPr>
        <w:t>,</w:t>
      </w:r>
      <w:r w:rsidRPr="00BA4633">
        <w:t xml:space="preserve"> 619-638.</w:t>
      </w:r>
    </w:p>
    <w:p w14:paraId="44D8E1A8" w14:textId="77777777" w:rsidR="00BA4633" w:rsidRPr="00BA4633" w:rsidRDefault="00BA4633" w:rsidP="00BA4633">
      <w:pPr>
        <w:pStyle w:val="EndNoteBibliography"/>
        <w:spacing w:after="0"/>
        <w:ind w:left="720" w:hanging="720"/>
      </w:pPr>
      <w:r w:rsidRPr="00BA4633">
        <w:lastRenderedPageBreak/>
        <w:t>37.</w:t>
      </w:r>
      <w:r w:rsidRPr="00BA4633">
        <w:tab/>
        <w:t>Koning, P., van Sonsbeek, J.-M., 2017. Making disability work? The effects of financial incentives on partially disabled workers. Labour Economics 47</w:t>
      </w:r>
      <w:r w:rsidRPr="00BA4633">
        <w:rPr>
          <w:b/>
        </w:rPr>
        <w:t>,</w:t>
      </w:r>
      <w:r w:rsidRPr="00BA4633">
        <w:t xml:space="preserve"> 202-215.</w:t>
      </w:r>
    </w:p>
    <w:p w14:paraId="54CCD26D" w14:textId="77777777" w:rsidR="00BA4633" w:rsidRPr="00BA4633" w:rsidRDefault="00BA4633" w:rsidP="00BA4633">
      <w:pPr>
        <w:pStyle w:val="EndNoteBibliography"/>
        <w:spacing w:after="0"/>
        <w:ind w:left="720" w:hanging="720"/>
      </w:pPr>
      <w:r w:rsidRPr="00BA4633">
        <w:t>38.</w:t>
      </w:r>
      <w:r w:rsidRPr="00BA4633">
        <w:tab/>
        <w:t>Livermore, G.A., Honeycutt, T.C., 2015. Employment and Economic Well-Being of People With and Without Disabilities Before and After the Great Recession. Journal of Disability Policy Studies 26</w:t>
      </w:r>
      <w:r w:rsidRPr="00BA4633">
        <w:rPr>
          <w:b/>
        </w:rPr>
        <w:t>,</w:t>
      </w:r>
      <w:r w:rsidRPr="00BA4633">
        <w:t xml:space="preserve"> 70-79.</w:t>
      </w:r>
    </w:p>
    <w:p w14:paraId="46E808B1" w14:textId="77777777" w:rsidR="00BA4633" w:rsidRPr="00BA4633" w:rsidRDefault="00BA4633" w:rsidP="00BA4633">
      <w:pPr>
        <w:pStyle w:val="EndNoteBibliography"/>
        <w:spacing w:after="0"/>
        <w:ind w:left="720" w:hanging="720"/>
      </w:pPr>
      <w:r w:rsidRPr="00BA4633">
        <w:t>39.</w:t>
      </w:r>
      <w:r w:rsidRPr="00BA4633">
        <w:tab/>
        <w:t>Mitra, S., Kruse, D., 2016. Are workers with disabilities more likely to be displaced? The International Journal of Human Resource Management 27</w:t>
      </w:r>
      <w:r w:rsidRPr="00BA4633">
        <w:rPr>
          <w:b/>
        </w:rPr>
        <w:t>,</w:t>
      </w:r>
      <w:r w:rsidRPr="00BA4633">
        <w:t xml:space="preserve"> 1550-1579.</w:t>
      </w:r>
    </w:p>
    <w:p w14:paraId="0CF00E78" w14:textId="77777777" w:rsidR="00BA4633" w:rsidRPr="00BA4633" w:rsidRDefault="00BA4633" w:rsidP="00BA4633">
      <w:pPr>
        <w:pStyle w:val="EndNoteBibliography"/>
        <w:spacing w:after="0"/>
        <w:ind w:left="720" w:hanging="720"/>
      </w:pPr>
      <w:r w:rsidRPr="00BA4633">
        <w:t>40.</w:t>
      </w:r>
      <w:r w:rsidRPr="00BA4633">
        <w:tab/>
        <w:t>Morris, Z., 2016. Constructing the need for retrenchment: disability benefits in the United States and Great Britain. Policy &amp; Politics 44</w:t>
      </w:r>
      <w:r w:rsidRPr="00BA4633">
        <w:rPr>
          <w:b/>
        </w:rPr>
        <w:t>,</w:t>
      </w:r>
      <w:r w:rsidRPr="00BA4633">
        <w:t xml:space="preserve"> 609-626.</w:t>
      </w:r>
    </w:p>
    <w:p w14:paraId="583F525D" w14:textId="77777777" w:rsidR="00BA4633" w:rsidRPr="00BA4633" w:rsidRDefault="00BA4633" w:rsidP="00BA4633">
      <w:pPr>
        <w:pStyle w:val="EndNoteBibliography"/>
        <w:spacing w:after="0"/>
        <w:ind w:left="720" w:hanging="720"/>
      </w:pPr>
      <w:r w:rsidRPr="00BA4633">
        <w:t>41.</w:t>
      </w:r>
      <w:r w:rsidRPr="00BA4633">
        <w:tab/>
        <w:t>OECD, 2003. Transforming Disability into Ability: Policies to Promote Work and Income Security for Disabled People. OECD, Paris.</w:t>
      </w:r>
    </w:p>
    <w:p w14:paraId="1268F284" w14:textId="77777777" w:rsidR="00BA4633" w:rsidRPr="00BA4633" w:rsidRDefault="00BA4633" w:rsidP="00BA4633">
      <w:pPr>
        <w:pStyle w:val="EndNoteBibliography"/>
        <w:spacing w:after="0"/>
        <w:ind w:left="720" w:hanging="720"/>
      </w:pPr>
      <w:r w:rsidRPr="00BA4633">
        <w:t>42.</w:t>
      </w:r>
      <w:r w:rsidRPr="00BA4633">
        <w:tab/>
        <w:t>OECD, 2010. Sickness, Disability and Work: breaking the barriers.  A synthesis of findings across OECD countries. OECD, Paris.</w:t>
      </w:r>
    </w:p>
    <w:p w14:paraId="44366A67" w14:textId="77777777" w:rsidR="00BA4633" w:rsidRPr="00BA4633" w:rsidRDefault="00BA4633" w:rsidP="00BA4633">
      <w:pPr>
        <w:pStyle w:val="EndNoteBibliography"/>
        <w:spacing w:after="0"/>
        <w:ind w:left="720" w:hanging="720"/>
      </w:pPr>
      <w:r w:rsidRPr="00BA4633">
        <w:t>43.</w:t>
      </w:r>
      <w:r w:rsidRPr="00BA4633">
        <w:tab/>
        <w:t>OECD, 2014. OECD Employment Outlook 2014. OECD Publishing, Paris.</w:t>
      </w:r>
    </w:p>
    <w:p w14:paraId="09F5D101" w14:textId="77777777" w:rsidR="00BA4633" w:rsidRPr="00BA4633" w:rsidRDefault="00BA4633" w:rsidP="00BA4633">
      <w:pPr>
        <w:pStyle w:val="EndNoteBibliography"/>
        <w:spacing w:after="0"/>
        <w:ind w:left="720" w:hanging="720"/>
      </w:pPr>
      <w:r w:rsidRPr="00BA4633">
        <w:t>44.</w:t>
      </w:r>
      <w:r w:rsidRPr="00BA4633">
        <w:tab/>
        <w:t>Phillips, D., Lin, Y.-C., Wight, J., Chien, S., Lee, J., 2017. Harmonized ELSA Documentation, Version E, Gateway to Global Aging Data.</w:t>
      </w:r>
    </w:p>
    <w:p w14:paraId="11A14BB2" w14:textId="77777777" w:rsidR="00BA4633" w:rsidRPr="00BA4633" w:rsidRDefault="00BA4633" w:rsidP="00BA4633">
      <w:pPr>
        <w:pStyle w:val="EndNoteBibliography"/>
        <w:spacing w:after="0"/>
        <w:ind w:left="720" w:hanging="720"/>
      </w:pPr>
      <w:r w:rsidRPr="00BA4633">
        <w:t>45.</w:t>
      </w:r>
      <w:r w:rsidRPr="00BA4633">
        <w:tab/>
        <w:t>Poterba, J., Venti, S., Wise, D.A., 2013. Health, education, and the postretirement evolution of household assets. Journal of Human Capital 7</w:t>
      </w:r>
      <w:r w:rsidRPr="00BA4633">
        <w:rPr>
          <w:b/>
        </w:rPr>
        <w:t>,</w:t>
      </w:r>
      <w:r w:rsidRPr="00BA4633">
        <w:t xml:space="preserve"> 297-339.</w:t>
      </w:r>
    </w:p>
    <w:p w14:paraId="39AAAE75" w14:textId="77777777" w:rsidR="00BA4633" w:rsidRPr="00BA4633" w:rsidRDefault="00BA4633" w:rsidP="00BA4633">
      <w:pPr>
        <w:pStyle w:val="EndNoteBibliography"/>
        <w:spacing w:after="0"/>
        <w:ind w:left="720" w:hanging="720"/>
      </w:pPr>
      <w:r w:rsidRPr="00BA4633">
        <w:t>46.</w:t>
      </w:r>
      <w:r w:rsidRPr="00BA4633">
        <w:tab/>
        <w:t>Robroek, S.J., Schuring, M., Croezen, S., Stattin, M., Burdorf, A., 2013. Poor health, unhealthy behaviors, and unfavorable work characteristics influence pathways of exit from paid employment among older workers in Europe: a four year follow-up study. Scandinavian journal of work, environment &amp; health</w:t>
      </w:r>
      <w:r w:rsidRPr="00BA4633">
        <w:rPr>
          <w:b/>
        </w:rPr>
        <w:t>,</w:t>
      </w:r>
      <w:r w:rsidRPr="00BA4633">
        <w:t xml:space="preserve"> 125-133.</w:t>
      </w:r>
    </w:p>
    <w:p w14:paraId="1139CFE3" w14:textId="77777777" w:rsidR="00BA4633" w:rsidRPr="00BA4633" w:rsidRDefault="00BA4633" w:rsidP="00BA4633">
      <w:pPr>
        <w:pStyle w:val="EndNoteBibliography"/>
        <w:spacing w:after="0"/>
        <w:ind w:left="720" w:hanging="720"/>
      </w:pPr>
      <w:r w:rsidRPr="00BA4633">
        <w:t>47.</w:t>
      </w:r>
      <w:r w:rsidRPr="00BA4633">
        <w:tab/>
        <w:t xml:space="preserve">Scharle, Á., Váradi, B., Samu, F., 2015. Policy convergence across welfare regimes: the case of disability policies, WWWforEurope Working Paper No. 76. WWWforEurope </w:t>
      </w:r>
    </w:p>
    <w:p w14:paraId="3F6E6313" w14:textId="77777777" w:rsidR="00BA4633" w:rsidRPr="00BA4633" w:rsidRDefault="00BA4633" w:rsidP="00BA4633">
      <w:pPr>
        <w:pStyle w:val="EndNoteBibliography"/>
        <w:spacing w:after="0"/>
        <w:ind w:left="720" w:hanging="720"/>
      </w:pPr>
      <w:r w:rsidRPr="00BA4633">
        <w:t>48.</w:t>
      </w:r>
      <w:r w:rsidRPr="00BA4633">
        <w:tab/>
        <w:t>Schuring, M., Burdorf, L., Kunst, A., Mackenbach, J., 2007. The effects of ill health on entering and maintaining paid employment: evidence in European countries. Journal of Epidemiology and Community Health 61</w:t>
      </w:r>
      <w:r w:rsidRPr="00BA4633">
        <w:rPr>
          <w:b/>
        </w:rPr>
        <w:t>,</w:t>
      </w:r>
      <w:r w:rsidRPr="00BA4633">
        <w:t xml:space="preserve"> 597-604.</w:t>
      </w:r>
    </w:p>
    <w:p w14:paraId="0E66A5DB" w14:textId="77777777" w:rsidR="00BA4633" w:rsidRPr="00BA4633" w:rsidRDefault="00BA4633" w:rsidP="00BA4633">
      <w:pPr>
        <w:pStyle w:val="EndNoteBibliography"/>
        <w:spacing w:after="0"/>
        <w:ind w:left="720" w:hanging="720"/>
      </w:pPr>
      <w:r w:rsidRPr="00BA4633">
        <w:t>49.</w:t>
      </w:r>
      <w:r w:rsidRPr="00BA4633">
        <w:tab/>
        <w:t>Sonnega, A., Faul, J.D., Ofstedal, M.B., Langa, K.M., Phillips, J.W.R., Weir, D.R., 2014. Cohort Profile: the Health and Retirement Study (HRS). International Journal of Epidemiology 43</w:t>
      </w:r>
      <w:r w:rsidRPr="00BA4633">
        <w:rPr>
          <w:b/>
        </w:rPr>
        <w:t>,</w:t>
      </w:r>
      <w:r w:rsidRPr="00BA4633">
        <w:t xml:space="preserve"> 576-585.</w:t>
      </w:r>
    </w:p>
    <w:p w14:paraId="1AE881E0" w14:textId="77777777" w:rsidR="00BA4633" w:rsidRPr="00BA4633" w:rsidRDefault="00BA4633" w:rsidP="00BA4633">
      <w:pPr>
        <w:pStyle w:val="EndNoteBibliography"/>
        <w:spacing w:after="0"/>
        <w:ind w:left="720" w:hanging="720"/>
      </w:pPr>
      <w:r w:rsidRPr="00BA4633">
        <w:t>50.</w:t>
      </w:r>
      <w:r w:rsidRPr="00BA4633">
        <w:tab/>
        <w:t>Staubli, S., 2011. The impact of stricter criteria for disability insurance on labor force participation. Journal of Public Economics 95</w:t>
      </w:r>
      <w:r w:rsidRPr="00BA4633">
        <w:rPr>
          <w:b/>
        </w:rPr>
        <w:t>,</w:t>
      </w:r>
      <w:r w:rsidRPr="00BA4633">
        <w:t xml:space="preserve"> 1223-1235.</w:t>
      </w:r>
    </w:p>
    <w:p w14:paraId="64060A04" w14:textId="77777777" w:rsidR="00BA4633" w:rsidRPr="00BA4633" w:rsidRDefault="00BA4633" w:rsidP="00BA4633">
      <w:pPr>
        <w:pStyle w:val="EndNoteBibliography"/>
        <w:spacing w:after="0"/>
        <w:ind w:left="720" w:hanging="720"/>
      </w:pPr>
      <w:r w:rsidRPr="00BA4633">
        <w:t>51.</w:t>
      </w:r>
      <w:r w:rsidRPr="00BA4633">
        <w:tab/>
        <w:t>Steptoe, A., Breeze, E., Banks, J., Nazroo, J., 2013. Cohort Profile: The English Longitudinal Study of Ageing. International Journal of Epidemiology 42</w:t>
      </w:r>
      <w:r w:rsidRPr="00BA4633">
        <w:rPr>
          <w:b/>
        </w:rPr>
        <w:t>,</w:t>
      </w:r>
      <w:r w:rsidRPr="00BA4633">
        <w:t xml:space="preserve"> 1640-1648.</w:t>
      </w:r>
    </w:p>
    <w:p w14:paraId="5180EE34" w14:textId="77777777" w:rsidR="00BA4633" w:rsidRPr="00BA4633" w:rsidRDefault="00BA4633" w:rsidP="00BA4633">
      <w:pPr>
        <w:pStyle w:val="EndNoteBibliography"/>
        <w:spacing w:after="0"/>
        <w:ind w:left="720" w:hanging="720"/>
      </w:pPr>
      <w:r w:rsidRPr="00BA4633">
        <w:t>52.</w:t>
      </w:r>
      <w:r w:rsidRPr="00BA4633">
        <w:tab/>
        <w:t>Tanaka, A., Lin, H.-C., Nguyen, H., 2016. Removing Disability Insurance Coverage: The Effects on Work Incentive and Occupation Choice, Department of Economics Working Paper 2016-37. University of Calgary, Canada.</w:t>
      </w:r>
    </w:p>
    <w:p w14:paraId="21B427D7" w14:textId="77777777" w:rsidR="00BA4633" w:rsidRPr="00BA4633" w:rsidRDefault="00BA4633" w:rsidP="00BA4633">
      <w:pPr>
        <w:pStyle w:val="EndNoteBibliography"/>
        <w:spacing w:after="0"/>
        <w:ind w:left="720" w:hanging="720"/>
      </w:pPr>
      <w:r w:rsidRPr="00BA4633">
        <w:t>53.</w:t>
      </w:r>
      <w:r w:rsidRPr="00BA4633">
        <w:tab/>
        <w:t>Trevisan, E., Zantomio, F., 2016. The impact of acute health shocks on the labour supply of older workers: Evidence from sixteen European countries. Labour Economics 43</w:t>
      </w:r>
      <w:r w:rsidRPr="00BA4633">
        <w:rPr>
          <w:b/>
        </w:rPr>
        <w:t>,</w:t>
      </w:r>
      <w:r w:rsidRPr="00BA4633">
        <w:t xml:space="preserve"> 171-185.</w:t>
      </w:r>
    </w:p>
    <w:p w14:paraId="36F2D406" w14:textId="77777777" w:rsidR="00BA4633" w:rsidRPr="00BA4633" w:rsidRDefault="00BA4633" w:rsidP="00BA4633">
      <w:pPr>
        <w:pStyle w:val="EndNoteBibliography"/>
        <w:spacing w:after="0"/>
        <w:ind w:left="720" w:hanging="720"/>
      </w:pPr>
      <w:r w:rsidRPr="00BA4633">
        <w:t>54.</w:t>
      </w:r>
      <w:r w:rsidRPr="00BA4633">
        <w:tab/>
        <w:t>Van Dalen, H.P., Henkens, K., Wang, M., 2014. Recharging or retiring older workers? Uncovering the age-based strategies of European employers. The Gerontologist 55</w:t>
      </w:r>
      <w:r w:rsidRPr="00BA4633">
        <w:rPr>
          <w:b/>
        </w:rPr>
        <w:t>,</w:t>
      </w:r>
      <w:r w:rsidRPr="00BA4633">
        <w:t xml:space="preserve"> 814-824.</w:t>
      </w:r>
    </w:p>
    <w:p w14:paraId="42FC545C" w14:textId="77777777" w:rsidR="00BA4633" w:rsidRPr="00BA4633" w:rsidRDefault="00BA4633" w:rsidP="00BA4633">
      <w:pPr>
        <w:pStyle w:val="EndNoteBibliography"/>
        <w:spacing w:after="0"/>
        <w:ind w:left="720" w:hanging="720"/>
      </w:pPr>
      <w:r w:rsidRPr="00BA4633">
        <w:t>55.</w:t>
      </w:r>
      <w:r w:rsidRPr="00BA4633">
        <w:tab/>
        <w:t>van der Wel, K.A., Dahl, E., Thielen, K., 2012. Social Inequalities in "Sickness": Does Welfare State Regime Type Make a Difference? A Multilevel Analysis of Men and Women in 26 European Countries. International Journal of Health Services 42</w:t>
      </w:r>
      <w:r w:rsidRPr="00BA4633">
        <w:rPr>
          <w:b/>
        </w:rPr>
        <w:t>,</w:t>
      </w:r>
      <w:r w:rsidRPr="00BA4633">
        <w:t xml:space="preserve"> 235-255.</w:t>
      </w:r>
    </w:p>
    <w:p w14:paraId="53423377" w14:textId="77777777" w:rsidR="00BA4633" w:rsidRPr="00BA4633" w:rsidRDefault="00BA4633" w:rsidP="00BA4633">
      <w:pPr>
        <w:pStyle w:val="EndNoteBibliography"/>
        <w:spacing w:after="0"/>
        <w:ind w:left="720" w:hanging="720"/>
      </w:pPr>
      <w:r w:rsidRPr="00BA4633">
        <w:t>56.</w:t>
      </w:r>
      <w:r w:rsidRPr="00BA4633">
        <w:tab/>
        <w:t>Whitehead, M., Clayton, S., Holland, P., Drever, F., Barr, B., Gosling, R., Dahl, E., Van Der Wel, K.A., Westin, S., Burström, B., Nylen, L., Lundberg, O., Diderichsen, F., Thielen, K., Ng, E., Uppal, S., Chen, W.-H., 2009. Helping chronically ill or disabled people into work: what can we learn from international comparative analyses?, Final report to the Public Health Research Programme, Department of Health.</w:t>
      </w:r>
    </w:p>
    <w:p w14:paraId="70201697" w14:textId="77777777" w:rsidR="00BA4633" w:rsidRPr="00BA4633" w:rsidRDefault="00BA4633" w:rsidP="00BA4633">
      <w:pPr>
        <w:pStyle w:val="EndNoteBibliography"/>
        <w:spacing w:after="0"/>
        <w:ind w:left="720" w:hanging="720"/>
      </w:pPr>
      <w:r w:rsidRPr="00BA4633">
        <w:t>57.</w:t>
      </w:r>
      <w:r w:rsidRPr="00BA4633">
        <w:tab/>
        <w:t>Wise, D.A., 2017. Social Security Programs and Retirement Around the World: The Capacity to Work at Older Ages. University of Chicago Press for the National Bureau of Economic Research (NBER), Chicago.</w:t>
      </w:r>
    </w:p>
    <w:p w14:paraId="629B281C" w14:textId="77777777" w:rsidR="00BA4633" w:rsidRPr="00BA4633" w:rsidRDefault="00BA4633" w:rsidP="00BA4633">
      <w:pPr>
        <w:pStyle w:val="EndNoteBibliography"/>
        <w:ind w:left="720" w:hanging="720"/>
      </w:pPr>
      <w:r w:rsidRPr="00BA4633">
        <w:t>58.</w:t>
      </w:r>
      <w:r w:rsidRPr="00BA4633">
        <w:tab/>
        <w:t>World Bank, WHO, 2011. World Report on Disability. World Health Organization (WHO), Geneva.</w:t>
      </w:r>
    </w:p>
    <w:p w14:paraId="6DCDE989" w14:textId="1A0F9385" w:rsidR="0083351E" w:rsidRDefault="00BA4633" w:rsidP="00E24B6D">
      <w:pPr>
        <w:pStyle w:val="EndNoteBibliography"/>
      </w:pPr>
      <w:r>
        <w:lastRenderedPageBreak/>
        <w:fldChar w:fldCharType="end"/>
      </w:r>
    </w:p>
    <w:sectPr w:rsidR="0083351E" w:rsidSect="005C787A">
      <w:footerReference w:type="default" r:id="rId21"/>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652C4E" w15:done="0"/>
  <w15:commentEx w15:paraId="1DA9008B" w15:done="0"/>
  <w15:commentEx w15:paraId="7F613201" w15:done="0"/>
  <w15:commentEx w15:paraId="6E222C8F" w15:paraIdParent="7F613201" w15:done="0"/>
  <w15:commentEx w15:paraId="5B9CD6CA" w15:done="0"/>
  <w15:commentEx w15:paraId="0CCAC486" w15:done="0"/>
  <w15:commentEx w15:paraId="587EE3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52C4E" w16cid:durableId="1FFE9DD0"/>
  <w16cid:commentId w16cid:paraId="1DA9008B" w16cid:durableId="1FFE87D1"/>
  <w16cid:commentId w16cid:paraId="7F613201" w16cid:durableId="1FFE87D2"/>
  <w16cid:commentId w16cid:paraId="6E222C8F" w16cid:durableId="1FFEA752"/>
  <w16cid:commentId w16cid:paraId="5B9CD6CA" w16cid:durableId="1FFE87D3"/>
  <w16cid:commentId w16cid:paraId="0CCAC486" w16cid:durableId="1FFEADDB"/>
  <w16cid:commentId w16cid:paraId="587EE34E" w16cid:durableId="1FFE87D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7B4685" w14:textId="77777777" w:rsidR="00552FF4" w:rsidRDefault="00552FF4" w:rsidP="001904FB">
      <w:pPr>
        <w:spacing w:after="0" w:line="240" w:lineRule="auto"/>
      </w:pPr>
      <w:r>
        <w:separator/>
      </w:r>
    </w:p>
  </w:endnote>
  <w:endnote w:type="continuationSeparator" w:id="0">
    <w:p w14:paraId="7C49A612" w14:textId="77777777" w:rsidR="00552FF4" w:rsidRDefault="00552FF4" w:rsidP="00190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haroni">
    <w:panose1 w:val="02010803020104030203"/>
    <w:charset w:val="B1"/>
    <w:family w:val="auto"/>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ヒラギノ角ゴ Pro W3">
    <w:charset w:val="00"/>
    <w:family w:val="roman"/>
    <w:pitch w:val="default"/>
  </w:font>
  <w:font w:name="Helvetica Neue">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3A7E0" w14:textId="636C6A77" w:rsidR="009F17A2" w:rsidRDefault="009F17A2" w:rsidP="001904FB">
    <w:pPr>
      <w:pStyle w:val="Footer"/>
    </w:pPr>
    <w:r>
      <w:fldChar w:fldCharType="begin"/>
    </w:r>
    <w:r>
      <w:instrText xml:space="preserve"> PAGE </w:instrText>
    </w:r>
    <w:r>
      <w:fldChar w:fldCharType="separate"/>
    </w:r>
    <w:r w:rsidR="002E774F">
      <w:rPr>
        <w:noProof/>
      </w:rPr>
      <w:t>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C14E6" w14:textId="015C0486" w:rsidR="009F17A2" w:rsidRDefault="009F17A2" w:rsidP="001904FB">
    <w:pPr>
      <w:pStyle w:val="Footer"/>
      <w:jc w:val="right"/>
    </w:pPr>
    <w:r>
      <w:fldChar w:fldCharType="begin"/>
    </w:r>
    <w:r>
      <w:instrText xml:space="preserve"> PAGE </w:instrText>
    </w:r>
    <w:r>
      <w:fldChar w:fldCharType="separate"/>
    </w:r>
    <w:r w:rsidR="002E774F">
      <w:rPr>
        <w:noProof/>
      </w:rPr>
      <w:t>3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7C786" w14:textId="77777777" w:rsidR="00552FF4" w:rsidRDefault="00552FF4" w:rsidP="001904FB">
      <w:r>
        <w:separator/>
      </w:r>
    </w:p>
  </w:footnote>
  <w:footnote w:type="continuationSeparator" w:id="0">
    <w:p w14:paraId="25FBCA0E" w14:textId="77777777" w:rsidR="00552FF4" w:rsidRDefault="00552FF4" w:rsidP="001904FB">
      <w:pPr>
        <w:spacing w:after="0" w:line="240" w:lineRule="auto"/>
      </w:pPr>
      <w:r>
        <w:continuationSeparator/>
      </w:r>
    </w:p>
  </w:footnote>
  <w:footnote w:id="1">
    <w:p w14:paraId="61970E02" w14:textId="1CAFC2AA" w:rsidR="009F17A2" w:rsidRDefault="009F17A2" w:rsidP="009E2071">
      <w:pPr>
        <w:pStyle w:val="FootnoteText"/>
      </w:pPr>
      <w:r>
        <w:rPr>
          <w:rStyle w:val="FootnoteReference"/>
        </w:rPr>
        <w:footnoteRef/>
      </w:r>
      <w:r>
        <w:t xml:space="preserve"> Poterba et al </w:t>
      </w:r>
      <w:r w:rsidRPr="00E73E01">
        <w:t xml:space="preserve">use </w:t>
      </w:r>
      <w:r>
        <w:t xml:space="preserve">the index </w:t>
      </w:r>
      <w:r w:rsidRPr="00E73E01">
        <w:t xml:space="preserve">to underpin the latest phase of the National Bureau of Economic Research’s 12-country </w:t>
      </w:r>
      <w:r>
        <w:t xml:space="preserve">comparison of </w:t>
      </w:r>
      <w:r w:rsidRPr="00E73E01">
        <w:t xml:space="preserve">‘Social Security Programs and Retirement around the World’ </w:t>
      </w:r>
      <w:r w:rsidR="00BA4633">
        <w:fldChar w:fldCharType="begin"/>
      </w:r>
      <w:r w:rsidR="00BA4633">
        <w:instrText xml:space="preserve"> ADDIN EN.CITE &lt;EndNote&gt;&lt;Cite&gt;&lt;Author&gt;Wise&lt;/Author&gt;&lt;Year&gt;2017&lt;/Year&gt;&lt;RecNum&gt;986&lt;/RecNum&gt;&lt;DisplayText&gt;(Wise, 2017)&lt;/DisplayText&gt;&lt;record&gt;&lt;rec-number&gt;986&lt;/rec-number&gt;&lt;foreign-keys&gt;&lt;key app="EN" db-id="5xatt0094rr92mepzaexd2xzx29appesae0a" timestamp="1523957215"&gt;986&lt;/key&gt;&lt;/foreign-keys&gt;&lt;ref-type name="Edited Book"&gt;28&lt;/ref-type&gt;&lt;contributors&gt;&lt;authors&gt;&lt;author&gt;Wise, David A.&lt;/author&gt;&lt;/authors&gt;&lt;/contributors&gt;&lt;titles&gt;&lt;title&gt;Social Security Programs and Retirement Around the World: The Capacity to Work at Older Ages&lt;/title&gt;&lt;/titles&gt;&lt;dates&gt;&lt;year&gt;2017&lt;/year&gt;&lt;/dates&gt;&lt;pub-location&gt;Chicago&lt;/pub-location&gt;&lt;publisher&gt;University of Chicago Press for the National Bureau of Economic Research (NBER)&lt;/publisher&gt;&lt;urls&gt;&lt;related-urls&gt;&lt;url&gt;http://papers.nber.org/books/wise-22&lt;/url&gt;&lt;/related-urls&gt;&lt;/urls&gt;&lt;/record&gt;&lt;/Cite&gt;&lt;/EndNote&gt;</w:instrText>
      </w:r>
      <w:r w:rsidR="00BA4633">
        <w:fldChar w:fldCharType="separate"/>
      </w:r>
      <w:r w:rsidR="00BA4633">
        <w:rPr>
          <w:noProof/>
        </w:rPr>
        <w:t>(Wise, 2017)</w:t>
      </w:r>
      <w:r w:rsidR="00BA4633">
        <w:fldChar w:fldCharType="end"/>
      </w:r>
      <w:r w:rsidRPr="00E73E01">
        <w:t xml:space="preserve"> – which has been described as </w:t>
      </w:r>
      <w:r w:rsidRPr="00E73E01">
        <w:rPr>
          <w:i/>
          <w:iCs/>
        </w:rPr>
        <w:t>“hands down the most influential use of international comparisons in economics”</w:t>
      </w:r>
      <w:r w:rsidRPr="00E73E01">
        <w:t xml:space="preserve"> </w:t>
      </w:r>
      <w:r w:rsidR="00BA4633">
        <w:fldChar w:fldCharType="begin"/>
      </w:r>
      <w:r w:rsidR="00BA4633">
        <w:instrText xml:space="preserve"> ADDIN EN.CITE &lt;EndNote&gt;&lt;Cite&gt;&lt;Author&gt;Banks&lt;/Author&gt;&lt;Year&gt;2012&lt;/Year&gt;&lt;RecNum&gt;984&lt;/RecNum&gt;&lt;DisplayText&gt;(Banks and Smith, 2012)&lt;/DisplayText&gt;&lt;record&gt;&lt;rec-number&gt;984&lt;/rec-number&gt;&lt;foreign-keys&gt;&lt;key app="EN" db-id="5xatt0094rr92mepzaexd2xzx29appesae0a" timestamp="1523957215"&gt;984&lt;/key&gt;&lt;/foreign-keys&gt;&lt;ref-type name="Journal Article"&gt;17&lt;/ref-type&gt;&lt;contributors&gt;&lt;authors&gt;&lt;author&gt;Banks, J.&lt;/author&gt;&lt;author&gt;Smith, James P&lt;/author&gt;&lt;/authors&gt;&lt;/contributors&gt;&lt;titles&gt;&lt;title&gt;International Comparisons in Health Economics: Evidence from Aging Studies&lt;/title&gt;&lt;secondary-title&gt;Annual Review of Economics&lt;/secondary-title&gt;&lt;/titles&gt;&lt;periodical&gt;&lt;full-title&gt;Annual Review of Economics&lt;/full-title&gt;&lt;/periodical&gt;&lt;pages&gt;57-81&lt;/pages&gt;&lt;volume&gt;4&lt;/volume&gt;&lt;dates&gt;&lt;year&gt;2012&lt;/year&gt;&lt;/dates&gt;&lt;urls&gt;&lt;related-urls&gt;&lt;url&gt;https://doi.org/10.1146/annurev-economics-080511-110944&lt;/url&gt;&lt;/related-urls&gt;&lt;/urls&gt;&lt;electronic-resource-num&gt;10.1146/annurev-economics-080511-110944&lt;/electronic-resource-num&gt;&lt;/record&gt;&lt;/Cite&gt;&lt;/EndNote&gt;</w:instrText>
      </w:r>
      <w:r w:rsidR="00BA4633">
        <w:fldChar w:fldCharType="separate"/>
      </w:r>
      <w:r w:rsidR="00BA4633">
        <w:rPr>
          <w:noProof/>
        </w:rPr>
        <w:t>(Banks and Smith, 2012)</w:t>
      </w:r>
      <w:r w:rsidR="00BA4633">
        <w:fldChar w:fldCharType="end"/>
      </w:r>
      <w:r>
        <w:t xml:space="preserve">. The approach </w:t>
      </w:r>
      <w:r w:rsidRPr="00E73E01">
        <w:t xml:space="preserve">is also similar to the Item Response Theory-based approach of the World Disability Report </w:t>
      </w:r>
      <w:r w:rsidR="00BA4633">
        <w:fldChar w:fldCharType="begin"/>
      </w:r>
      <w:r w:rsidR="00BA4633">
        <w:instrText xml:space="preserve"> ADDIN EN.CITE &lt;EndNote&gt;&lt;Cite&gt;&lt;Author&gt;World Bank&lt;/Author&gt;&lt;Year&gt;2011&lt;/Year&gt;&lt;RecNum&gt;982&lt;/RecNum&gt;&lt;DisplayText&gt;(World Bank and WHO, 2011)&lt;/DisplayText&gt;&lt;record&gt;&lt;rec-number&gt;982&lt;/rec-number&gt;&lt;foreign-keys&gt;&lt;key app="EN" db-id="5xatt0094rr92mepzaexd2xzx29appesae0a" timestamp="1523957215"&gt;982&lt;/key&gt;&lt;/foreign-keys&gt;&lt;ref-type name="Report"&gt;27&lt;/ref-type&gt;&lt;contributors&gt;&lt;authors&gt;&lt;author&gt;World Bank,&lt;/author&gt;&lt;author&gt;WHO&lt;/author&gt;&lt;/authors&gt;&lt;/contributors&gt;&lt;titles&gt;&lt;title&gt;World Report on Disability&lt;/title&gt;&lt;/titles&gt;&lt;dates&gt;&lt;year&gt;2011&lt;/year&gt;&lt;/dates&gt;&lt;pub-location&gt;Geneva&lt;/pub-location&gt;&lt;publisher&gt;World Health Organization (WHO)&lt;/publisher&gt;&lt;urls&gt;&lt;/urls&gt;&lt;/record&gt;&lt;/Cite&gt;&lt;/EndNote&gt;</w:instrText>
      </w:r>
      <w:r w:rsidR="00BA4633">
        <w:fldChar w:fldCharType="separate"/>
      </w:r>
      <w:r w:rsidR="00BA4633">
        <w:rPr>
          <w:noProof/>
        </w:rPr>
        <w:t>(World Bank and WHO, 2011)</w:t>
      </w:r>
      <w:r w:rsidR="00BA4633">
        <w:fldChar w:fldCharType="end"/>
      </w:r>
      <w:r w:rsidRPr="00E73E01">
        <w:t>.</w:t>
      </w:r>
    </w:p>
  </w:footnote>
  <w:footnote w:id="2">
    <w:p w14:paraId="1D5375F0" w14:textId="3B9A1E5D" w:rsidR="009F17A2" w:rsidRDefault="009F17A2" w:rsidP="009E2071">
      <w:pPr>
        <w:pStyle w:val="FootnoteText"/>
      </w:pPr>
      <w:r>
        <w:rPr>
          <w:rStyle w:val="FootnoteReference"/>
        </w:rPr>
        <w:footnoteRef/>
      </w:r>
      <w:r>
        <w:t xml:space="preserve"> For the US, we imputed information on the normal retirement age, differentiated by year of birth, as indicated by the U.S. Social Security Administration. For England, state pension ages by year of birth were taken from Government sources. For SHARE countries, retirement age is included at the individual level for those countries/respondents within the SHARE Job Panel dataset. We updated this information for all countries/respondents in our sample using the documentation provided by the OECD (Pensions at a Glance), the EU (Ageing Reports) and the MISSOC database; depending on the country, the statutory retirement age of an individual might depend on demographic characteristics such as gender and year of birth. Descriptive statistics on retirement ages by country-wave are given in Online Appendix A3.</w:t>
      </w:r>
    </w:p>
  </w:footnote>
  <w:footnote w:id="3">
    <w:p w14:paraId="43AE954E" w14:textId="5E35AAFF" w:rsidR="009F17A2" w:rsidRDefault="009F17A2" w:rsidP="009E2071">
      <w:pPr>
        <w:pStyle w:val="FootnoteText"/>
      </w:pPr>
      <w:r>
        <w:rPr>
          <w:rStyle w:val="FootnoteReference"/>
        </w:rPr>
        <w:footnoteRef/>
      </w:r>
      <w:r>
        <w:t xml:space="preserve"> </w:t>
      </w:r>
      <w:r w:rsidRPr="004547D0">
        <w:t>Using the STATA ‘</w:t>
      </w:r>
      <w:proofErr w:type="spellStart"/>
      <w:r w:rsidRPr="004547D0">
        <w:t>pca</w:t>
      </w:r>
      <w:proofErr w:type="spellEnd"/>
      <w:r w:rsidRPr="004547D0">
        <w:t>’ routine, the eigenvectors are returned in orthonormal form, that is, uncorrelated and normalized.</w:t>
      </w:r>
    </w:p>
  </w:footnote>
  <w:footnote w:id="4">
    <w:p w14:paraId="3BA21158" w14:textId="37D702A8" w:rsidR="009F17A2" w:rsidRDefault="009F17A2" w:rsidP="009E2071">
      <w:pPr>
        <w:pStyle w:val="FootnoteText"/>
      </w:pPr>
      <w:r>
        <w:rPr>
          <w:rStyle w:val="FootnoteReference"/>
        </w:rPr>
        <w:footnoteRef/>
      </w:r>
      <w:r>
        <w:t xml:space="preserve"> W</w:t>
      </w:r>
      <w:r w:rsidRPr="000A4388">
        <w:t>e pool observations over time rather than to estimate fixed-effects panel estimates.</w:t>
      </w:r>
      <w:r>
        <w:t xml:space="preserve"> </w:t>
      </w:r>
      <w:r w:rsidRPr="00E73E01">
        <w:t>In our main analyses we use OLS</w:t>
      </w:r>
      <w:r>
        <w:t xml:space="preserve"> which should produce effectively identical results to logit models </w:t>
      </w:r>
      <w:r w:rsidR="00BA4633">
        <w:fldChar w:fldCharType="begin"/>
      </w:r>
      <w:r w:rsidR="00BA4633">
        <w:instrText xml:space="preserve"> ADDIN EN.CITE &lt;EndNote&gt;&lt;Cite&gt;&lt;Author&gt;Hellevik&lt;/Author&gt;&lt;Year&gt;2009&lt;/Year&gt;&lt;RecNum&gt;1398&lt;/RecNum&gt;&lt;DisplayText&gt;(Hellevik, 2009)&lt;/DisplayText&gt;&lt;record&gt;&lt;rec-number&gt;1398&lt;/rec-number&gt;&lt;foreign-keys&gt;&lt;key app="EN" db-id="5xatt0094rr92mepzaexd2xzx29appesae0a" timestamp="1523957218"&gt;1398&lt;/key&gt;&lt;/foreign-keys&gt;&lt;ref-type name="Journal Article"&gt;17&lt;/ref-type&gt;&lt;contributors&gt;&lt;authors&gt;&lt;author&gt;Hellevik, Ottar&lt;/author&gt;&lt;/authors&gt;&lt;/contributors&gt;&lt;titles&gt;&lt;title&gt;Linear versus logistic regression when the dependent variable is a dichotomy&lt;/title&gt;&lt;secondary-title&gt;Quality &amp;amp; Quantity&lt;/secondary-title&gt;&lt;/titles&gt;&lt;periodical&gt;&lt;full-title&gt;Quality &amp;amp; Quantity&lt;/full-title&gt;&lt;/periodical&gt;&lt;pages&gt;59-74&lt;/pages&gt;&lt;volume&gt;43&lt;/volume&gt;&lt;number&gt;1&lt;/number&gt;&lt;dates&gt;&lt;year&gt;2009&lt;/year&gt;&lt;/dates&gt;&lt;isbn&gt;1573-7845&lt;/isbn&gt;&lt;label&gt;Hellevik2009&lt;/label&gt;&lt;work-type&gt;journal article&lt;/work-type&gt;&lt;urls&gt;&lt;related-urls&gt;&lt;url&gt;http://dx.doi.org/10.1007/s11135-007-9077-3&lt;/url&gt;&lt;/related-urls&gt;&lt;/urls&gt;&lt;electronic-resource-num&gt;10.1007/s11135-007-9077-3&lt;/electronic-resource-num&gt;&lt;/record&gt;&lt;/Cite&gt;&lt;/EndNote&gt;</w:instrText>
      </w:r>
      <w:r w:rsidR="00BA4633">
        <w:fldChar w:fldCharType="separate"/>
      </w:r>
      <w:r w:rsidR="00BA4633">
        <w:rPr>
          <w:noProof/>
        </w:rPr>
        <w:t>(Hellevik, 2009)</w:t>
      </w:r>
      <w:r w:rsidR="00BA4633">
        <w:fldChar w:fldCharType="end"/>
      </w:r>
      <w:r>
        <w:t xml:space="preserve"> but are more easily interpretable and better-validated for certain multiple imputation analyses</w:t>
      </w:r>
      <w:r w:rsidRPr="00E73E01">
        <w:t xml:space="preserve">; </w:t>
      </w:r>
      <w:r>
        <w:t xml:space="preserve">however </w:t>
      </w:r>
      <w:r w:rsidRPr="00E73E01">
        <w:t>in sensitivity analyses we use logit models that produce effectively identical results (see</w:t>
      </w:r>
      <w:r>
        <w:t xml:space="preserve"> Online Appendix 3</w:t>
      </w:r>
      <w:r w:rsidRPr="00E73E01">
        <w:t xml:space="preserve">). </w:t>
      </w:r>
    </w:p>
  </w:footnote>
  <w:footnote w:id="5">
    <w:p w14:paraId="31D86432" w14:textId="77777777" w:rsidR="009F17A2" w:rsidRDefault="009F17A2" w:rsidP="00A300A8">
      <w:pPr>
        <w:pStyle w:val="FootnoteText"/>
      </w:pPr>
      <w:r>
        <w:rPr>
          <w:rStyle w:val="FootnoteReference"/>
        </w:rPr>
        <w:footnoteRef/>
      </w:r>
      <w:r>
        <w:t xml:space="preserve"> For this section only we use logit rather OLS models, because to the extent that OLS and logit models diverge, this will be particularly apparent for rare outcomes such as disability benefit receipt.</w:t>
      </w:r>
    </w:p>
  </w:footnote>
  <w:footnote w:id="6">
    <w:p w14:paraId="6B05AD36" w14:textId="4CF062D2" w:rsidR="009F17A2" w:rsidRDefault="009F17A2" w:rsidP="00A300A8">
      <w:pPr>
        <w:pStyle w:val="FootnoteText"/>
      </w:pPr>
      <w:r>
        <w:rPr>
          <w:rStyle w:val="FootnoteReference"/>
        </w:rPr>
        <w:footnoteRef/>
      </w:r>
      <w:r>
        <w:t xml:space="preserve"> For example, employers in Denmark, Sweden</w:t>
      </w:r>
      <w:r w:rsidRPr="00904ABA">
        <w:rPr>
          <w:lang w:val="en-US"/>
        </w:rPr>
        <w:t xml:space="preserve">, </w:t>
      </w:r>
      <w:r>
        <w:t>and the Netherlands have a greater propensity to use accommodation and development strategies than those in Germany, Italy</w:t>
      </w:r>
      <w:r w:rsidRPr="00904ABA">
        <w:rPr>
          <w:lang w:val="en-US"/>
        </w:rPr>
        <w:t>,</w:t>
      </w:r>
      <w:r>
        <w:t xml:space="preserve"> and Poland </w:t>
      </w:r>
      <w:r w:rsidR="00BA4633">
        <w:fldChar w:fldCharType="begin"/>
      </w:r>
      <w:r w:rsidR="00BA4633">
        <w:instrText xml:space="preserve"> ADDIN EN.CITE &lt;EndNote&gt;&lt;Cite&gt;&lt;Author&gt;Van Dalen&lt;/Author&gt;&lt;Year&gt;2014&lt;/Year&gt;&lt;RecNum&gt;3058&lt;/RecNum&gt;&lt;DisplayText&gt;(Van Dalen, et al., 2014)&lt;/DisplayText&gt;&lt;record&gt;&lt;rec-number&gt;3058&lt;/rec-number&gt;&lt;foreign-keys&gt;&lt;key app="EN" db-id="5xatt0094rr92mepzaexd2xzx29appesae0a" timestamp="1523958972"&gt;3058&lt;/key&gt;&lt;/foreign-keys&gt;&lt;ref-type name="Journal Article"&gt;17&lt;/ref-type&gt;&lt;contributors&gt;&lt;authors&gt;&lt;author&gt;Van Dalen, Hendrik P&lt;/author&gt;&lt;author&gt;Henkens, Kène&lt;/author&gt;&lt;author&gt;Wang, Mo&lt;/author&gt;&lt;/authors&gt;&lt;/contributors&gt;&lt;titles&gt;&lt;title&gt;Recharging or retiring older workers? Uncovering the age-based strategies of European employers&lt;/title&gt;&lt;secondary-title&gt;The Gerontologist&lt;/secondary-title&gt;&lt;/titles&gt;&lt;periodical&gt;&lt;full-title&gt;The Gerontologist&lt;/full-title&gt;&lt;/periodical&gt;&lt;pages&gt;814-824&lt;/pages&gt;&lt;volume&gt;55&lt;/volume&gt;&lt;number&gt;5&lt;/number&gt;&lt;dates&gt;&lt;year&gt;2014&lt;/year&gt;&lt;/dates&gt;&lt;isbn&gt;1758-5341&lt;/isbn&gt;&lt;urls&gt;&lt;/urls&gt;&lt;/record&gt;&lt;/Cite&gt;&lt;/EndNote&gt;</w:instrText>
      </w:r>
      <w:r w:rsidR="00BA4633">
        <w:fldChar w:fldCharType="separate"/>
      </w:r>
      <w:r w:rsidR="00BA4633">
        <w:rPr>
          <w:noProof/>
        </w:rPr>
        <w:t>(Van Dalen, et al., 2014)</w:t>
      </w:r>
      <w:r w:rsidR="00BA4633">
        <w:fldChar w:fldCharType="end"/>
      </w:r>
      <w:r>
        <w:t xml:space="preserve">. Danish employers </w:t>
      </w:r>
      <w:r w:rsidRPr="00904ABA">
        <w:rPr>
          <w:lang w:val="en-US"/>
        </w:rPr>
        <w:t>are</w:t>
      </w:r>
      <w:r>
        <w:t xml:space="preserve"> particularly unlikely to use measures that favour labour market exit and, overall, situations in which firms experience recruitment problems were conducive to the implementation of accommodation and development strategies for the retention of older workers. Results for the Netherlands indicate also that – particularly in times of crisis – firms reduce the recruitment of older workers significantly, but that they also tend to make efforts to retain older workers and “spare” them from layoffs.</w:t>
      </w:r>
    </w:p>
  </w:footnote>
  <w:footnote w:id="7">
    <w:p w14:paraId="788166F4" w14:textId="0964811F" w:rsidR="009F17A2" w:rsidRDefault="009F17A2" w:rsidP="009E2071">
      <w:pPr>
        <w:pStyle w:val="FootnoteText"/>
      </w:pPr>
      <w:r>
        <w:rPr>
          <w:rStyle w:val="FootnoteReference"/>
        </w:rPr>
        <w:footnoteRef/>
      </w:r>
      <w:r>
        <w:t xml:space="preserve"> 2008-2018 data are from the historical tables of </w:t>
      </w:r>
      <w:proofErr w:type="spellStart"/>
      <w:r>
        <w:t>labor</w:t>
      </w:r>
      <w:proofErr w:type="spellEnd"/>
      <w:r>
        <w:t xml:space="preserve"> force statistics Table A-6 from the US Bureau of </w:t>
      </w:r>
      <w:proofErr w:type="spellStart"/>
      <w:r>
        <w:t>Labor</w:t>
      </w:r>
      <w:proofErr w:type="spellEnd"/>
      <w:r>
        <w:t xml:space="preserve"> Statistics, </w:t>
      </w:r>
      <w:hyperlink r:id="rId1" w:history="1">
        <w:r w:rsidRPr="007C00DB">
          <w:rPr>
            <w:rStyle w:val="Hyperlink"/>
          </w:rPr>
          <w:t>https://www.bls.gov/webapps/legacy/cpsatab6.htm</w:t>
        </w:r>
      </w:hyperlink>
      <w:r>
        <w:t xml:space="preserve"> [accessed 5/6/2018]; the standard US disability measure is based on any self-reported activity limitation/serious hearing difficulty/serious difficulty seeing. There is also a slight increase in the disability employment gap 2006-2010 in Livermore et al </w:t>
      </w:r>
      <w:r w:rsidR="00BA4633">
        <w:fldChar w:fldCharType="begin"/>
      </w:r>
      <w:r w:rsidR="00BA4633">
        <w:instrText xml:space="preserve"> ADDIN EN.CITE &lt;EndNote&gt;&lt;Cite ExcludeAuth="1"&gt;&lt;Author&gt;Livermore&lt;/Author&gt;&lt;Year&gt;2015&lt;/Year&gt;&lt;RecNum&gt;3124&lt;/RecNum&gt;&lt;DisplayText&gt;(2015)&lt;/DisplayText&gt;&lt;record&gt;&lt;rec-number&gt;3124&lt;/rec-number&gt;&lt;foreign-keys&gt;&lt;key app="EN" db-id="5xatt0094rr92mepzaexd2xzx29appesae0a" timestamp="1528188424"&gt;3124&lt;/key&gt;&lt;/foreign-keys&gt;&lt;ref-type name="Journal Article"&gt;17&lt;/ref-type&gt;&lt;contributors&gt;&lt;authors&gt;&lt;author&gt;Livermore, Gina A.&lt;/author&gt;&lt;author&gt;Honeycutt, Todd C.&lt;/author&gt;&lt;/authors&gt;&lt;/contributors&gt;&lt;titles&gt;&lt;title&gt;Employment and Economic Well-Being of People With and Without Disabilities Before and After the Great Recession&lt;/title&gt;&lt;secondary-title&gt;Journal of Disability Policy Studies&lt;/secondary-title&gt;&lt;/titles&gt;&lt;periodical&gt;&lt;full-title&gt;Journal of Disability Policy Studies&lt;/full-title&gt;&lt;/periodical&gt;&lt;pages&gt;70-79&lt;/pages&gt;&lt;volume&gt;26&lt;/volume&gt;&lt;number&gt;2&lt;/number&gt;&lt;keywords&gt;&lt;keyword&gt;economics/social security,employment,labor,poverty&lt;/keyword&gt;&lt;/keywords&gt;&lt;dates&gt;&lt;year&gt;2015&lt;/year&gt;&lt;/dates&gt;&lt;urls&gt;&lt;related-urls&gt;&lt;url&gt;http://journals.sagepub.com/doi/abs/10.1177/1044207315583875&lt;/url&gt;&lt;/related-urls&gt;&lt;/urls&gt;&lt;electronic-resource-num&gt;10.1177/1044207315583875&lt;/electronic-resource-num&gt;&lt;/record&gt;&lt;/Cite&gt;&lt;/EndNote&gt;</w:instrText>
      </w:r>
      <w:r w:rsidR="00BA4633">
        <w:fldChar w:fldCharType="separate"/>
      </w:r>
      <w:r w:rsidR="00BA4633">
        <w:rPr>
          <w:noProof/>
        </w:rPr>
        <w:t>(2015)</w:t>
      </w:r>
      <w:r w:rsidR="00BA4633">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73AED"/>
    <w:multiLevelType w:val="hybridMultilevel"/>
    <w:tmpl w:val="AAC019F6"/>
    <w:lvl w:ilvl="0" w:tplc="0809000F">
      <w:start w:val="1"/>
      <w:numFmt w:val="decimal"/>
      <w:lvlText w:val="%1."/>
      <w:lvlJc w:val="left"/>
      <w:pPr>
        <w:ind w:left="720" w:hanging="360"/>
      </w:pPr>
      <w:rPr>
        <w:rFonts w:eastAsia="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2407BF"/>
    <w:multiLevelType w:val="hybridMultilevel"/>
    <w:tmpl w:val="95F0AFAE"/>
    <w:lvl w:ilvl="0" w:tplc="4B486FBA">
      <w:start w:val="1"/>
      <w:numFmt w:val="bullet"/>
      <w:lvlText w:val="-"/>
      <w:lvlJc w:val="left"/>
      <w:pPr>
        <w:ind w:left="720" w:hanging="360"/>
      </w:pPr>
      <w:rPr>
        <w:rFonts w:ascii="Gill Sans MT" w:eastAsia="Times New Roman" w:hAnsi="Gill Sans 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0239CE"/>
    <w:multiLevelType w:val="hybridMultilevel"/>
    <w:tmpl w:val="A16E8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C44A23"/>
    <w:multiLevelType w:val="hybridMultilevel"/>
    <w:tmpl w:val="C78E0A4A"/>
    <w:styleLink w:val="ImportierterStil1"/>
    <w:lvl w:ilvl="0" w:tplc="037A9CA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234791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749BFE">
      <w:start w:val="1"/>
      <w:numFmt w:val="lowerRoman"/>
      <w:lvlText w:val="%3."/>
      <w:lvlJc w:val="left"/>
      <w:pPr>
        <w:ind w:left="216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B64F3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374CC9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7522322">
      <w:start w:val="1"/>
      <w:numFmt w:val="lowerRoman"/>
      <w:lvlText w:val="%6."/>
      <w:lvlJc w:val="left"/>
      <w:pPr>
        <w:ind w:left="432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2A435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22227F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D4C928">
      <w:start w:val="1"/>
      <w:numFmt w:val="lowerRoman"/>
      <w:lvlText w:val="%9."/>
      <w:lvlJc w:val="left"/>
      <w:pPr>
        <w:ind w:left="648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24F33D7B"/>
    <w:multiLevelType w:val="hybridMultilevel"/>
    <w:tmpl w:val="B2DEA4D6"/>
    <w:lvl w:ilvl="0" w:tplc="12BE47FA">
      <w:start w:val="5"/>
      <w:numFmt w:val="bullet"/>
      <w:lvlText w:val="-"/>
      <w:lvlJc w:val="left"/>
      <w:pPr>
        <w:ind w:left="720" w:hanging="360"/>
      </w:pPr>
      <w:rPr>
        <w:rFonts w:ascii="Arial" w:eastAsia="Gill Sans MT"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B62D53"/>
    <w:multiLevelType w:val="multilevel"/>
    <w:tmpl w:val="F6EA399C"/>
    <w:styleLink w:val="List0"/>
    <w:lvl w:ilvl="0">
      <w:start w:val="1"/>
      <w:numFmt w:val="decimal"/>
      <w:lvlText w:val="%1."/>
      <w:lvlJc w:val="left"/>
      <w:pPr>
        <w:tabs>
          <w:tab w:val="num" w:pos="360"/>
        </w:tabs>
        <w:ind w:left="360" w:hanging="360"/>
      </w:pPr>
      <w:rPr>
        <w:position w:val="0"/>
        <w:sz w:val="24"/>
        <w:szCs w:val="24"/>
        <w:rtl w:val="0"/>
      </w:rPr>
    </w:lvl>
    <w:lvl w:ilvl="1">
      <w:start w:val="1"/>
      <w:numFmt w:val="lowerLetter"/>
      <w:lvlText w:val="%2."/>
      <w:lvlJc w:val="left"/>
      <w:pPr>
        <w:tabs>
          <w:tab w:val="num" w:pos="1029"/>
        </w:tabs>
        <w:ind w:left="1029" w:hanging="309"/>
      </w:pPr>
      <w:rPr>
        <w:position w:val="0"/>
        <w:sz w:val="24"/>
        <w:szCs w:val="24"/>
        <w:rtl w:val="0"/>
      </w:rPr>
    </w:lvl>
    <w:lvl w:ilvl="2">
      <w:start w:val="1"/>
      <w:numFmt w:val="lowerRoman"/>
      <w:lvlText w:val="%3."/>
      <w:lvlJc w:val="left"/>
      <w:pPr>
        <w:tabs>
          <w:tab w:val="num" w:pos="1757"/>
        </w:tabs>
        <w:ind w:left="1757" w:hanging="259"/>
      </w:pPr>
      <w:rPr>
        <w:position w:val="0"/>
        <w:sz w:val="24"/>
        <w:szCs w:val="24"/>
        <w:rtl w:val="0"/>
      </w:rPr>
    </w:lvl>
    <w:lvl w:ilvl="3">
      <w:start w:val="1"/>
      <w:numFmt w:val="decimal"/>
      <w:lvlText w:val="%4."/>
      <w:lvlJc w:val="left"/>
      <w:pPr>
        <w:tabs>
          <w:tab w:val="num" w:pos="2469"/>
        </w:tabs>
        <w:ind w:left="2469" w:hanging="309"/>
      </w:pPr>
      <w:rPr>
        <w:position w:val="0"/>
        <w:sz w:val="24"/>
        <w:szCs w:val="24"/>
        <w:rtl w:val="0"/>
      </w:rPr>
    </w:lvl>
    <w:lvl w:ilvl="4">
      <w:start w:val="1"/>
      <w:numFmt w:val="lowerLetter"/>
      <w:lvlText w:val="%5."/>
      <w:lvlJc w:val="left"/>
      <w:pPr>
        <w:tabs>
          <w:tab w:val="num" w:pos="3189"/>
        </w:tabs>
        <w:ind w:left="3189" w:hanging="309"/>
      </w:pPr>
      <w:rPr>
        <w:position w:val="0"/>
        <w:sz w:val="24"/>
        <w:szCs w:val="24"/>
        <w:rtl w:val="0"/>
      </w:rPr>
    </w:lvl>
    <w:lvl w:ilvl="5">
      <w:start w:val="1"/>
      <w:numFmt w:val="lowerRoman"/>
      <w:lvlText w:val="%6."/>
      <w:lvlJc w:val="left"/>
      <w:pPr>
        <w:tabs>
          <w:tab w:val="num" w:pos="3917"/>
        </w:tabs>
        <w:ind w:left="3917" w:hanging="259"/>
      </w:pPr>
      <w:rPr>
        <w:position w:val="0"/>
        <w:sz w:val="24"/>
        <w:szCs w:val="24"/>
        <w:rtl w:val="0"/>
      </w:rPr>
    </w:lvl>
    <w:lvl w:ilvl="6">
      <w:start w:val="1"/>
      <w:numFmt w:val="decimal"/>
      <w:lvlText w:val="%7."/>
      <w:lvlJc w:val="left"/>
      <w:pPr>
        <w:tabs>
          <w:tab w:val="num" w:pos="4629"/>
        </w:tabs>
        <w:ind w:left="4629" w:hanging="309"/>
      </w:pPr>
      <w:rPr>
        <w:position w:val="0"/>
        <w:sz w:val="24"/>
        <w:szCs w:val="24"/>
        <w:rtl w:val="0"/>
      </w:rPr>
    </w:lvl>
    <w:lvl w:ilvl="7">
      <w:start w:val="1"/>
      <w:numFmt w:val="lowerLetter"/>
      <w:lvlText w:val="%8."/>
      <w:lvlJc w:val="left"/>
      <w:pPr>
        <w:tabs>
          <w:tab w:val="num" w:pos="5349"/>
        </w:tabs>
        <w:ind w:left="5349" w:hanging="309"/>
      </w:pPr>
      <w:rPr>
        <w:position w:val="0"/>
        <w:sz w:val="24"/>
        <w:szCs w:val="24"/>
        <w:rtl w:val="0"/>
      </w:rPr>
    </w:lvl>
    <w:lvl w:ilvl="8">
      <w:start w:val="1"/>
      <w:numFmt w:val="lowerRoman"/>
      <w:lvlText w:val="%9."/>
      <w:lvlJc w:val="left"/>
      <w:pPr>
        <w:tabs>
          <w:tab w:val="num" w:pos="6077"/>
        </w:tabs>
        <w:ind w:left="6077" w:hanging="259"/>
      </w:pPr>
      <w:rPr>
        <w:position w:val="0"/>
        <w:sz w:val="24"/>
        <w:szCs w:val="24"/>
        <w:rtl w:val="0"/>
      </w:rPr>
    </w:lvl>
  </w:abstractNum>
  <w:abstractNum w:abstractNumId="6">
    <w:nsid w:val="2CCA0796"/>
    <w:multiLevelType w:val="hybridMultilevel"/>
    <w:tmpl w:val="06A40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10665C9"/>
    <w:multiLevelType w:val="hybridMultilevel"/>
    <w:tmpl w:val="491C3024"/>
    <w:lvl w:ilvl="0" w:tplc="0E5AFAFC">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543052C"/>
    <w:multiLevelType w:val="hybridMultilevel"/>
    <w:tmpl w:val="C78E0A4A"/>
    <w:numStyleLink w:val="ImportierterStil1"/>
  </w:abstractNum>
  <w:abstractNum w:abstractNumId="9">
    <w:nsid w:val="38E31187"/>
    <w:multiLevelType w:val="hybridMultilevel"/>
    <w:tmpl w:val="E5A6A320"/>
    <w:lvl w:ilvl="0" w:tplc="F44EF872">
      <w:start w:val="6"/>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ECF42C7"/>
    <w:multiLevelType w:val="multilevel"/>
    <w:tmpl w:val="2280E788"/>
    <w:styleLink w:val="List1"/>
    <w:lvl w:ilvl="0">
      <w:numFmt w:val="bullet"/>
      <w:lvlText w:val="*"/>
      <w:lvlJc w:val="left"/>
      <w:pPr>
        <w:tabs>
          <w:tab w:val="num" w:pos="196"/>
        </w:tabs>
        <w:ind w:left="196" w:hanging="196"/>
      </w:pPr>
      <w:rPr>
        <w:position w:val="-2"/>
        <w:sz w:val="24"/>
        <w:szCs w:val="24"/>
        <w:lang w:val="en-US"/>
      </w:rPr>
    </w:lvl>
    <w:lvl w:ilvl="1">
      <w:start w:val="1"/>
      <w:numFmt w:val="bullet"/>
      <w:lvlText w:val="*"/>
      <w:lvlJc w:val="left"/>
      <w:pPr>
        <w:tabs>
          <w:tab w:val="num" w:pos="376"/>
        </w:tabs>
        <w:ind w:left="376" w:hanging="196"/>
      </w:pPr>
      <w:rPr>
        <w:position w:val="-2"/>
        <w:sz w:val="24"/>
        <w:szCs w:val="24"/>
        <w:lang w:val="en-US"/>
      </w:rPr>
    </w:lvl>
    <w:lvl w:ilvl="2">
      <w:start w:val="1"/>
      <w:numFmt w:val="bullet"/>
      <w:lvlText w:val="*"/>
      <w:lvlJc w:val="left"/>
      <w:pPr>
        <w:tabs>
          <w:tab w:val="num" w:pos="556"/>
        </w:tabs>
        <w:ind w:left="556" w:hanging="196"/>
      </w:pPr>
      <w:rPr>
        <w:position w:val="-2"/>
        <w:sz w:val="24"/>
        <w:szCs w:val="24"/>
        <w:lang w:val="en-US"/>
      </w:rPr>
    </w:lvl>
    <w:lvl w:ilvl="3">
      <w:start w:val="1"/>
      <w:numFmt w:val="bullet"/>
      <w:lvlText w:val="*"/>
      <w:lvlJc w:val="left"/>
      <w:pPr>
        <w:tabs>
          <w:tab w:val="num" w:pos="736"/>
        </w:tabs>
        <w:ind w:left="736" w:hanging="196"/>
      </w:pPr>
      <w:rPr>
        <w:position w:val="-2"/>
        <w:sz w:val="24"/>
        <w:szCs w:val="24"/>
        <w:lang w:val="en-US"/>
      </w:rPr>
    </w:lvl>
    <w:lvl w:ilvl="4">
      <w:start w:val="1"/>
      <w:numFmt w:val="bullet"/>
      <w:lvlText w:val="*"/>
      <w:lvlJc w:val="left"/>
      <w:pPr>
        <w:tabs>
          <w:tab w:val="num" w:pos="916"/>
        </w:tabs>
        <w:ind w:left="916" w:hanging="196"/>
      </w:pPr>
      <w:rPr>
        <w:position w:val="-2"/>
        <w:sz w:val="24"/>
        <w:szCs w:val="24"/>
        <w:lang w:val="en-US"/>
      </w:rPr>
    </w:lvl>
    <w:lvl w:ilvl="5">
      <w:start w:val="1"/>
      <w:numFmt w:val="bullet"/>
      <w:lvlText w:val="*"/>
      <w:lvlJc w:val="left"/>
      <w:pPr>
        <w:tabs>
          <w:tab w:val="num" w:pos="1096"/>
        </w:tabs>
        <w:ind w:left="1096" w:hanging="196"/>
      </w:pPr>
      <w:rPr>
        <w:position w:val="-2"/>
        <w:sz w:val="24"/>
        <w:szCs w:val="24"/>
        <w:lang w:val="en-US"/>
      </w:rPr>
    </w:lvl>
    <w:lvl w:ilvl="6">
      <w:start w:val="1"/>
      <w:numFmt w:val="bullet"/>
      <w:lvlText w:val="*"/>
      <w:lvlJc w:val="left"/>
      <w:pPr>
        <w:tabs>
          <w:tab w:val="num" w:pos="1276"/>
        </w:tabs>
        <w:ind w:left="1276" w:hanging="196"/>
      </w:pPr>
      <w:rPr>
        <w:position w:val="-2"/>
        <w:sz w:val="24"/>
        <w:szCs w:val="24"/>
        <w:lang w:val="en-US"/>
      </w:rPr>
    </w:lvl>
    <w:lvl w:ilvl="7">
      <w:start w:val="1"/>
      <w:numFmt w:val="bullet"/>
      <w:lvlText w:val="*"/>
      <w:lvlJc w:val="left"/>
      <w:pPr>
        <w:tabs>
          <w:tab w:val="num" w:pos="1456"/>
        </w:tabs>
        <w:ind w:left="1456" w:hanging="196"/>
      </w:pPr>
      <w:rPr>
        <w:position w:val="-2"/>
        <w:sz w:val="24"/>
        <w:szCs w:val="24"/>
        <w:lang w:val="en-US"/>
      </w:rPr>
    </w:lvl>
    <w:lvl w:ilvl="8">
      <w:start w:val="1"/>
      <w:numFmt w:val="bullet"/>
      <w:lvlText w:val="*"/>
      <w:lvlJc w:val="left"/>
      <w:pPr>
        <w:tabs>
          <w:tab w:val="num" w:pos="1636"/>
        </w:tabs>
        <w:ind w:left="1636" w:hanging="196"/>
      </w:pPr>
      <w:rPr>
        <w:position w:val="-2"/>
        <w:sz w:val="24"/>
        <w:szCs w:val="24"/>
        <w:lang w:val="en-US"/>
      </w:rPr>
    </w:lvl>
  </w:abstractNum>
  <w:abstractNum w:abstractNumId="11">
    <w:nsid w:val="427952EB"/>
    <w:multiLevelType w:val="hybridMultilevel"/>
    <w:tmpl w:val="E208D9D4"/>
    <w:lvl w:ilvl="0" w:tplc="188AAF3A">
      <w:start w:val="2004"/>
      <w:numFmt w:val="bullet"/>
      <w:lvlText w:val="-"/>
      <w:lvlJc w:val="left"/>
      <w:pPr>
        <w:ind w:left="720" w:hanging="360"/>
      </w:pPr>
      <w:rPr>
        <w:rFonts w:ascii="Gill Sans MT" w:eastAsia="Gill Sans MT" w:hAnsi="Gill Sans MT" w:cs="Gill Sans MT"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2F22CDD"/>
    <w:multiLevelType w:val="hybridMultilevel"/>
    <w:tmpl w:val="A956BA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6D0F29BC"/>
    <w:multiLevelType w:val="hybridMultilevel"/>
    <w:tmpl w:val="9CDAE13E"/>
    <w:lvl w:ilvl="0" w:tplc="8DFA19BC">
      <w:start w:val="2"/>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8936745"/>
    <w:multiLevelType w:val="hybridMultilevel"/>
    <w:tmpl w:val="3372251E"/>
    <w:lvl w:ilvl="0" w:tplc="431297E8">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A002EFA"/>
    <w:multiLevelType w:val="hybridMultilevel"/>
    <w:tmpl w:val="891EB49E"/>
    <w:lvl w:ilvl="0" w:tplc="7BD62ACE">
      <w:start w:val="5"/>
      <w:numFmt w:val="bullet"/>
      <w:lvlText w:val="-"/>
      <w:lvlJc w:val="left"/>
      <w:pPr>
        <w:ind w:left="420" w:hanging="360"/>
      </w:pPr>
      <w:rPr>
        <w:rFonts w:ascii="Gill Sans MT" w:eastAsiaTheme="minorHAnsi" w:hAnsi="Gill Sans MT"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5"/>
  </w:num>
  <w:num w:numId="2">
    <w:abstractNumId w:val="10"/>
  </w:num>
  <w:num w:numId="3">
    <w:abstractNumId w:val="12"/>
  </w:num>
  <w:num w:numId="4">
    <w:abstractNumId w:val="9"/>
  </w:num>
  <w:num w:numId="5">
    <w:abstractNumId w:val="15"/>
  </w:num>
  <w:num w:numId="6">
    <w:abstractNumId w:val="13"/>
  </w:num>
  <w:num w:numId="7">
    <w:abstractNumId w:val="1"/>
  </w:num>
  <w:num w:numId="8">
    <w:abstractNumId w:val="0"/>
  </w:num>
  <w:num w:numId="9">
    <w:abstractNumId w:val="7"/>
  </w:num>
  <w:num w:numId="10">
    <w:abstractNumId w:val="6"/>
  </w:num>
  <w:num w:numId="11">
    <w:abstractNumId w:val="3"/>
  </w:num>
  <w:num w:numId="12">
    <w:abstractNumId w:val="8"/>
  </w:num>
  <w:num w:numId="13">
    <w:abstractNumId w:val="11"/>
  </w:num>
  <w:num w:numId="14">
    <w:abstractNumId w:val="2"/>
  </w:num>
  <w:num w:numId="15">
    <w:abstractNumId w:val="14"/>
  </w:num>
  <w:num w:numId="16">
    <w:abstractNumId w:val="4"/>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Leoni">
    <w15:presenceInfo w15:providerId="AD" w15:userId="S-1-5-21-3598324631-903404449-2399017118-4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isplayBackgroundShape/>
  <w:proofState w:spelling="clean" w:grammar="clean"/>
  <w:defaultTabStop w:val="720"/>
  <w:hyphenationZone w:val="425"/>
  <w:characterSpacingControl w:val="doNotCompress"/>
  <w:hdrShapeDefaults>
    <o:shapedefaults v:ext="edit" spidmax="2049">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Social Science Research&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886&lt;/item&gt;&lt;item&gt;898&lt;/item&gt;&lt;item&gt;900&lt;/item&gt;&lt;item&gt;906&lt;/item&gt;&lt;item&gt;907&lt;/item&gt;&lt;item&gt;940&lt;/item&gt;&lt;item&gt;941&lt;/item&gt;&lt;item&gt;972&lt;/item&gt;&lt;item&gt;977&lt;/item&gt;&lt;item&gt;978&lt;/item&gt;&lt;item&gt;979&lt;/item&gt;&lt;item&gt;981&lt;/item&gt;&lt;item&gt;982&lt;/item&gt;&lt;item&gt;984&lt;/item&gt;&lt;item&gt;985&lt;/item&gt;&lt;item&gt;986&lt;/item&gt;&lt;item&gt;1001&lt;/item&gt;&lt;item&gt;1002&lt;/item&gt;&lt;item&gt;1011&lt;/item&gt;&lt;item&gt;1012&lt;/item&gt;&lt;item&gt;1021&lt;/item&gt;&lt;item&gt;1119&lt;/item&gt;&lt;item&gt;1302&lt;/item&gt;&lt;item&gt;1398&lt;/item&gt;&lt;item&gt;1410&lt;/item&gt;&lt;item&gt;1477&lt;/item&gt;&lt;item&gt;1525&lt;/item&gt;&lt;item&gt;1559&lt;/item&gt;&lt;item&gt;1912&lt;/item&gt;&lt;item&gt;1968&lt;/item&gt;&lt;item&gt;1992&lt;/item&gt;&lt;item&gt;2010&lt;/item&gt;&lt;item&gt;2703&lt;/item&gt;&lt;item&gt;2705&lt;/item&gt;&lt;item&gt;2737&lt;/item&gt;&lt;item&gt;2879&lt;/item&gt;&lt;item&gt;2883&lt;/item&gt;&lt;item&gt;2909&lt;/item&gt;&lt;item&gt;2915&lt;/item&gt;&lt;item&gt;3048&lt;/item&gt;&lt;item&gt;3050&lt;/item&gt;&lt;item&gt;3056&lt;/item&gt;&lt;item&gt;3058&lt;/item&gt;&lt;item&gt;3065&lt;/item&gt;&lt;item&gt;3066&lt;/item&gt;&lt;item&gt;3067&lt;/item&gt;&lt;item&gt;3068&lt;/item&gt;&lt;item&gt;3118&lt;/item&gt;&lt;item&gt;3120&lt;/item&gt;&lt;item&gt;3121&lt;/item&gt;&lt;item&gt;3124&lt;/item&gt;&lt;item&gt;3125&lt;/item&gt;&lt;item&gt;3126&lt;/item&gt;&lt;item&gt;3127&lt;/item&gt;&lt;item&gt;3128&lt;/item&gt;&lt;item&gt;3272&lt;/item&gt;&lt;item&gt;3273&lt;/item&gt;&lt;item&gt;3274&lt;/item&gt;&lt;item&gt;3277&lt;/item&gt;&lt;/record-ids&gt;&lt;/item&gt;&lt;/Libraries&gt;"/>
  </w:docVars>
  <w:rsids>
    <w:rsidRoot w:val="00AA60E5"/>
    <w:rsid w:val="00002167"/>
    <w:rsid w:val="0000382E"/>
    <w:rsid w:val="00004A30"/>
    <w:rsid w:val="00014499"/>
    <w:rsid w:val="00014582"/>
    <w:rsid w:val="00017999"/>
    <w:rsid w:val="000230E1"/>
    <w:rsid w:val="00025EB3"/>
    <w:rsid w:val="000325D4"/>
    <w:rsid w:val="000329A6"/>
    <w:rsid w:val="000400EB"/>
    <w:rsid w:val="0004250B"/>
    <w:rsid w:val="00042ACC"/>
    <w:rsid w:val="000432E1"/>
    <w:rsid w:val="0004465E"/>
    <w:rsid w:val="00046D09"/>
    <w:rsid w:val="00050717"/>
    <w:rsid w:val="00052F5A"/>
    <w:rsid w:val="00055005"/>
    <w:rsid w:val="00063E0D"/>
    <w:rsid w:val="00064F6D"/>
    <w:rsid w:val="00066E47"/>
    <w:rsid w:val="000711EC"/>
    <w:rsid w:val="00073AE2"/>
    <w:rsid w:val="00073EBC"/>
    <w:rsid w:val="00080919"/>
    <w:rsid w:val="00081015"/>
    <w:rsid w:val="00081956"/>
    <w:rsid w:val="0008388D"/>
    <w:rsid w:val="00087108"/>
    <w:rsid w:val="0009299A"/>
    <w:rsid w:val="000938CF"/>
    <w:rsid w:val="00093B39"/>
    <w:rsid w:val="0009449A"/>
    <w:rsid w:val="000946A3"/>
    <w:rsid w:val="0009511A"/>
    <w:rsid w:val="00096CB5"/>
    <w:rsid w:val="000A3592"/>
    <w:rsid w:val="000A4388"/>
    <w:rsid w:val="000A4D23"/>
    <w:rsid w:val="000A5CF9"/>
    <w:rsid w:val="000A6738"/>
    <w:rsid w:val="000A7C6F"/>
    <w:rsid w:val="000B2F26"/>
    <w:rsid w:val="000B355E"/>
    <w:rsid w:val="000B4BD6"/>
    <w:rsid w:val="000B657C"/>
    <w:rsid w:val="000C42DB"/>
    <w:rsid w:val="000C45F2"/>
    <w:rsid w:val="000C648A"/>
    <w:rsid w:val="000D1A4F"/>
    <w:rsid w:val="000D221E"/>
    <w:rsid w:val="000D3C59"/>
    <w:rsid w:val="000F1C8D"/>
    <w:rsid w:val="000F35BF"/>
    <w:rsid w:val="000F4EE8"/>
    <w:rsid w:val="000F4F89"/>
    <w:rsid w:val="000F51E3"/>
    <w:rsid w:val="00104491"/>
    <w:rsid w:val="00105B6D"/>
    <w:rsid w:val="0011365C"/>
    <w:rsid w:val="00115FF8"/>
    <w:rsid w:val="00116443"/>
    <w:rsid w:val="0011693A"/>
    <w:rsid w:val="00116F70"/>
    <w:rsid w:val="0012021E"/>
    <w:rsid w:val="00123360"/>
    <w:rsid w:val="0013012C"/>
    <w:rsid w:val="00132C56"/>
    <w:rsid w:val="00133CB8"/>
    <w:rsid w:val="00135D18"/>
    <w:rsid w:val="00137AB1"/>
    <w:rsid w:val="0014046E"/>
    <w:rsid w:val="00141821"/>
    <w:rsid w:val="001424F5"/>
    <w:rsid w:val="00143933"/>
    <w:rsid w:val="00145924"/>
    <w:rsid w:val="00153561"/>
    <w:rsid w:val="0015574E"/>
    <w:rsid w:val="00161B8E"/>
    <w:rsid w:val="00163BDA"/>
    <w:rsid w:val="00166802"/>
    <w:rsid w:val="00167541"/>
    <w:rsid w:val="00170581"/>
    <w:rsid w:val="00173943"/>
    <w:rsid w:val="0017499A"/>
    <w:rsid w:val="00174DD4"/>
    <w:rsid w:val="00174E09"/>
    <w:rsid w:val="00181535"/>
    <w:rsid w:val="0018309C"/>
    <w:rsid w:val="00184983"/>
    <w:rsid w:val="001904FB"/>
    <w:rsid w:val="001958F5"/>
    <w:rsid w:val="001A0A0E"/>
    <w:rsid w:val="001A2FF4"/>
    <w:rsid w:val="001A33C9"/>
    <w:rsid w:val="001A6C77"/>
    <w:rsid w:val="001A6D2D"/>
    <w:rsid w:val="001B01B2"/>
    <w:rsid w:val="001B1222"/>
    <w:rsid w:val="001B39E8"/>
    <w:rsid w:val="001B4FF9"/>
    <w:rsid w:val="001B7EBE"/>
    <w:rsid w:val="001C014C"/>
    <w:rsid w:val="001C18D5"/>
    <w:rsid w:val="001C2579"/>
    <w:rsid w:val="001C7F63"/>
    <w:rsid w:val="001D3554"/>
    <w:rsid w:val="001D79CD"/>
    <w:rsid w:val="001E3175"/>
    <w:rsid w:val="001E51C3"/>
    <w:rsid w:val="001E5362"/>
    <w:rsid w:val="001E572F"/>
    <w:rsid w:val="001E6C66"/>
    <w:rsid w:val="001E75E6"/>
    <w:rsid w:val="001F1CB3"/>
    <w:rsid w:val="001F261C"/>
    <w:rsid w:val="001F3CA9"/>
    <w:rsid w:val="001F440F"/>
    <w:rsid w:val="00201C30"/>
    <w:rsid w:val="002026D3"/>
    <w:rsid w:val="00203821"/>
    <w:rsid w:val="002049F7"/>
    <w:rsid w:val="0020566C"/>
    <w:rsid w:val="002075D3"/>
    <w:rsid w:val="002108C4"/>
    <w:rsid w:val="00211789"/>
    <w:rsid w:val="00223026"/>
    <w:rsid w:val="002241CA"/>
    <w:rsid w:val="00224A1B"/>
    <w:rsid w:val="00225299"/>
    <w:rsid w:val="00226930"/>
    <w:rsid w:val="0023224F"/>
    <w:rsid w:val="0023521F"/>
    <w:rsid w:val="00237073"/>
    <w:rsid w:val="00241469"/>
    <w:rsid w:val="00243223"/>
    <w:rsid w:val="00247811"/>
    <w:rsid w:val="00254FFA"/>
    <w:rsid w:val="002650CA"/>
    <w:rsid w:val="00265649"/>
    <w:rsid w:val="00267CE7"/>
    <w:rsid w:val="00267F98"/>
    <w:rsid w:val="002709B9"/>
    <w:rsid w:val="00270C78"/>
    <w:rsid w:val="00271407"/>
    <w:rsid w:val="00273FFF"/>
    <w:rsid w:val="00274F13"/>
    <w:rsid w:val="002766B4"/>
    <w:rsid w:val="002817AB"/>
    <w:rsid w:val="002834C4"/>
    <w:rsid w:val="00283E73"/>
    <w:rsid w:val="00285331"/>
    <w:rsid w:val="00286503"/>
    <w:rsid w:val="00291289"/>
    <w:rsid w:val="00291A7E"/>
    <w:rsid w:val="00292061"/>
    <w:rsid w:val="00292909"/>
    <w:rsid w:val="002948DB"/>
    <w:rsid w:val="00295B1F"/>
    <w:rsid w:val="002A0386"/>
    <w:rsid w:val="002A2FE6"/>
    <w:rsid w:val="002A4D0E"/>
    <w:rsid w:val="002A5FD8"/>
    <w:rsid w:val="002B482B"/>
    <w:rsid w:val="002B62AC"/>
    <w:rsid w:val="002C2395"/>
    <w:rsid w:val="002C5B90"/>
    <w:rsid w:val="002C658C"/>
    <w:rsid w:val="002C754C"/>
    <w:rsid w:val="002D0CC0"/>
    <w:rsid w:val="002D1486"/>
    <w:rsid w:val="002D2353"/>
    <w:rsid w:val="002D4828"/>
    <w:rsid w:val="002D6B01"/>
    <w:rsid w:val="002D6D21"/>
    <w:rsid w:val="002D724E"/>
    <w:rsid w:val="002E1123"/>
    <w:rsid w:val="002E11D9"/>
    <w:rsid w:val="002E364A"/>
    <w:rsid w:val="002E774F"/>
    <w:rsid w:val="00302787"/>
    <w:rsid w:val="00303F5D"/>
    <w:rsid w:val="003102A0"/>
    <w:rsid w:val="003131A9"/>
    <w:rsid w:val="003147A8"/>
    <w:rsid w:val="00321E34"/>
    <w:rsid w:val="00322D2A"/>
    <w:rsid w:val="0032528F"/>
    <w:rsid w:val="00326C98"/>
    <w:rsid w:val="00327657"/>
    <w:rsid w:val="003320F7"/>
    <w:rsid w:val="00332FA6"/>
    <w:rsid w:val="00333F03"/>
    <w:rsid w:val="0033503E"/>
    <w:rsid w:val="00335361"/>
    <w:rsid w:val="00341515"/>
    <w:rsid w:val="00345C5A"/>
    <w:rsid w:val="00350FEE"/>
    <w:rsid w:val="00353456"/>
    <w:rsid w:val="00361B0C"/>
    <w:rsid w:val="00366547"/>
    <w:rsid w:val="00366931"/>
    <w:rsid w:val="00371BCF"/>
    <w:rsid w:val="00373990"/>
    <w:rsid w:val="00380758"/>
    <w:rsid w:val="00386B96"/>
    <w:rsid w:val="003870C1"/>
    <w:rsid w:val="00387206"/>
    <w:rsid w:val="00391986"/>
    <w:rsid w:val="00391B6C"/>
    <w:rsid w:val="00394504"/>
    <w:rsid w:val="00394C4B"/>
    <w:rsid w:val="00396CBE"/>
    <w:rsid w:val="00396CDB"/>
    <w:rsid w:val="003A4283"/>
    <w:rsid w:val="003A47E0"/>
    <w:rsid w:val="003A54C9"/>
    <w:rsid w:val="003A7D68"/>
    <w:rsid w:val="003B4E80"/>
    <w:rsid w:val="003B7DAE"/>
    <w:rsid w:val="003C6363"/>
    <w:rsid w:val="003D0344"/>
    <w:rsid w:val="003D1156"/>
    <w:rsid w:val="003D2DA9"/>
    <w:rsid w:val="003D2EF3"/>
    <w:rsid w:val="003D3D41"/>
    <w:rsid w:val="003D638B"/>
    <w:rsid w:val="003D6CFA"/>
    <w:rsid w:val="003D6DBE"/>
    <w:rsid w:val="003E74F3"/>
    <w:rsid w:val="003F04E4"/>
    <w:rsid w:val="003F3984"/>
    <w:rsid w:val="003F7445"/>
    <w:rsid w:val="00401AC2"/>
    <w:rsid w:val="0040270C"/>
    <w:rsid w:val="00405A9D"/>
    <w:rsid w:val="0040666D"/>
    <w:rsid w:val="00406C21"/>
    <w:rsid w:val="00406D41"/>
    <w:rsid w:val="004073C4"/>
    <w:rsid w:val="00414B31"/>
    <w:rsid w:val="0041576F"/>
    <w:rsid w:val="00415F57"/>
    <w:rsid w:val="00420A16"/>
    <w:rsid w:val="004221EF"/>
    <w:rsid w:val="0043048E"/>
    <w:rsid w:val="0043095E"/>
    <w:rsid w:val="00430CA0"/>
    <w:rsid w:val="004330E2"/>
    <w:rsid w:val="00433809"/>
    <w:rsid w:val="004350BC"/>
    <w:rsid w:val="00435469"/>
    <w:rsid w:val="00441B72"/>
    <w:rsid w:val="00441D10"/>
    <w:rsid w:val="0044349C"/>
    <w:rsid w:val="004452B6"/>
    <w:rsid w:val="0044652E"/>
    <w:rsid w:val="00447E91"/>
    <w:rsid w:val="004547D0"/>
    <w:rsid w:val="004552D3"/>
    <w:rsid w:val="004577A8"/>
    <w:rsid w:val="004636AC"/>
    <w:rsid w:val="0046687B"/>
    <w:rsid w:val="00470D96"/>
    <w:rsid w:val="00471509"/>
    <w:rsid w:val="00474C77"/>
    <w:rsid w:val="00481B93"/>
    <w:rsid w:val="0048208C"/>
    <w:rsid w:val="00483414"/>
    <w:rsid w:val="004847FE"/>
    <w:rsid w:val="004858DB"/>
    <w:rsid w:val="00490B5F"/>
    <w:rsid w:val="00491237"/>
    <w:rsid w:val="00491746"/>
    <w:rsid w:val="004963DF"/>
    <w:rsid w:val="004971F8"/>
    <w:rsid w:val="004A488B"/>
    <w:rsid w:val="004A5A58"/>
    <w:rsid w:val="004A5D63"/>
    <w:rsid w:val="004A712D"/>
    <w:rsid w:val="004B1EF9"/>
    <w:rsid w:val="004B2AD5"/>
    <w:rsid w:val="004B3F0B"/>
    <w:rsid w:val="004C07D4"/>
    <w:rsid w:val="004C20BB"/>
    <w:rsid w:val="004C22FB"/>
    <w:rsid w:val="004C2472"/>
    <w:rsid w:val="004C33CC"/>
    <w:rsid w:val="004C48B4"/>
    <w:rsid w:val="004C50AA"/>
    <w:rsid w:val="004C7876"/>
    <w:rsid w:val="004D0625"/>
    <w:rsid w:val="004D0F0C"/>
    <w:rsid w:val="004D6AEB"/>
    <w:rsid w:val="004E0C0E"/>
    <w:rsid w:val="004E2158"/>
    <w:rsid w:val="004E3D9A"/>
    <w:rsid w:val="004F06EA"/>
    <w:rsid w:val="004F0876"/>
    <w:rsid w:val="004F08EB"/>
    <w:rsid w:val="004F2A13"/>
    <w:rsid w:val="004F2C54"/>
    <w:rsid w:val="004F6A57"/>
    <w:rsid w:val="004F6F51"/>
    <w:rsid w:val="00502A2A"/>
    <w:rsid w:val="00504B79"/>
    <w:rsid w:val="00505E70"/>
    <w:rsid w:val="00510119"/>
    <w:rsid w:val="00513DFF"/>
    <w:rsid w:val="00514114"/>
    <w:rsid w:val="00514D8C"/>
    <w:rsid w:val="00517561"/>
    <w:rsid w:val="00517B95"/>
    <w:rsid w:val="00520C91"/>
    <w:rsid w:val="00523267"/>
    <w:rsid w:val="00527B02"/>
    <w:rsid w:val="00537FD0"/>
    <w:rsid w:val="005409C7"/>
    <w:rsid w:val="0054443E"/>
    <w:rsid w:val="00545F50"/>
    <w:rsid w:val="00547679"/>
    <w:rsid w:val="00547A6A"/>
    <w:rsid w:val="0055063B"/>
    <w:rsid w:val="00552238"/>
    <w:rsid w:val="005525D8"/>
    <w:rsid w:val="00552FF4"/>
    <w:rsid w:val="005606D0"/>
    <w:rsid w:val="005622B1"/>
    <w:rsid w:val="00562F84"/>
    <w:rsid w:val="005635EE"/>
    <w:rsid w:val="00563DE9"/>
    <w:rsid w:val="0056496E"/>
    <w:rsid w:val="005676F8"/>
    <w:rsid w:val="00571486"/>
    <w:rsid w:val="00571AE0"/>
    <w:rsid w:val="0057353F"/>
    <w:rsid w:val="00580E8A"/>
    <w:rsid w:val="00581215"/>
    <w:rsid w:val="005840AE"/>
    <w:rsid w:val="00585162"/>
    <w:rsid w:val="00587E90"/>
    <w:rsid w:val="005929E2"/>
    <w:rsid w:val="00593D9F"/>
    <w:rsid w:val="005A3579"/>
    <w:rsid w:val="005A4E29"/>
    <w:rsid w:val="005A59A4"/>
    <w:rsid w:val="005A7802"/>
    <w:rsid w:val="005A79F1"/>
    <w:rsid w:val="005B0D73"/>
    <w:rsid w:val="005B7CA7"/>
    <w:rsid w:val="005C0FCC"/>
    <w:rsid w:val="005C145A"/>
    <w:rsid w:val="005C61FA"/>
    <w:rsid w:val="005C6C85"/>
    <w:rsid w:val="005C787A"/>
    <w:rsid w:val="005C7AFE"/>
    <w:rsid w:val="005D0739"/>
    <w:rsid w:val="005D125F"/>
    <w:rsid w:val="005E1648"/>
    <w:rsid w:val="005E169B"/>
    <w:rsid w:val="005E2C56"/>
    <w:rsid w:val="005E396B"/>
    <w:rsid w:val="005E4C9A"/>
    <w:rsid w:val="005E6234"/>
    <w:rsid w:val="005E6C0F"/>
    <w:rsid w:val="005F186C"/>
    <w:rsid w:val="005F5505"/>
    <w:rsid w:val="005F7849"/>
    <w:rsid w:val="00604A1D"/>
    <w:rsid w:val="00611964"/>
    <w:rsid w:val="00625354"/>
    <w:rsid w:val="006309A9"/>
    <w:rsid w:val="0063130D"/>
    <w:rsid w:val="00637719"/>
    <w:rsid w:val="0064171E"/>
    <w:rsid w:val="006424DF"/>
    <w:rsid w:val="006427FE"/>
    <w:rsid w:val="00643C49"/>
    <w:rsid w:val="006457E7"/>
    <w:rsid w:val="006462A7"/>
    <w:rsid w:val="006519D9"/>
    <w:rsid w:val="0065335D"/>
    <w:rsid w:val="00653471"/>
    <w:rsid w:val="00654E81"/>
    <w:rsid w:val="00657215"/>
    <w:rsid w:val="00660764"/>
    <w:rsid w:val="00660E9B"/>
    <w:rsid w:val="006636C9"/>
    <w:rsid w:val="00663F74"/>
    <w:rsid w:val="00665F7A"/>
    <w:rsid w:val="00665F94"/>
    <w:rsid w:val="00666514"/>
    <w:rsid w:val="0067072B"/>
    <w:rsid w:val="00670D3B"/>
    <w:rsid w:val="0068105E"/>
    <w:rsid w:val="00687F64"/>
    <w:rsid w:val="00692038"/>
    <w:rsid w:val="00695D38"/>
    <w:rsid w:val="006A2BFA"/>
    <w:rsid w:val="006A4B65"/>
    <w:rsid w:val="006A5AD0"/>
    <w:rsid w:val="006B3209"/>
    <w:rsid w:val="006B3336"/>
    <w:rsid w:val="006B4080"/>
    <w:rsid w:val="006B7752"/>
    <w:rsid w:val="006D4076"/>
    <w:rsid w:val="006D41F6"/>
    <w:rsid w:val="006D66AD"/>
    <w:rsid w:val="006D7494"/>
    <w:rsid w:val="006E1EB2"/>
    <w:rsid w:val="006E59BD"/>
    <w:rsid w:val="006E6A71"/>
    <w:rsid w:val="006F633F"/>
    <w:rsid w:val="006F64DC"/>
    <w:rsid w:val="006F700C"/>
    <w:rsid w:val="0070019E"/>
    <w:rsid w:val="007010B4"/>
    <w:rsid w:val="007031D8"/>
    <w:rsid w:val="00703816"/>
    <w:rsid w:val="007040DD"/>
    <w:rsid w:val="00704487"/>
    <w:rsid w:val="0070707D"/>
    <w:rsid w:val="00710974"/>
    <w:rsid w:val="0071109D"/>
    <w:rsid w:val="0072002D"/>
    <w:rsid w:val="00721431"/>
    <w:rsid w:val="00722068"/>
    <w:rsid w:val="00722345"/>
    <w:rsid w:val="00722516"/>
    <w:rsid w:val="00725A01"/>
    <w:rsid w:val="00726AB7"/>
    <w:rsid w:val="00727F20"/>
    <w:rsid w:val="007311F0"/>
    <w:rsid w:val="00731F7B"/>
    <w:rsid w:val="007343E9"/>
    <w:rsid w:val="00734D05"/>
    <w:rsid w:val="00736BFC"/>
    <w:rsid w:val="00740A16"/>
    <w:rsid w:val="00742FEF"/>
    <w:rsid w:val="00743D02"/>
    <w:rsid w:val="00752D25"/>
    <w:rsid w:val="00754027"/>
    <w:rsid w:val="00754162"/>
    <w:rsid w:val="007552AE"/>
    <w:rsid w:val="007604B0"/>
    <w:rsid w:val="00762B59"/>
    <w:rsid w:val="00766463"/>
    <w:rsid w:val="00767429"/>
    <w:rsid w:val="00767B8B"/>
    <w:rsid w:val="007728A8"/>
    <w:rsid w:val="00772FF4"/>
    <w:rsid w:val="007732DD"/>
    <w:rsid w:val="00773D20"/>
    <w:rsid w:val="00777730"/>
    <w:rsid w:val="007835F6"/>
    <w:rsid w:val="007847EB"/>
    <w:rsid w:val="007A0971"/>
    <w:rsid w:val="007A2B83"/>
    <w:rsid w:val="007A4068"/>
    <w:rsid w:val="007A63C9"/>
    <w:rsid w:val="007A76A6"/>
    <w:rsid w:val="007B4072"/>
    <w:rsid w:val="007B57DD"/>
    <w:rsid w:val="007B709A"/>
    <w:rsid w:val="007B73EA"/>
    <w:rsid w:val="007B7F1C"/>
    <w:rsid w:val="007C014E"/>
    <w:rsid w:val="007C1072"/>
    <w:rsid w:val="007C1242"/>
    <w:rsid w:val="007C72C3"/>
    <w:rsid w:val="007D0176"/>
    <w:rsid w:val="007D1189"/>
    <w:rsid w:val="007D1B31"/>
    <w:rsid w:val="007D27F3"/>
    <w:rsid w:val="007D450E"/>
    <w:rsid w:val="007D54DE"/>
    <w:rsid w:val="007D6D55"/>
    <w:rsid w:val="007E0EDD"/>
    <w:rsid w:val="007E21BC"/>
    <w:rsid w:val="007E43A5"/>
    <w:rsid w:val="007E4449"/>
    <w:rsid w:val="007F35FC"/>
    <w:rsid w:val="007F5216"/>
    <w:rsid w:val="007F56F0"/>
    <w:rsid w:val="00802BC9"/>
    <w:rsid w:val="0080457E"/>
    <w:rsid w:val="0080588E"/>
    <w:rsid w:val="00811BB2"/>
    <w:rsid w:val="00812E70"/>
    <w:rsid w:val="008143D6"/>
    <w:rsid w:val="00814D8B"/>
    <w:rsid w:val="00815740"/>
    <w:rsid w:val="008239B8"/>
    <w:rsid w:val="0082434B"/>
    <w:rsid w:val="00824C53"/>
    <w:rsid w:val="0082752E"/>
    <w:rsid w:val="0083351E"/>
    <w:rsid w:val="00833D03"/>
    <w:rsid w:val="00833DAA"/>
    <w:rsid w:val="00834580"/>
    <w:rsid w:val="00835747"/>
    <w:rsid w:val="008357EF"/>
    <w:rsid w:val="00836312"/>
    <w:rsid w:val="008405CA"/>
    <w:rsid w:val="008421FB"/>
    <w:rsid w:val="00844328"/>
    <w:rsid w:val="0085096D"/>
    <w:rsid w:val="00850F83"/>
    <w:rsid w:val="00851ED4"/>
    <w:rsid w:val="008530E0"/>
    <w:rsid w:val="00854BE9"/>
    <w:rsid w:val="00855689"/>
    <w:rsid w:val="00860892"/>
    <w:rsid w:val="00863E0A"/>
    <w:rsid w:val="008658A7"/>
    <w:rsid w:val="00870002"/>
    <w:rsid w:val="008757F6"/>
    <w:rsid w:val="0088062A"/>
    <w:rsid w:val="008817B3"/>
    <w:rsid w:val="008832F3"/>
    <w:rsid w:val="0088330A"/>
    <w:rsid w:val="00885079"/>
    <w:rsid w:val="0088578A"/>
    <w:rsid w:val="00885A52"/>
    <w:rsid w:val="008865D0"/>
    <w:rsid w:val="00886A23"/>
    <w:rsid w:val="008874FF"/>
    <w:rsid w:val="00887C75"/>
    <w:rsid w:val="00893C6D"/>
    <w:rsid w:val="0089438B"/>
    <w:rsid w:val="008B0550"/>
    <w:rsid w:val="008B39F1"/>
    <w:rsid w:val="008B4E5D"/>
    <w:rsid w:val="008B5D7B"/>
    <w:rsid w:val="008B737E"/>
    <w:rsid w:val="008C128C"/>
    <w:rsid w:val="008C3819"/>
    <w:rsid w:val="008C7956"/>
    <w:rsid w:val="008D02D8"/>
    <w:rsid w:val="008D28F5"/>
    <w:rsid w:val="008D5131"/>
    <w:rsid w:val="008D6AA4"/>
    <w:rsid w:val="008D78E8"/>
    <w:rsid w:val="008E47CE"/>
    <w:rsid w:val="008F1EF7"/>
    <w:rsid w:val="008F2E81"/>
    <w:rsid w:val="008F3433"/>
    <w:rsid w:val="008F5E47"/>
    <w:rsid w:val="008F60A4"/>
    <w:rsid w:val="008F7285"/>
    <w:rsid w:val="008F7FD7"/>
    <w:rsid w:val="00902471"/>
    <w:rsid w:val="00904ABA"/>
    <w:rsid w:val="009062B0"/>
    <w:rsid w:val="0090647D"/>
    <w:rsid w:val="00907B59"/>
    <w:rsid w:val="00910EA0"/>
    <w:rsid w:val="00912FA3"/>
    <w:rsid w:val="00920132"/>
    <w:rsid w:val="0092323C"/>
    <w:rsid w:val="00925C6A"/>
    <w:rsid w:val="00926439"/>
    <w:rsid w:val="00927A9D"/>
    <w:rsid w:val="00927FA7"/>
    <w:rsid w:val="00931D2B"/>
    <w:rsid w:val="00932D63"/>
    <w:rsid w:val="00936735"/>
    <w:rsid w:val="00937112"/>
    <w:rsid w:val="00941043"/>
    <w:rsid w:val="009452BE"/>
    <w:rsid w:val="00946ED6"/>
    <w:rsid w:val="009516CE"/>
    <w:rsid w:val="00951971"/>
    <w:rsid w:val="009544E2"/>
    <w:rsid w:val="009555FF"/>
    <w:rsid w:val="00960784"/>
    <w:rsid w:val="00962612"/>
    <w:rsid w:val="009652BD"/>
    <w:rsid w:val="00966354"/>
    <w:rsid w:val="009676E8"/>
    <w:rsid w:val="00970397"/>
    <w:rsid w:val="009749B0"/>
    <w:rsid w:val="009757F0"/>
    <w:rsid w:val="00975B97"/>
    <w:rsid w:val="009765CC"/>
    <w:rsid w:val="009767CE"/>
    <w:rsid w:val="00977F9A"/>
    <w:rsid w:val="0098022E"/>
    <w:rsid w:val="00982992"/>
    <w:rsid w:val="009868FB"/>
    <w:rsid w:val="00990F79"/>
    <w:rsid w:val="00992155"/>
    <w:rsid w:val="009A1713"/>
    <w:rsid w:val="009A47E4"/>
    <w:rsid w:val="009A567E"/>
    <w:rsid w:val="009A56AF"/>
    <w:rsid w:val="009A60E6"/>
    <w:rsid w:val="009B08B0"/>
    <w:rsid w:val="009B203B"/>
    <w:rsid w:val="009B2329"/>
    <w:rsid w:val="009B59A5"/>
    <w:rsid w:val="009B5D22"/>
    <w:rsid w:val="009C213C"/>
    <w:rsid w:val="009C46DC"/>
    <w:rsid w:val="009D2CE9"/>
    <w:rsid w:val="009D32E1"/>
    <w:rsid w:val="009D5C08"/>
    <w:rsid w:val="009E2071"/>
    <w:rsid w:val="009E2E88"/>
    <w:rsid w:val="009E7DD6"/>
    <w:rsid w:val="009E7F62"/>
    <w:rsid w:val="009F0848"/>
    <w:rsid w:val="009F17A2"/>
    <w:rsid w:val="009F534E"/>
    <w:rsid w:val="009F580A"/>
    <w:rsid w:val="00A03E01"/>
    <w:rsid w:val="00A1068A"/>
    <w:rsid w:val="00A11EFD"/>
    <w:rsid w:val="00A14010"/>
    <w:rsid w:val="00A1424A"/>
    <w:rsid w:val="00A14BB1"/>
    <w:rsid w:val="00A211B7"/>
    <w:rsid w:val="00A22E40"/>
    <w:rsid w:val="00A27C2B"/>
    <w:rsid w:val="00A300A8"/>
    <w:rsid w:val="00A3048D"/>
    <w:rsid w:val="00A313E2"/>
    <w:rsid w:val="00A339AA"/>
    <w:rsid w:val="00A35BB6"/>
    <w:rsid w:val="00A40C97"/>
    <w:rsid w:val="00A41BD7"/>
    <w:rsid w:val="00A42C16"/>
    <w:rsid w:val="00A42DCA"/>
    <w:rsid w:val="00A4384F"/>
    <w:rsid w:val="00A4488E"/>
    <w:rsid w:val="00A477D9"/>
    <w:rsid w:val="00A52373"/>
    <w:rsid w:val="00A533D7"/>
    <w:rsid w:val="00A62BA2"/>
    <w:rsid w:val="00A708AE"/>
    <w:rsid w:val="00A7189E"/>
    <w:rsid w:val="00A75452"/>
    <w:rsid w:val="00A77588"/>
    <w:rsid w:val="00A77E9E"/>
    <w:rsid w:val="00A80558"/>
    <w:rsid w:val="00A80E56"/>
    <w:rsid w:val="00A81BEB"/>
    <w:rsid w:val="00A83B2F"/>
    <w:rsid w:val="00A9235A"/>
    <w:rsid w:val="00A93613"/>
    <w:rsid w:val="00A95EC4"/>
    <w:rsid w:val="00AA53D1"/>
    <w:rsid w:val="00AA60E5"/>
    <w:rsid w:val="00AB13FB"/>
    <w:rsid w:val="00AB15C0"/>
    <w:rsid w:val="00AB4D31"/>
    <w:rsid w:val="00AB7D12"/>
    <w:rsid w:val="00AC50CB"/>
    <w:rsid w:val="00AC6412"/>
    <w:rsid w:val="00AC693C"/>
    <w:rsid w:val="00AC6EC5"/>
    <w:rsid w:val="00AC7385"/>
    <w:rsid w:val="00AD2116"/>
    <w:rsid w:val="00AD5F70"/>
    <w:rsid w:val="00AD6018"/>
    <w:rsid w:val="00AD6A7C"/>
    <w:rsid w:val="00AD7149"/>
    <w:rsid w:val="00AE37FF"/>
    <w:rsid w:val="00AE4F48"/>
    <w:rsid w:val="00AE6B14"/>
    <w:rsid w:val="00AE765E"/>
    <w:rsid w:val="00AF008C"/>
    <w:rsid w:val="00AF1EF7"/>
    <w:rsid w:val="00B05B0F"/>
    <w:rsid w:val="00B06589"/>
    <w:rsid w:val="00B07E5F"/>
    <w:rsid w:val="00B13074"/>
    <w:rsid w:val="00B140FF"/>
    <w:rsid w:val="00B1759F"/>
    <w:rsid w:val="00B203EA"/>
    <w:rsid w:val="00B2144D"/>
    <w:rsid w:val="00B25EAA"/>
    <w:rsid w:val="00B2604F"/>
    <w:rsid w:val="00B313FD"/>
    <w:rsid w:val="00B32F86"/>
    <w:rsid w:val="00B36A3D"/>
    <w:rsid w:val="00B36C52"/>
    <w:rsid w:val="00B371FE"/>
    <w:rsid w:val="00B41871"/>
    <w:rsid w:val="00B426FD"/>
    <w:rsid w:val="00B51144"/>
    <w:rsid w:val="00B515AB"/>
    <w:rsid w:val="00B52ECD"/>
    <w:rsid w:val="00B54027"/>
    <w:rsid w:val="00B54BEC"/>
    <w:rsid w:val="00B575E6"/>
    <w:rsid w:val="00B6350C"/>
    <w:rsid w:val="00B66F65"/>
    <w:rsid w:val="00B73383"/>
    <w:rsid w:val="00B75C21"/>
    <w:rsid w:val="00B816A4"/>
    <w:rsid w:val="00B90D73"/>
    <w:rsid w:val="00B95FA4"/>
    <w:rsid w:val="00BA2B0B"/>
    <w:rsid w:val="00BA3089"/>
    <w:rsid w:val="00BA3D6D"/>
    <w:rsid w:val="00BA3E6F"/>
    <w:rsid w:val="00BA4633"/>
    <w:rsid w:val="00BA4C4C"/>
    <w:rsid w:val="00BA56EC"/>
    <w:rsid w:val="00BB10EF"/>
    <w:rsid w:val="00BB23BB"/>
    <w:rsid w:val="00BB36EA"/>
    <w:rsid w:val="00BB37AE"/>
    <w:rsid w:val="00BB582F"/>
    <w:rsid w:val="00BB7BC5"/>
    <w:rsid w:val="00BC187F"/>
    <w:rsid w:val="00BC1A2C"/>
    <w:rsid w:val="00BC468E"/>
    <w:rsid w:val="00BD08C4"/>
    <w:rsid w:val="00BE5604"/>
    <w:rsid w:val="00BE56DD"/>
    <w:rsid w:val="00BE727D"/>
    <w:rsid w:val="00BF0EA3"/>
    <w:rsid w:val="00BF2A49"/>
    <w:rsid w:val="00BF471E"/>
    <w:rsid w:val="00C00CBA"/>
    <w:rsid w:val="00C01080"/>
    <w:rsid w:val="00C017C5"/>
    <w:rsid w:val="00C02C7A"/>
    <w:rsid w:val="00C03538"/>
    <w:rsid w:val="00C042B7"/>
    <w:rsid w:val="00C07202"/>
    <w:rsid w:val="00C0753C"/>
    <w:rsid w:val="00C07656"/>
    <w:rsid w:val="00C07789"/>
    <w:rsid w:val="00C10559"/>
    <w:rsid w:val="00C14D3A"/>
    <w:rsid w:val="00C14F1B"/>
    <w:rsid w:val="00C22F8B"/>
    <w:rsid w:val="00C26DB6"/>
    <w:rsid w:val="00C32408"/>
    <w:rsid w:val="00C32484"/>
    <w:rsid w:val="00C41A6E"/>
    <w:rsid w:val="00C42505"/>
    <w:rsid w:val="00C4307B"/>
    <w:rsid w:val="00C4491E"/>
    <w:rsid w:val="00C5089D"/>
    <w:rsid w:val="00C57DDE"/>
    <w:rsid w:val="00C62E52"/>
    <w:rsid w:val="00C66664"/>
    <w:rsid w:val="00C67004"/>
    <w:rsid w:val="00C725AB"/>
    <w:rsid w:val="00C7260F"/>
    <w:rsid w:val="00C747FF"/>
    <w:rsid w:val="00C7567F"/>
    <w:rsid w:val="00C76BC5"/>
    <w:rsid w:val="00C8220D"/>
    <w:rsid w:val="00C8452D"/>
    <w:rsid w:val="00C85361"/>
    <w:rsid w:val="00C866DB"/>
    <w:rsid w:val="00C87562"/>
    <w:rsid w:val="00C9469C"/>
    <w:rsid w:val="00C94E0B"/>
    <w:rsid w:val="00C950F1"/>
    <w:rsid w:val="00C95C4F"/>
    <w:rsid w:val="00CA090F"/>
    <w:rsid w:val="00CA15AA"/>
    <w:rsid w:val="00CB66BA"/>
    <w:rsid w:val="00CC44B0"/>
    <w:rsid w:val="00CC67B0"/>
    <w:rsid w:val="00CD0D65"/>
    <w:rsid w:val="00CD2B5F"/>
    <w:rsid w:val="00CD3124"/>
    <w:rsid w:val="00CD3B8C"/>
    <w:rsid w:val="00CD4472"/>
    <w:rsid w:val="00CD5C08"/>
    <w:rsid w:val="00CD6970"/>
    <w:rsid w:val="00CE0055"/>
    <w:rsid w:val="00CE0556"/>
    <w:rsid w:val="00CE2FE1"/>
    <w:rsid w:val="00CE5AD9"/>
    <w:rsid w:val="00CE7E50"/>
    <w:rsid w:val="00CF1899"/>
    <w:rsid w:val="00CF7345"/>
    <w:rsid w:val="00D01E6B"/>
    <w:rsid w:val="00D02C4F"/>
    <w:rsid w:val="00D053F7"/>
    <w:rsid w:val="00D056FA"/>
    <w:rsid w:val="00D10B8A"/>
    <w:rsid w:val="00D117E5"/>
    <w:rsid w:val="00D13329"/>
    <w:rsid w:val="00D15671"/>
    <w:rsid w:val="00D24464"/>
    <w:rsid w:val="00D246B1"/>
    <w:rsid w:val="00D274D0"/>
    <w:rsid w:val="00D2762A"/>
    <w:rsid w:val="00D27D85"/>
    <w:rsid w:val="00D32697"/>
    <w:rsid w:val="00D357B8"/>
    <w:rsid w:val="00D36A82"/>
    <w:rsid w:val="00D36AEC"/>
    <w:rsid w:val="00D412C3"/>
    <w:rsid w:val="00D419EF"/>
    <w:rsid w:val="00D50D16"/>
    <w:rsid w:val="00D55AB2"/>
    <w:rsid w:val="00D5769E"/>
    <w:rsid w:val="00D60BBF"/>
    <w:rsid w:val="00D61A6C"/>
    <w:rsid w:val="00D61A97"/>
    <w:rsid w:val="00D672A2"/>
    <w:rsid w:val="00D7632E"/>
    <w:rsid w:val="00D7693D"/>
    <w:rsid w:val="00D773CE"/>
    <w:rsid w:val="00D81E1B"/>
    <w:rsid w:val="00D838D6"/>
    <w:rsid w:val="00D928AA"/>
    <w:rsid w:val="00D92A47"/>
    <w:rsid w:val="00D93084"/>
    <w:rsid w:val="00D9687B"/>
    <w:rsid w:val="00DA1BA3"/>
    <w:rsid w:val="00DA295B"/>
    <w:rsid w:val="00DA6234"/>
    <w:rsid w:val="00DA646E"/>
    <w:rsid w:val="00DB1C67"/>
    <w:rsid w:val="00DB2849"/>
    <w:rsid w:val="00DB558F"/>
    <w:rsid w:val="00DB6C60"/>
    <w:rsid w:val="00DC04D7"/>
    <w:rsid w:val="00DC0703"/>
    <w:rsid w:val="00DC0B8F"/>
    <w:rsid w:val="00DC7EDA"/>
    <w:rsid w:val="00DD0B64"/>
    <w:rsid w:val="00DD2678"/>
    <w:rsid w:val="00DD47A6"/>
    <w:rsid w:val="00DD5B74"/>
    <w:rsid w:val="00DD7B5B"/>
    <w:rsid w:val="00DE4297"/>
    <w:rsid w:val="00DF2982"/>
    <w:rsid w:val="00DF66F3"/>
    <w:rsid w:val="00DF756A"/>
    <w:rsid w:val="00E0107E"/>
    <w:rsid w:val="00E024B3"/>
    <w:rsid w:val="00E12C47"/>
    <w:rsid w:val="00E15BD0"/>
    <w:rsid w:val="00E17210"/>
    <w:rsid w:val="00E2220E"/>
    <w:rsid w:val="00E23054"/>
    <w:rsid w:val="00E24B6D"/>
    <w:rsid w:val="00E26FF4"/>
    <w:rsid w:val="00E27C9E"/>
    <w:rsid w:val="00E32CDD"/>
    <w:rsid w:val="00E3346D"/>
    <w:rsid w:val="00E33A5F"/>
    <w:rsid w:val="00E34B11"/>
    <w:rsid w:val="00E35946"/>
    <w:rsid w:val="00E36EC1"/>
    <w:rsid w:val="00E50A5C"/>
    <w:rsid w:val="00E56EE5"/>
    <w:rsid w:val="00E57739"/>
    <w:rsid w:val="00E6523E"/>
    <w:rsid w:val="00E67973"/>
    <w:rsid w:val="00E715A6"/>
    <w:rsid w:val="00E7382A"/>
    <w:rsid w:val="00E73E01"/>
    <w:rsid w:val="00E81AAE"/>
    <w:rsid w:val="00E8249D"/>
    <w:rsid w:val="00E83E7E"/>
    <w:rsid w:val="00E84C21"/>
    <w:rsid w:val="00E90854"/>
    <w:rsid w:val="00E9206C"/>
    <w:rsid w:val="00E924BE"/>
    <w:rsid w:val="00E925AE"/>
    <w:rsid w:val="00E97704"/>
    <w:rsid w:val="00EA6FC7"/>
    <w:rsid w:val="00EA77C0"/>
    <w:rsid w:val="00EB076E"/>
    <w:rsid w:val="00EB13A2"/>
    <w:rsid w:val="00EB2270"/>
    <w:rsid w:val="00EB7746"/>
    <w:rsid w:val="00EB7BC0"/>
    <w:rsid w:val="00ED1C20"/>
    <w:rsid w:val="00ED2581"/>
    <w:rsid w:val="00ED3692"/>
    <w:rsid w:val="00ED3941"/>
    <w:rsid w:val="00ED439C"/>
    <w:rsid w:val="00EE625E"/>
    <w:rsid w:val="00EF0234"/>
    <w:rsid w:val="00EF096F"/>
    <w:rsid w:val="00EF427A"/>
    <w:rsid w:val="00EF6BF5"/>
    <w:rsid w:val="00F0794C"/>
    <w:rsid w:val="00F17047"/>
    <w:rsid w:val="00F20497"/>
    <w:rsid w:val="00F204EC"/>
    <w:rsid w:val="00F2104E"/>
    <w:rsid w:val="00F31F1D"/>
    <w:rsid w:val="00F34DA2"/>
    <w:rsid w:val="00F3598A"/>
    <w:rsid w:val="00F36492"/>
    <w:rsid w:val="00F43B6B"/>
    <w:rsid w:val="00F46AAE"/>
    <w:rsid w:val="00F4738F"/>
    <w:rsid w:val="00F4757A"/>
    <w:rsid w:val="00F508FE"/>
    <w:rsid w:val="00F50E26"/>
    <w:rsid w:val="00F50FF5"/>
    <w:rsid w:val="00F5378E"/>
    <w:rsid w:val="00F618F7"/>
    <w:rsid w:val="00F71739"/>
    <w:rsid w:val="00F71AAB"/>
    <w:rsid w:val="00F71EC7"/>
    <w:rsid w:val="00F725AF"/>
    <w:rsid w:val="00F72E5C"/>
    <w:rsid w:val="00F75BC8"/>
    <w:rsid w:val="00F808DF"/>
    <w:rsid w:val="00F82976"/>
    <w:rsid w:val="00F82DE4"/>
    <w:rsid w:val="00F845F9"/>
    <w:rsid w:val="00F84B15"/>
    <w:rsid w:val="00F859E7"/>
    <w:rsid w:val="00F862B2"/>
    <w:rsid w:val="00F86AD0"/>
    <w:rsid w:val="00F87346"/>
    <w:rsid w:val="00F90D6D"/>
    <w:rsid w:val="00F923EC"/>
    <w:rsid w:val="00F96D48"/>
    <w:rsid w:val="00FA0863"/>
    <w:rsid w:val="00FA1440"/>
    <w:rsid w:val="00FA3540"/>
    <w:rsid w:val="00FB04EE"/>
    <w:rsid w:val="00FB1A22"/>
    <w:rsid w:val="00FB1FA4"/>
    <w:rsid w:val="00FB2BD1"/>
    <w:rsid w:val="00FB4D98"/>
    <w:rsid w:val="00FB4DEF"/>
    <w:rsid w:val="00FC59B8"/>
    <w:rsid w:val="00FC68A4"/>
    <w:rsid w:val="00FD1D2B"/>
    <w:rsid w:val="00FD209D"/>
    <w:rsid w:val="00FD3D79"/>
    <w:rsid w:val="00FD4F19"/>
    <w:rsid w:val="00FE0562"/>
    <w:rsid w:val="00FE27C3"/>
    <w:rsid w:val="00FE2F58"/>
    <w:rsid w:val="00FF0658"/>
    <w:rsid w:val="00FF081F"/>
    <w:rsid w:val="00FF3361"/>
    <w:rsid w:val="00FF366B"/>
    <w:rsid w:val="00FF4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5efff,#ebf7ff,#fbfdff"/>
    </o:shapedefaults>
    <o:shapelayout v:ext="edit">
      <o:idmap v:ext="edit" data="1"/>
    </o:shapelayout>
  </w:shapeDefaults>
  <w:decimalSymbol w:val="."/>
  <w:listSeparator w:val=","/>
  <w14:docId w14:val="0B11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071"/>
    <w:pPr>
      <w:pBdr>
        <w:top w:val="nil"/>
        <w:left w:val="nil"/>
        <w:bottom w:val="nil"/>
        <w:right w:val="nil"/>
        <w:between w:val="nil"/>
        <w:bar w:val="nil"/>
      </w:pBdr>
      <w:spacing w:after="360" w:line="480" w:lineRule="auto"/>
    </w:pPr>
    <w:rPr>
      <w:rFonts w:ascii="Arial" w:eastAsia="Gill Sans MT" w:hAnsi="Arial" w:cs="Arial"/>
      <w:color w:val="000000"/>
      <w:u w:color="000000"/>
      <w:bdr w:val="nil"/>
      <w:lang w:eastAsia="en-GB"/>
    </w:rPr>
  </w:style>
  <w:style w:type="paragraph" w:styleId="Heading1">
    <w:name w:val="heading 1"/>
    <w:basedOn w:val="Normal"/>
    <w:next w:val="Normal"/>
    <w:link w:val="Heading1Char"/>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nhideWhenUsed/>
    <w:qFormat/>
    <w:rsid w:val="00391986"/>
    <w:pPr>
      <w:keepNext/>
      <w:keepLines/>
      <w:pBdr>
        <w:top w:val="single" w:sz="8" w:space="1" w:color="4F81BD" w:themeColor="accent1"/>
        <w:bottom w:val="single" w:sz="8" w:space="1" w:color="4F81BD" w:themeColor="accent1"/>
      </w:pBdr>
      <w:spacing w:before="60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rsid w:val="00391986"/>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391986"/>
    <w:pPr>
      <w:spacing w:after="100" w:line="240" w:lineRule="auto"/>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Gill Sans MT" w:hAnsi="Gill Sans MT"/>
      <w:noProof/>
      <w:lang w:val="en-US"/>
    </w:rPr>
  </w:style>
  <w:style w:type="character" w:customStyle="1" w:styleId="EndNoteBibliographyTitleChar">
    <w:name w:val="EndNote Bibliography Title Char"/>
    <w:basedOn w:val="DefaultParagraphFont"/>
    <w:link w:val="EndNoteBibliographyTitle"/>
    <w:rsid w:val="00014499"/>
    <w:rPr>
      <w:rFonts w:ascii="Gill Sans MT" w:eastAsia="Gill Sans MT" w:hAnsi="Gill Sans MT" w:cs="Arial"/>
      <w:noProof/>
      <w:color w:val="000000"/>
      <w:u w:color="000000"/>
      <w:bdr w:val="nil"/>
      <w:lang w:val="en-US" w:eastAsia="en-GB"/>
    </w:rPr>
  </w:style>
  <w:style w:type="paragraph" w:customStyle="1" w:styleId="EndNoteBibliography">
    <w:name w:val="EndNote Bibliography"/>
    <w:basedOn w:val="Normal"/>
    <w:link w:val="EndNoteBibliographyChar"/>
    <w:rsid w:val="006424DF"/>
    <w:pPr>
      <w:spacing w:line="240" w:lineRule="auto"/>
    </w:pPr>
    <w:rPr>
      <w:rFonts w:ascii="Gill Sans MT" w:hAnsi="Gill Sans MT"/>
      <w:noProof/>
      <w:lang w:val="en-US"/>
    </w:rPr>
  </w:style>
  <w:style w:type="character" w:customStyle="1" w:styleId="EndNoteBibliographyChar">
    <w:name w:val="EndNote Bibliography Char"/>
    <w:basedOn w:val="DefaultParagraphFont"/>
    <w:link w:val="EndNoteBibliography"/>
    <w:rsid w:val="006424DF"/>
    <w:rPr>
      <w:rFonts w:ascii="Gill Sans MT" w:eastAsia="Gill Sans MT" w:hAnsi="Gill Sans MT" w:cs="Arial"/>
      <w:noProof/>
      <w:color w:val="000000"/>
      <w:u w:color="000000"/>
      <w:bdr w:val="nil"/>
      <w:lang w:val="en-US" w:eastAsia="en-GB"/>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nhideWhenUsed/>
    <w:qFormat/>
    <w:rsid w:val="00DC04D7"/>
    <w:pPr>
      <w:spacing w:before="24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DC04D7"/>
    <w:pPr>
      <w:spacing w:before="60" w:after="600" w:line="240" w:lineRule="auto"/>
      <w:ind w:left="851"/>
    </w:pPr>
    <w:rPr>
      <w:i/>
      <w:sz w:val="18"/>
    </w:rPr>
  </w:style>
  <w:style w:type="character" w:customStyle="1" w:styleId="BelowTableChar">
    <w:name w:val="Below Table Char"/>
    <w:basedOn w:val="DefaultParagraphFont"/>
    <w:link w:val="BelowTable"/>
    <w:rsid w:val="00DC04D7"/>
    <w:rPr>
      <w:rFonts w:ascii="Gill Sans MT" w:hAnsi="Gill Sans MT"/>
      <w:i/>
      <w:sz w:val="18"/>
    </w:rPr>
  </w:style>
  <w:style w:type="table" w:customStyle="1" w:styleId="TableNormal1">
    <w:name w:val="Table Normal1"/>
    <w:rsid w:val="00FB1FA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AT" w:eastAsia="de-AT"/>
    </w:rPr>
    <w:tblPr>
      <w:tblInd w:w="0" w:type="dxa"/>
      <w:tblCellMar>
        <w:top w:w="0" w:type="dxa"/>
        <w:left w:w="0" w:type="dxa"/>
        <w:bottom w:w="0" w:type="dxa"/>
        <w:right w:w="0" w:type="dxa"/>
      </w:tblCellMar>
    </w:tblPr>
  </w:style>
  <w:style w:type="paragraph" w:customStyle="1" w:styleId="Kopf-undFuzeilen">
    <w:name w:val="Kopf- und Fußzeilen"/>
    <w:rsid w:val="00FB1FA4"/>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de-AT" w:eastAsia="de-AT"/>
    </w:rPr>
  </w:style>
  <w:style w:type="paragraph" w:customStyle="1" w:styleId="TextA">
    <w:name w:val="Text A"/>
    <w:rsid w:val="00FB1FA4"/>
    <w:pPr>
      <w:pBdr>
        <w:top w:val="nil"/>
        <w:left w:val="nil"/>
        <w:bottom w:val="nil"/>
        <w:right w:val="nil"/>
        <w:between w:val="nil"/>
        <w:bar w:val="nil"/>
      </w:pBdr>
    </w:pPr>
    <w:rPr>
      <w:rFonts w:ascii="Helvetica" w:eastAsia="Helvetica" w:hAnsi="Helvetica" w:cs="Helvetica"/>
      <w:color w:val="000000"/>
      <w:u w:color="000000"/>
      <w:bdr w:val="nil"/>
      <w:lang w:val="de-DE" w:eastAsia="de-AT"/>
    </w:rPr>
  </w:style>
  <w:style w:type="paragraph" w:styleId="TOCHeading">
    <w:name w:val="TOC Heading"/>
    <w:next w:val="Normal"/>
    <w:uiPriority w:val="39"/>
    <w:qFormat/>
    <w:rsid w:val="00FB1FA4"/>
    <w:pPr>
      <w:keepNext/>
      <w:keepLines/>
      <w:pBdr>
        <w:top w:val="nil"/>
        <w:left w:val="nil"/>
        <w:bottom w:val="nil"/>
        <w:right w:val="nil"/>
        <w:between w:val="nil"/>
        <w:bar w:val="nil"/>
      </w:pBdr>
      <w:spacing w:before="480" w:after="0"/>
    </w:pPr>
    <w:rPr>
      <w:rFonts w:ascii="Helvetica" w:eastAsia="Arial Unicode MS" w:hAnsi="Arial Unicode MS" w:cs="Arial Unicode MS"/>
      <w:b/>
      <w:bCs/>
      <w:color w:val="2F759E"/>
      <w:sz w:val="28"/>
      <w:szCs w:val="28"/>
      <w:u w:color="000000"/>
      <w:bdr w:val="nil"/>
      <w:lang w:val="de-DE" w:eastAsia="de-AT"/>
    </w:rPr>
  </w:style>
  <w:style w:type="numbering" w:customStyle="1" w:styleId="List0">
    <w:name w:val="List 0"/>
    <w:basedOn w:val="ImportierterStil1"/>
    <w:rsid w:val="00FB1FA4"/>
    <w:pPr>
      <w:numPr>
        <w:numId w:val="1"/>
      </w:numPr>
    </w:pPr>
  </w:style>
  <w:style w:type="numbering" w:customStyle="1" w:styleId="ImportierterStil1">
    <w:name w:val="Importierter Stil: 1"/>
    <w:rsid w:val="00FB1FA4"/>
    <w:pPr>
      <w:numPr>
        <w:numId w:val="11"/>
      </w:numPr>
    </w:pPr>
  </w:style>
  <w:style w:type="paragraph" w:styleId="NoSpacing">
    <w:name w:val="No Spacing"/>
    <w:rsid w:val="00FB1FA4"/>
    <w:pPr>
      <w:pBdr>
        <w:top w:val="nil"/>
        <w:left w:val="nil"/>
        <w:bottom w:val="nil"/>
        <w:right w:val="nil"/>
        <w:between w:val="nil"/>
        <w:bar w:val="nil"/>
      </w:pBdr>
      <w:spacing w:line="360" w:lineRule="auto"/>
    </w:pPr>
    <w:rPr>
      <w:rFonts w:ascii="Times New Roman" w:eastAsia="Arial Unicode MS" w:hAnsi="Arial Unicode MS" w:cs="Arial Unicode MS"/>
      <w:color w:val="000000"/>
      <w:sz w:val="24"/>
      <w:szCs w:val="24"/>
      <w:u w:color="000000"/>
      <w:bdr w:val="nil"/>
      <w:lang w:val="en-US" w:eastAsia="de-AT"/>
    </w:rPr>
  </w:style>
  <w:style w:type="numbering" w:customStyle="1" w:styleId="List1">
    <w:name w:val="List 1"/>
    <w:basedOn w:val="Punkt"/>
    <w:rsid w:val="00FB1FA4"/>
    <w:pPr>
      <w:numPr>
        <w:numId w:val="2"/>
      </w:numPr>
    </w:pPr>
  </w:style>
  <w:style w:type="numbering" w:customStyle="1" w:styleId="Punkt">
    <w:name w:val="Punkt"/>
    <w:rsid w:val="00FB1FA4"/>
  </w:style>
  <w:style w:type="character" w:customStyle="1" w:styleId="Ohne">
    <w:name w:val="Ohne"/>
    <w:rsid w:val="00FB1FA4"/>
  </w:style>
  <w:style w:type="character" w:customStyle="1" w:styleId="Hyperlink0">
    <w:name w:val="Hyperlink.0"/>
    <w:basedOn w:val="Ohne"/>
    <w:rsid w:val="00FB1FA4"/>
    <w:rPr>
      <w:color w:val="000000"/>
      <w:sz w:val="24"/>
      <w:szCs w:val="24"/>
      <w:u w:color="000000"/>
      <w:lang w:val="en-US"/>
    </w:rPr>
  </w:style>
  <w:style w:type="character" w:customStyle="1" w:styleId="Hyperlink1">
    <w:name w:val="Hyperlink.1"/>
    <w:basedOn w:val="Ohne"/>
    <w:rsid w:val="00FB1FA4"/>
    <w:rPr>
      <w:color w:val="0000FF"/>
      <w:sz w:val="24"/>
      <w:szCs w:val="24"/>
      <w:u w:val="single" w:color="000000"/>
      <w:lang w:val="en-US"/>
    </w:rPr>
  </w:style>
  <w:style w:type="character" w:customStyle="1" w:styleId="Hyperlink2">
    <w:name w:val="Hyperlink.2"/>
    <w:basedOn w:val="Ohne"/>
    <w:rsid w:val="00FB1FA4"/>
    <w:rPr>
      <w:color w:val="F26421"/>
      <w:sz w:val="24"/>
      <w:szCs w:val="24"/>
      <w:u w:color="000000"/>
      <w:lang w:val="en-US"/>
    </w:rPr>
  </w:style>
  <w:style w:type="paragraph" w:customStyle="1" w:styleId="Tabellenfunote">
    <w:name w:val="Tabellenfußnote"/>
    <w:rsid w:val="00FB1FA4"/>
    <w:pPr>
      <w:pBdr>
        <w:top w:val="nil"/>
        <w:left w:val="nil"/>
        <w:bottom w:val="nil"/>
        <w:right w:val="nil"/>
        <w:between w:val="nil"/>
        <w:bar w:val="nil"/>
      </w:pBdr>
      <w:spacing w:after="0" w:line="180" w:lineRule="atLeast"/>
      <w:jc w:val="both"/>
    </w:pPr>
    <w:rPr>
      <w:rFonts w:ascii="Times New Roman" w:eastAsia="Arial Unicode MS" w:hAnsi="Arial Unicode MS" w:cs="Arial Unicode MS"/>
      <w:color w:val="000000"/>
      <w:sz w:val="20"/>
      <w:szCs w:val="20"/>
      <w:u w:color="000000"/>
      <w:bdr w:val="nil"/>
      <w:lang w:val="en-US" w:eastAsia="de-AT"/>
    </w:rPr>
  </w:style>
  <w:style w:type="paragraph" w:styleId="BodyText">
    <w:name w:val="Body Text"/>
    <w:link w:val="BodyTextChar"/>
    <w:rsid w:val="00FB1FA4"/>
    <w:pPr>
      <w:pBdr>
        <w:top w:val="nil"/>
        <w:left w:val="nil"/>
        <w:bottom w:val="nil"/>
        <w:right w:val="nil"/>
        <w:between w:val="nil"/>
        <w:bar w:val="nil"/>
      </w:pBdr>
      <w:spacing w:after="0" w:line="360" w:lineRule="auto"/>
      <w:ind w:firstLine="720"/>
      <w:jc w:val="both"/>
    </w:pPr>
    <w:rPr>
      <w:rFonts w:ascii="Times New Roman" w:eastAsia="Arial Unicode MS" w:hAnsi="Arial Unicode MS" w:cs="Arial Unicode MS"/>
      <w:color w:val="000000"/>
      <w:sz w:val="24"/>
      <w:szCs w:val="24"/>
      <w:u w:color="000000"/>
      <w:bdr w:val="nil"/>
      <w:lang w:val="en-US" w:eastAsia="de-AT"/>
    </w:rPr>
  </w:style>
  <w:style w:type="character" w:customStyle="1" w:styleId="BodyTextChar">
    <w:name w:val="Body Text Char"/>
    <w:basedOn w:val="DefaultParagraphFont"/>
    <w:link w:val="BodyText"/>
    <w:rsid w:val="00FB1FA4"/>
    <w:rPr>
      <w:rFonts w:ascii="Times New Roman" w:eastAsia="Arial Unicode MS" w:hAnsi="Arial Unicode MS" w:cs="Arial Unicode MS"/>
      <w:color w:val="000000"/>
      <w:sz w:val="24"/>
      <w:szCs w:val="24"/>
      <w:u w:color="000000"/>
      <w:bdr w:val="nil"/>
      <w:lang w:val="en-US" w:eastAsia="de-AT"/>
    </w:rPr>
  </w:style>
  <w:style w:type="paragraph" w:customStyle="1" w:styleId="berschrift11">
    <w:name w:val="Überschrift 11"/>
    <w:next w:val="Standard1"/>
    <w:rsid w:val="00FB1FA4"/>
    <w:pPr>
      <w:keepNext/>
      <w:keepLines/>
      <w:pBdr>
        <w:top w:val="none" w:sz="16" w:space="0" w:color="000000"/>
        <w:left w:val="none" w:sz="16" w:space="0" w:color="000000"/>
        <w:bottom w:val="none" w:sz="16" w:space="0" w:color="000000"/>
        <w:right w:val="none" w:sz="16" w:space="0" w:color="000000"/>
      </w:pBdr>
      <w:spacing w:before="480"/>
      <w:ind w:left="360" w:hanging="360"/>
      <w:outlineLvl w:val="0"/>
    </w:pPr>
    <w:rPr>
      <w:rFonts w:ascii="Times New Roman" w:eastAsia="ヒラギノ角ゴ Pro W3" w:hAnsi="Times New Roman" w:cs="Times New Roman"/>
      <w:color w:val="000000"/>
      <w:sz w:val="28"/>
      <w:szCs w:val="20"/>
      <w:u w:color="000000"/>
      <w:lang w:val="en-US" w:eastAsia="de-AT"/>
    </w:rPr>
  </w:style>
  <w:style w:type="paragraph" w:customStyle="1" w:styleId="Standard1">
    <w:name w:val="Standard1"/>
    <w:rsid w:val="00FB1FA4"/>
    <w:pPr>
      <w:pBdr>
        <w:top w:val="none" w:sz="16" w:space="0" w:color="000000"/>
        <w:left w:val="none" w:sz="16" w:space="0" w:color="000000"/>
        <w:bottom w:val="none" w:sz="16" w:space="0" w:color="000000"/>
        <w:right w:val="none" w:sz="16" w:space="0" w:color="000000"/>
      </w:pBdr>
      <w:spacing w:after="0" w:line="240" w:lineRule="auto"/>
    </w:pPr>
    <w:rPr>
      <w:rFonts w:ascii="Helvetica" w:eastAsia="ヒラギノ角ゴ Pro W3" w:hAnsi="Helvetica" w:cs="Times New Roman"/>
      <w:color w:val="000000"/>
      <w:szCs w:val="20"/>
      <w:lang w:val="en-US" w:eastAsia="de-AT"/>
    </w:rPr>
  </w:style>
  <w:style w:type="paragraph" w:customStyle="1" w:styleId="KeinLeerraum1">
    <w:name w:val="Kein Leerraum1"/>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reieForm">
    <w:name w:val="Freie Form"/>
    <w:rsid w:val="00FB1FA4"/>
    <w:pPr>
      <w:pBdr>
        <w:top w:val="none" w:sz="16" w:space="0" w:color="000000"/>
        <w:left w:val="none" w:sz="16" w:space="0" w:color="000000"/>
        <w:bottom w:val="none" w:sz="16" w:space="0" w:color="000000"/>
        <w:right w:val="none" w:sz="16" w:space="0" w:color="000000"/>
      </w:pBdr>
      <w:spacing w:after="0" w:line="240" w:lineRule="auto"/>
    </w:pPr>
    <w:rPr>
      <w:rFonts w:ascii="Times New Roman" w:eastAsia="ヒラギノ角ゴ Pro W3" w:hAnsi="Times New Roman" w:cs="Times New Roman"/>
      <w:color w:val="000000"/>
      <w:sz w:val="20"/>
      <w:szCs w:val="20"/>
      <w:lang w:val="de-AT" w:eastAsia="de-AT"/>
    </w:rPr>
  </w:style>
  <w:style w:type="paragraph" w:styleId="Revision">
    <w:name w:val="Revision"/>
    <w:hidden/>
    <w:uiPriority w:val="99"/>
    <w:semiHidden/>
    <w:rsid w:val="00FB1FA4"/>
    <w:pPr>
      <w:spacing w:after="0" w:line="240" w:lineRule="auto"/>
    </w:pPr>
    <w:rPr>
      <w:rFonts w:ascii="Calibri" w:eastAsia="Calibri" w:hAnsi="Calibri" w:cs="Calibri"/>
      <w:color w:val="000000"/>
      <w:u w:color="000000"/>
      <w:bdr w:val="nil"/>
      <w:lang w:val="de-DE"/>
    </w:rPr>
  </w:style>
  <w:style w:type="paragraph" w:customStyle="1" w:styleId="KeinLeerraum2">
    <w:name w:val="Kein Leerraum2"/>
    <w:link w:val="KeinLeerraum2Char"/>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unotentext1">
    <w:name w:val="Fußnotentext1"/>
    <w:rsid w:val="00FB1FA4"/>
    <w:pPr>
      <w:pBdr>
        <w:top w:val="none" w:sz="16" w:space="0" w:color="000000"/>
        <w:left w:val="none" w:sz="16" w:space="0" w:color="000000"/>
        <w:bottom w:val="none" w:sz="16" w:space="0" w:color="000000"/>
        <w:right w:val="none" w:sz="16" w:space="0" w:color="000000"/>
      </w:pBdr>
    </w:pPr>
    <w:rPr>
      <w:rFonts w:ascii="Times New Roman" w:eastAsia="ヒラギノ角ゴ Pro W3" w:hAnsi="Times New Roman" w:cs="Times New Roman"/>
      <w:color w:val="000000"/>
      <w:sz w:val="20"/>
      <w:szCs w:val="20"/>
      <w:u w:color="000000"/>
      <w:lang w:val="de-DE" w:eastAsia="de-AT"/>
    </w:rPr>
  </w:style>
  <w:style w:type="character" w:customStyle="1" w:styleId="Funotenzeichen1">
    <w:name w:val="Fußnotenzeichen1"/>
    <w:rsid w:val="00FB1FA4"/>
    <w:rPr>
      <w:color w:val="000000"/>
      <w:sz w:val="20"/>
      <w:vertAlign w:val="superscript"/>
    </w:rPr>
  </w:style>
  <w:style w:type="paragraph" w:customStyle="1" w:styleId="Literaturhinweise">
    <w:name w:val="Literaturhinweise"/>
    <w:rsid w:val="00FB1FA4"/>
    <w:pPr>
      <w:pBdr>
        <w:top w:val="nil"/>
        <w:left w:val="nil"/>
        <w:bottom w:val="nil"/>
        <w:right w:val="nil"/>
        <w:between w:val="nil"/>
        <w:bar w:val="nil"/>
      </w:pBdr>
      <w:spacing w:after="0" w:line="220" w:lineRule="exact"/>
      <w:ind w:left="425" w:hanging="425"/>
    </w:pPr>
    <w:rPr>
      <w:rFonts w:ascii="Times New Roman" w:eastAsia="Times New Roman" w:hAnsi="Times New Roman" w:cs="Times New Roman"/>
      <w:color w:val="000000"/>
      <w:sz w:val="16"/>
      <w:szCs w:val="16"/>
      <w:u w:color="000000"/>
      <w:bdr w:val="nil"/>
      <w:lang w:val="en-US" w:eastAsia="de-AT"/>
    </w:rPr>
  </w:style>
  <w:style w:type="paragraph" w:customStyle="1" w:styleId="FreeForm">
    <w:name w:val="Free Form"/>
    <w:rsid w:val="00FB1FA4"/>
    <w:pPr>
      <w:pBdr>
        <w:top w:val="nil"/>
        <w:left w:val="nil"/>
        <w:bottom w:val="nil"/>
        <w:right w:val="nil"/>
        <w:between w:val="nil"/>
        <w:bar w:val="nil"/>
      </w:pBdr>
      <w:spacing w:after="0" w:line="240" w:lineRule="auto"/>
    </w:pPr>
    <w:rPr>
      <w:rFonts w:ascii="Helvetica" w:eastAsia="Arial Unicode MS" w:hAnsi="Arial Unicode MS" w:cs="Arial Unicode MS"/>
      <w:color w:val="000000"/>
      <w:sz w:val="24"/>
      <w:szCs w:val="24"/>
      <w:u w:color="000000"/>
      <w:bdr w:val="nil"/>
      <w:lang w:val="de-DE" w:eastAsia="de-AT"/>
    </w:rPr>
  </w:style>
  <w:style w:type="paragraph" w:customStyle="1" w:styleId="Body">
    <w:name w:val="Body"/>
    <w:rsid w:val="00FB1FA4"/>
    <w:pPr>
      <w:pBdr>
        <w:top w:val="nil"/>
        <w:left w:val="nil"/>
        <w:bottom w:val="nil"/>
        <w:right w:val="nil"/>
        <w:between w:val="nil"/>
        <w:bar w:val="nil"/>
      </w:pBdr>
      <w:spacing w:after="240" w:line="240" w:lineRule="auto"/>
    </w:pPr>
    <w:rPr>
      <w:rFonts w:ascii="Helvetica" w:eastAsia="Arial Unicode MS" w:hAnsi="Arial Unicode MS" w:cs="Arial Unicode MS"/>
      <w:color w:val="000000"/>
      <w:sz w:val="24"/>
      <w:szCs w:val="24"/>
      <w:u w:color="000000"/>
      <w:bdr w:val="nil"/>
      <w:lang w:val="de-DE" w:eastAsia="de-AT"/>
    </w:rPr>
  </w:style>
  <w:style w:type="paragraph" w:styleId="TOC3">
    <w:name w:val="toc 3"/>
    <w:basedOn w:val="Normal"/>
    <w:next w:val="Normal"/>
    <w:autoRedefine/>
    <w:uiPriority w:val="39"/>
    <w:unhideWhenUsed/>
    <w:rsid w:val="00FB1FA4"/>
    <w:pPr>
      <w:spacing w:after="100" w:line="360" w:lineRule="auto"/>
      <w:ind w:left="440"/>
    </w:pPr>
    <w:rPr>
      <w:rFonts w:ascii="Times New Roman" w:eastAsia="Calibri" w:hAnsi="Times New Roman" w:cs="Calibri"/>
      <w:sz w:val="24"/>
      <w:lang w:val="de-DE"/>
    </w:rPr>
  </w:style>
  <w:style w:type="character" w:customStyle="1" w:styleId="KeinLeerraum2Char">
    <w:name w:val="Kein Leerraum2 Char"/>
    <w:basedOn w:val="DefaultParagraphFont"/>
    <w:link w:val="KeinLeerraum2"/>
    <w:rsid w:val="00FB1FA4"/>
    <w:rPr>
      <w:rFonts w:ascii="Times New Roman" w:eastAsia="ヒラギノ角ゴ Pro W3" w:hAnsi="Times New Roman" w:cs="Times New Roman"/>
      <w:color w:val="000000"/>
      <w:sz w:val="24"/>
      <w:szCs w:val="20"/>
      <w:u w:color="000000"/>
      <w:lang w:val="en-US" w:eastAsia="de-AT"/>
    </w:rPr>
  </w:style>
  <w:style w:type="character" w:styleId="PlaceholderText">
    <w:name w:val="Placeholder Text"/>
    <w:basedOn w:val="DefaultParagraphFont"/>
    <w:uiPriority w:val="99"/>
    <w:semiHidden/>
    <w:rsid w:val="00E3346D"/>
    <w:rPr>
      <w:color w:val="808080"/>
    </w:rPr>
  </w:style>
  <w:style w:type="paragraph" w:customStyle="1" w:styleId="berschrift">
    <w:name w:val="Überschrift"/>
    <w:next w:val="Text"/>
    <w:rsid w:val="007B709A"/>
    <w:pPr>
      <w:keepNext/>
      <w:keepLines/>
      <w:pBdr>
        <w:top w:val="nil"/>
        <w:left w:val="nil"/>
        <w:bottom w:val="nil"/>
        <w:right w:val="nil"/>
        <w:between w:val="nil"/>
        <w:bar w:val="nil"/>
      </w:pBdr>
      <w:spacing w:after="240" w:line="480" w:lineRule="auto"/>
      <w:outlineLvl w:val="1"/>
    </w:pPr>
    <w:rPr>
      <w:rFonts w:ascii="Gill Sans MT" w:eastAsia="Gill Sans MT" w:hAnsi="Gill Sans MT" w:cs="Gill Sans MT"/>
      <w:b/>
      <w:bCs/>
      <w:color w:val="365F91"/>
      <w:sz w:val="28"/>
      <w:szCs w:val="28"/>
      <w:u w:color="365F91"/>
      <w:bdr w:val="nil"/>
      <w:lang w:eastAsia="en-GB"/>
    </w:rPr>
  </w:style>
  <w:style w:type="paragraph" w:customStyle="1" w:styleId="Text">
    <w:name w:val="Text"/>
    <w:link w:val="TextChar"/>
    <w:rsid w:val="007B709A"/>
    <w:pPr>
      <w:pBdr>
        <w:top w:val="nil"/>
        <w:left w:val="nil"/>
        <w:bottom w:val="nil"/>
        <w:right w:val="nil"/>
        <w:between w:val="nil"/>
        <w:bar w:val="nil"/>
      </w:pBdr>
      <w:spacing w:after="360" w:line="480" w:lineRule="auto"/>
    </w:pPr>
    <w:rPr>
      <w:rFonts w:ascii="Gill Sans MT" w:eastAsia="Gill Sans MT" w:hAnsi="Gill Sans MT" w:cs="Gill Sans MT"/>
      <w:color w:val="000000"/>
      <w:u w:color="000000"/>
      <w:bdr w:val="nil"/>
      <w:lang w:eastAsia="en-GB"/>
    </w:rPr>
  </w:style>
  <w:style w:type="paragraph" w:customStyle="1" w:styleId="berschrift21">
    <w:name w:val="Überschrift 21"/>
    <w:next w:val="Text"/>
    <w:rsid w:val="007B709A"/>
    <w:pPr>
      <w:keepNext/>
      <w:keepLines/>
      <w:pBdr>
        <w:top w:val="single" w:sz="8" w:space="0" w:color="4F81BD"/>
        <w:left w:val="nil"/>
        <w:bottom w:val="single" w:sz="8" w:space="0" w:color="4F81BD"/>
        <w:right w:val="nil"/>
        <w:between w:val="nil"/>
        <w:bar w:val="nil"/>
      </w:pBdr>
      <w:spacing w:before="600" w:after="360" w:line="240" w:lineRule="auto"/>
      <w:outlineLvl w:val="2"/>
    </w:pPr>
    <w:rPr>
      <w:rFonts w:ascii="Aharoni" w:eastAsia="Aharoni" w:hAnsi="Aharoni" w:cs="Aharoni"/>
      <w:b/>
      <w:bCs/>
      <w:color w:val="365F91"/>
      <w:sz w:val="26"/>
      <w:szCs w:val="26"/>
      <w:u w:color="365F91"/>
      <w:bdr w:val="nil"/>
      <w:lang w:eastAsia="en-GB"/>
    </w:rPr>
  </w:style>
  <w:style w:type="paragraph" w:styleId="TOC4">
    <w:name w:val="toc 4"/>
    <w:rsid w:val="007B709A"/>
    <w:pPr>
      <w:pBdr>
        <w:top w:val="nil"/>
        <w:left w:val="nil"/>
        <w:bottom w:val="nil"/>
        <w:right w:val="nil"/>
        <w:between w:val="nil"/>
        <w:bar w:val="nil"/>
      </w:pBdr>
      <w:tabs>
        <w:tab w:val="right" w:leader="dot" w:pos="9000"/>
      </w:tabs>
      <w:spacing w:after="100" w:line="360" w:lineRule="auto"/>
      <w:ind w:left="440"/>
    </w:pPr>
    <w:rPr>
      <w:rFonts w:ascii="Times New Roman" w:eastAsia="Times New Roman" w:hAnsi="Times New Roman" w:cs="Times New Roman"/>
      <w:color w:val="000000"/>
      <w:sz w:val="24"/>
      <w:szCs w:val="24"/>
      <w:u w:color="000000"/>
      <w:bdr w:val="nil"/>
      <w:lang w:val="de-DE" w:eastAsia="en-GB"/>
    </w:rPr>
  </w:style>
  <w:style w:type="paragraph" w:customStyle="1" w:styleId="berschrift31">
    <w:name w:val="Überschrift 31"/>
    <w:next w:val="Text"/>
    <w:rsid w:val="007B709A"/>
    <w:pPr>
      <w:keepNext/>
      <w:keepLines/>
      <w:pBdr>
        <w:top w:val="nil"/>
        <w:left w:val="nil"/>
        <w:bottom w:val="nil"/>
        <w:right w:val="nil"/>
        <w:between w:val="nil"/>
        <w:bar w:val="nil"/>
      </w:pBdr>
      <w:spacing w:before="360" w:after="120" w:line="240" w:lineRule="auto"/>
      <w:outlineLvl w:val="3"/>
    </w:pPr>
    <w:rPr>
      <w:rFonts w:ascii="Gill Sans MT" w:eastAsia="Gill Sans MT" w:hAnsi="Gill Sans MT" w:cs="Gill Sans MT"/>
      <w:b/>
      <w:bCs/>
      <w:color w:val="4F81BD"/>
      <w:sz w:val="24"/>
      <w:szCs w:val="24"/>
      <w:u w:color="4F81BD"/>
      <w:bdr w:val="nil"/>
      <w:lang w:eastAsia="en-GB"/>
    </w:rPr>
  </w:style>
  <w:style w:type="paragraph" w:customStyle="1" w:styleId="Standard2">
    <w:name w:val="Standard2"/>
    <w:rsid w:val="007B709A"/>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GB"/>
    </w:rPr>
  </w:style>
  <w:style w:type="character" w:customStyle="1" w:styleId="TextChar">
    <w:name w:val="Text Char"/>
    <w:basedOn w:val="DefaultParagraphFont"/>
    <w:link w:val="Text"/>
    <w:rsid w:val="007B709A"/>
    <w:rPr>
      <w:rFonts w:ascii="Gill Sans MT" w:eastAsia="Gill Sans MT" w:hAnsi="Gill Sans MT" w:cs="Gill Sans MT"/>
      <w:color w:val="000000"/>
      <w:u w:color="000000"/>
      <w:bdr w:val="nil"/>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071"/>
    <w:pPr>
      <w:pBdr>
        <w:top w:val="nil"/>
        <w:left w:val="nil"/>
        <w:bottom w:val="nil"/>
        <w:right w:val="nil"/>
        <w:between w:val="nil"/>
        <w:bar w:val="nil"/>
      </w:pBdr>
      <w:spacing w:after="360" w:line="480" w:lineRule="auto"/>
    </w:pPr>
    <w:rPr>
      <w:rFonts w:ascii="Arial" w:eastAsia="Gill Sans MT" w:hAnsi="Arial" w:cs="Arial"/>
      <w:color w:val="000000"/>
      <w:u w:color="000000"/>
      <w:bdr w:val="nil"/>
      <w:lang w:eastAsia="en-GB"/>
    </w:rPr>
  </w:style>
  <w:style w:type="paragraph" w:styleId="Heading1">
    <w:name w:val="heading 1"/>
    <w:basedOn w:val="Normal"/>
    <w:next w:val="Normal"/>
    <w:link w:val="Heading1Char"/>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nhideWhenUsed/>
    <w:qFormat/>
    <w:rsid w:val="00391986"/>
    <w:pPr>
      <w:keepNext/>
      <w:keepLines/>
      <w:pBdr>
        <w:top w:val="single" w:sz="8" w:space="1" w:color="4F81BD" w:themeColor="accent1"/>
        <w:bottom w:val="single" w:sz="8" w:space="1" w:color="4F81BD" w:themeColor="accent1"/>
      </w:pBdr>
      <w:spacing w:before="60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rsid w:val="00391986"/>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391986"/>
    <w:pPr>
      <w:spacing w:after="100" w:line="240" w:lineRule="auto"/>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Gill Sans MT" w:hAnsi="Gill Sans MT"/>
      <w:noProof/>
      <w:lang w:val="en-US"/>
    </w:rPr>
  </w:style>
  <w:style w:type="character" w:customStyle="1" w:styleId="EndNoteBibliographyTitleChar">
    <w:name w:val="EndNote Bibliography Title Char"/>
    <w:basedOn w:val="DefaultParagraphFont"/>
    <w:link w:val="EndNoteBibliographyTitle"/>
    <w:rsid w:val="00014499"/>
    <w:rPr>
      <w:rFonts w:ascii="Gill Sans MT" w:eastAsia="Gill Sans MT" w:hAnsi="Gill Sans MT" w:cs="Arial"/>
      <w:noProof/>
      <w:color w:val="000000"/>
      <w:u w:color="000000"/>
      <w:bdr w:val="nil"/>
      <w:lang w:val="en-US" w:eastAsia="en-GB"/>
    </w:rPr>
  </w:style>
  <w:style w:type="paragraph" w:customStyle="1" w:styleId="EndNoteBibliography">
    <w:name w:val="EndNote Bibliography"/>
    <w:basedOn w:val="Normal"/>
    <w:link w:val="EndNoteBibliographyChar"/>
    <w:rsid w:val="006424DF"/>
    <w:pPr>
      <w:spacing w:line="240" w:lineRule="auto"/>
    </w:pPr>
    <w:rPr>
      <w:rFonts w:ascii="Gill Sans MT" w:hAnsi="Gill Sans MT"/>
      <w:noProof/>
      <w:lang w:val="en-US"/>
    </w:rPr>
  </w:style>
  <w:style w:type="character" w:customStyle="1" w:styleId="EndNoteBibliographyChar">
    <w:name w:val="EndNote Bibliography Char"/>
    <w:basedOn w:val="DefaultParagraphFont"/>
    <w:link w:val="EndNoteBibliography"/>
    <w:rsid w:val="006424DF"/>
    <w:rPr>
      <w:rFonts w:ascii="Gill Sans MT" w:eastAsia="Gill Sans MT" w:hAnsi="Gill Sans MT" w:cs="Arial"/>
      <w:noProof/>
      <w:color w:val="000000"/>
      <w:u w:color="000000"/>
      <w:bdr w:val="nil"/>
      <w:lang w:val="en-US" w:eastAsia="en-GB"/>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nhideWhenUsed/>
    <w:qFormat/>
    <w:rsid w:val="00DC04D7"/>
    <w:pPr>
      <w:spacing w:before="24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DC04D7"/>
    <w:pPr>
      <w:spacing w:before="60" w:after="600" w:line="240" w:lineRule="auto"/>
      <w:ind w:left="851"/>
    </w:pPr>
    <w:rPr>
      <w:i/>
      <w:sz w:val="18"/>
    </w:rPr>
  </w:style>
  <w:style w:type="character" w:customStyle="1" w:styleId="BelowTableChar">
    <w:name w:val="Below Table Char"/>
    <w:basedOn w:val="DefaultParagraphFont"/>
    <w:link w:val="BelowTable"/>
    <w:rsid w:val="00DC04D7"/>
    <w:rPr>
      <w:rFonts w:ascii="Gill Sans MT" w:hAnsi="Gill Sans MT"/>
      <w:i/>
      <w:sz w:val="18"/>
    </w:rPr>
  </w:style>
  <w:style w:type="table" w:customStyle="1" w:styleId="TableNormal1">
    <w:name w:val="Table Normal1"/>
    <w:rsid w:val="00FB1FA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AT" w:eastAsia="de-AT"/>
    </w:rPr>
    <w:tblPr>
      <w:tblInd w:w="0" w:type="dxa"/>
      <w:tblCellMar>
        <w:top w:w="0" w:type="dxa"/>
        <w:left w:w="0" w:type="dxa"/>
        <w:bottom w:w="0" w:type="dxa"/>
        <w:right w:w="0" w:type="dxa"/>
      </w:tblCellMar>
    </w:tblPr>
  </w:style>
  <w:style w:type="paragraph" w:customStyle="1" w:styleId="Kopf-undFuzeilen">
    <w:name w:val="Kopf- und Fußzeilen"/>
    <w:rsid w:val="00FB1FA4"/>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de-AT" w:eastAsia="de-AT"/>
    </w:rPr>
  </w:style>
  <w:style w:type="paragraph" w:customStyle="1" w:styleId="TextA">
    <w:name w:val="Text A"/>
    <w:rsid w:val="00FB1FA4"/>
    <w:pPr>
      <w:pBdr>
        <w:top w:val="nil"/>
        <w:left w:val="nil"/>
        <w:bottom w:val="nil"/>
        <w:right w:val="nil"/>
        <w:between w:val="nil"/>
        <w:bar w:val="nil"/>
      </w:pBdr>
    </w:pPr>
    <w:rPr>
      <w:rFonts w:ascii="Helvetica" w:eastAsia="Helvetica" w:hAnsi="Helvetica" w:cs="Helvetica"/>
      <w:color w:val="000000"/>
      <w:u w:color="000000"/>
      <w:bdr w:val="nil"/>
      <w:lang w:val="de-DE" w:eastAsia="de-AT"/>
    </w:rPr>
  </w:style>
  <w:style w:type="paragraph" w:styleId="TOCHeading">
    <w:name w:val="TOC Heading"/>
    <w:next w:val="Normal"/>
    <w:uiPriority w:val="39"/>
    <w:qFormat/>
    <w:rsid w:val="00FB1FA4"/>
    <w:pPr>
      <w:keepNext/>
      <w:keepLines/>
      <w:pBdr>
        <w:top w:val="nil"/>
        <w:left w:val="nil"/>
        <w:bottom w:val="nil"/>
        <w:right w:val="nil"/>
        <w:between w:val="nil"/>
        <w:bar w:val="nil"/>
      </w:pBdr>
      <w:spacing w:before="480" w:after="0"/>
    </w:pPr>
    <w:rPr>
      <w:rFonts w:ascii="Helvetica" w:eastAsia="Arial Unicode MS" w:hAnsi="Arial Unicode MS" w:cs="Arial Unicode MS"/>
      <w:b/>
      <w:bCs/>
      <w:color w:val="2F759E"/>
      <w:sz w:val="28"/>
      <w:szCs w:val="28"/>
      <w:u w:color="000000"/>
      <w:bdr w:val="nil"/>
      <w:lang w:val="de-DE" w:eastAsia="de-AT"/>
    </w:rPr>
  </w:style>
  <w:style w:type="numbering" w:customStyle="1" w:styleId="List0">
    <w:name w:val="List 0"/>
    <w:basedOn w:val="ImportierterStil1"/>
    <w:rsid w:val="00FB1FA4"/>
    <w:pPr>
      <w:numPr>
        <w:numId w:val="1"/>
      </w:numPr>
    </w:pPr>
  </w:style>
  <w:style w:type="numbering" w:customStyle="1" w:styleId="ImportierterStil1">
    <w:name w:val="Importierter Stil: 1"/>
    <w:rsid w:val="00FB1FA4"/>
    <w:pPr>
      <w:numPr>
        <w:numId w:val="11"/>
      </w:numPr>
    </w:pPr>
  </w:style>
  <w:style w:type="paragraph" w:styleId="NoSpacing">
    <w:name w:val="No Spacing"/>
    <w:rsid w:val="00FB1FA4"/>
    <w:pPr>
      <w:pBdr>
        <w:top w:val="nil"/>
        <w:left w:val="nil"/>
        <w:bottom w:val="nil"/>
        <w:right w:val="nil"/>
        <w:between w:val="nil"/>
        <w:bar w:val="nil"/>
      </w:pBdr>
      <w:spacing w:line="360" w:lineRule="auto"/>
    </w:pPr>
    <w:rPr>
      <w:rFonts w:ascii="Times New Roman" w:eastAsia="Arial Unicode MS" w:hAnsi="Arial Unicode MS" w:cs="Arial Unicode MS"/>
      <w:color w:val="000000"/>
      <w:sz w:val="24"/>
      <w:szCs w:val="24"/>
      <w:u w:color="000000"/>
      <w:bdr w:val="nil"/>
      <w:lang w:val="en-US" w:eastAsia="de-AT"/>
    </w:rPr>
  </w:style>
  <w:style w:type="numbering" w:customStyle="1" w:styleId="List1">
    <w:name w:val="List 1"/>
    <w:basedOn w:val="Punkt"/>
    <w:rsid w:val="00FB1FA4"/>
    <w:pPr>
      <w:numPr>
        <w:numId w:val="2"/>
      </w:numPr>
    </w:pPr>
  </w:style>
  <w:style w:type="numbering" w:customStyle="1" w:styleId="Punkt">
    <w:name w:val="Punkt"/>
    <w:rsid w:val="00FB1FA4"/>
  </w:style>
  <w:style w:type="character" w:customStyle="1" w:styleId="Ohne">
    <w:name w:val="Ohne"/>
    <w:rsid w:val="00FB1FA4"/>
  </w:style>
  <w:style w:type="character" w:customStyle="1" w:styleId="Hyperlink0">
    <w:name w:val="Hyperlink.0"/>
    <w:basedOn w:val="Ohne"/>
    <w:rsid w:val="00FB1FA4"/>
    <w:rPr>
      <w:color w:val="000000"/>
      <w:sz w:val="24"/>
      <w:szCs w:val="24"/>
      <w:u w:color="000000"/>
      <w:lang w:val="en-US"/>
    </w:rPr>
  </w:style>
  <w:style w:type="character" w:customStyle="1" w:styleId="Hyperlink1">
    <w:name w:val="Hyperlink.1"/>
    <w:basedOn w:val="Ohne"/>
    <w:rsid w:val="00FB1FA4"/>
    <w:rPr>
      <w:color w:val="0000FF"/>
      <w:sz w:val="24"/>
      <w:szCs w:val="24"/>
      <w:u w:val="single" w:color="000000"/>
      <w:lang w:val="en-US"/>
    </w:rPr>
  </w:style>
  <w:style w:type="character" w:customStyle="1" w:styleId="Hyperlink2">
    <w:name w:val="Hyperlink.2"/>
    <w:basedOn w:val="Ohne"/>
    <w:rsid w:val="00FB1FA4"/>
    <w:rPr>
      <w:color w:val="F26421"/>
      <w:sz w:val="24"/>
      <w:szCs w:val="24"/>
      <w:u w:color="000000"/>
      <w:lang w:val="en-US"/>
    </w:rPr>
  </w:style>
  <w:style w:type="paragraph" w:customStyle="1" w:styleId="Tabellenfunote">
    <w:name w:val="Tabellenfußnote"/>
    <w:rsid w:val="00FB1FA4"/>
    <w:pPr>
      <w:pBdr>
        <w:top w:val="nil"/>
        <w:left w:val="nil"/>
        <w:bottom w:val="nil"/>
        <w:right w:val="nil"/>
        <w:between w:val="nil"/>
        <w:bar w:val="nil"/>
      </w:pBdr>
      <w:spacing w:after="0" w:line="180" w:lineRule="atLeast"/>
      <w:jc w:val="both"/>
    </w:pPr>
    <w:rPr>
      <w:rFonts w:ascii="Times New Roman" w:eastAsia="Arial Unicode MS" w:hAnsi="Arial Unicode MS" w:cs="Arial Unicode MS"/>
      <w:color w:val="000000"/>
      <w:sz w:val="20"/>
      <w:szCs w:val="20"/>
      <w:u w:color="000000"/>
      <w:bdr w:val="nil"/>
      <w:lang w:val="en-US" w:eastAsia="de-AT"/>
    </w:rPr>
  </w:style>
  <w:style w:type="paragraph" w:styleId="BodyText">
    <w:name w:val="Body Text"/>
    <w:link w:val="BodyTextChar"/>
    <w:rsid w:val="00FB1FA4"/>
    <w:pPr>
      <w:pBdr>
        <w:top w:val="nil"/>
        <w:left w:val="nil"/>
        <w:bottom w:val="nil"/>
        <w:right w:val="nil"/>
        <w:between w:val="nil"/>
        <w:bar w:val="nil"/>
      </w:pBdr>
      <w:spacing w:after="0" w:line="360" w:lineRule="auto"/>
      <w:ind w:firstLine="720"/>
      <w:jc w:val="both"/>
    </w:pPr>
    <w:rPr>
      <w:rFonts w:ascii="Times New Roman" w:eastAsia="Arial Unicode MS" w:hAnsi="Arial Unicode MS" w:cs="Arial Unicode MS"/>
      <w:color w:val="000000"/>
      <w:sz w:val="24"/>
      <w:szCs w:val="24"/>
      <w:u w:color="000000"/>
      <w:bdr w:val="nil"/>
      <w:lang w:val="en-US" w:eastAsia="de-AT"/>
    </w:rPr>
  </w:style>
  <w:style w:type="character" w:customStyle="1" w:styleId="BodyTextChar">
    <w:name w:val="Body Text Char"/>
    <w:basedOn w:val="DefaultParagraphFont"/>
    <w:link w:val="BodyText"/>
    <w:rsid w:val="00FB1FA4"/>
    <w:rPr>
      <w:rFonts w:ascii="Times New Roman" w:eastAsia="Arial Unicode MS" w:hAnsi="Arial Unicode MS" w:cs="Arial Unicode MS"/>
      <w:color w:val="000000"/>
      <w:sz w:val="24"/>
      <w:szCs w:val="24"/>
      <w:u w:color="000000"/>
      <w:bdr w:val="nil"/>
      <w:lang w:val="en-US" w:eastAsia="de-AT"/>
    </w:rPr>
  </w:style>
  <w:style w:type="paragraph" w:customStyle="1" w:styleId="berschrift11">
    <w:name w:val="Überschrift 11"/>
    <w:next w:val="Standard1"/>
    <w:rsid w:val="00FB1FA4"/>
    <w:pPr>
      <w:keepNext/>
      <w:keepLines/>
      <w:pBdr>
        <w:top w:val="none" w:sz="16" w:space="0" w:color="000000"/>
        <w:left w:val="none" w:sz="16" w:space="0" w:color="000000"/>
        <w:bottom w:val="none" w:sz="16" w:space="0" w:color="000000"/>
        <w:right w:val="none" w:sz="16" w:space="0" w:color="000000"/>
      </w:pBdr>
      <w:spacing w:before="480"/>
      <w:ind w:left="360" w:hanging="360"/>
      <w:outlineLvl w:val="0"/>
    </w:pPr>
    <w:rPr>
      <w:rFonts w:ascii="Times New Roman" w:eastAsia="ヒラギノ角ゴ Pro W3" w:hAnsi="Times New Roman" w:cs="Times New Roman"/>
      <w:color w:val="000000"/>
      <w:sz w:val="28"/>
      <w:szCs w:val="20"/>
      <w:u w:color="000000"/>
      <w:lang w:val="en-US" w:eastAsia="de-AT"/>
    </w:rPr>
  </w:style>
  <w:style w:type="paragraph" w:customStyle="1" w:styleId="Standard1">
    <w:name w:val="Standard1"/>
    <w:rsid w:val="00FB1FA4"/>
    <w:pPr>
      <w:pBdr>
        <w:top w:val="none" w:sz="16" w:space="0" w:color="000000"/>
        <w:left w:val="none" w:sz="16" w:space="0" w:color="000000"/>
        <w:bottom w:val="none" w:sz="16" w:space="0" w:color="000000"/>
        <w:right w:val="none" w:sz="16" w:space="0" w:color="000000"/>
      </w:pBdr>
      <w:spacing w:after="0" w:line="240" w:lineRule="auto"/>
    </w:pPr>
    <w:rPr>
      <w:rFonts w:ascii="Helvetica" w:eastAsia="ヒラギノ角ゴ Pro W3" w:hAnsi="Helvetica" w:cs="Times New Roman"/>
      <w:color w:val="000000"/>
      <w:szCs w:val="20"/>
      <w:lang w:val="en-US" w:eastAsia="de-AT"/>
    </w:rPr>
  </w:style>
  <w:style w:type="paragraph" w:customStyle="1" w:styleId="KeinLeerraum1">
    <w:name w:val="Kein Leerraum1"/>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reieForm">
    <w:name w:val="Freie Form"/>
    <w:rsid w:val="00FB1FA4"/>
    <w:pPr>
      <w:pBdr>
        <w:top w:val="none" w:sz="16" w:space="0" w:color="000000"/>
        <w:left w:val="none" w:sz="16" w:space="0" w:color="000000"/>
        <w:bottom w:val="none" w:sz="16" w:space="0" w:color="000000"/>
        <w:right w:val="none" w:sz="16" w:space="0" w:color="000000"/>
      </w:pBdr>
      <w:spacing w:after="0" w:line="240" w:lineRule="auto"/>
    </w:pPr>
    <w:rPr>
      <w:rFonts w:ascii="Times New Roman" w:eastAsia="ヒラギノ角ゴ Pro W3" w:hAnsi="Times New Roman" w:cs="Times New Roman"/>
      <w:color w:val="000000"/>
      <w:sz w:val="20"/>
      <w:szCs w:val="20"/>
      <w:lang w:val="de-AT" w:eastAsia="de-AT"/>
    </w:rPr>
  </w:style>
  <w:style w:type="paragraph" w:styleId="Revision">
    <w:name w:val="Revision"/>
    <w:hidden/>
    <w:uiPriority w:val="99"/>
    <w:semiHidden/>
    <w:rsid w:val="00FB1FA4"/>
    <w:pPr>
      <w:spacing w:after="0" w:line="240" w:lineRule="auto"/>
    </w:pPr>
    <w:rPr>
      <w:rFonts w:ascii="Calibri" w:eastAsia="Calibri" w:hAnsi="Calibri" w:cs="Calibri"/>
      <w:color w:val="000000"/>
      <w:u w:color="000000"/>
      <w:bdr w:val="nil"/>
      <w:lang w:val="de-DE"/>
    </w:rPr>
  </w:style>
  <w:style w:type="paragraph" w:customStyle="1" w:styleId="KeinLeerraum2">
    <w:name w:val="Kein Leerraum2"/>
    <w:link w:val="KeinLeerraum2Char"/>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unotentext1">
    <w:name w:val="Fußnotentext1"/>
    <w:rsid w:val="00FB1FA4"/>
    <w:pPr>
      <w:pBdr>
        <w:top w:val="none" w:sz="16" w:space="0" w:color="000000"/>
        <w:left w:val="none" w:sz="16" w:space="0" w:color="000000"/>
        <w:bottom w:val="none" w:sz="16" w:space="0" w:color="000000"/>
        <w:right w:val="none" w:sz="16" w:space="0" w:color="000000"/>
      </w:pBdr>
    </w:pPr>
    <w:rPr>
      <w:rFonts w:ascii="Times New Roman" w:eastAsia="ヒラギノ角ゴ Pro W3" w:hAnsi="Times New Roman" w:cs="Times New Roman"/>
      <w:color w:val="000000"/>
      <w:sz w:val="20"/>
      <w:szCs w:val="20"/>
      <w:u w:color="000000"/>
      <w:lang w:val="de-DE" w:eastAsia="de-AT"/>
    </w:rPr>
  </w:style>
  <w:style w:type="character" w:customStyle="1" w:styleId="Funotenzeichen1">
    <w:name w:val="Fußnotenzeichen1"/>
    <w:rsid w:val="00FB1FA4"/>
    <w:rPr>
      <w:color w:val="000000"/>
      <w:sz w:val="20"/>
      <w:vertAlign w:val="superscript"/>
    </w:rPr>
  </w:style>
  <w:style w:type="paragraph" w:customStyle="1" w:styleId="Literaturhinweise">
    <w:name w:val="Literaturhinweise"/>
    <w:rsid w:val="00FB1FA4"/>
    <w:pPr>
      <w:pBdr>
        <w:top w:val="nil"/>
        <w:left w:val="nil"/>
        <w:bottom w:val="nil"/>
        <w:right w:val="nil"/>
        <w:between w:val="nil"/>
        <w:bar w:val="nil"/>
      </w:pBdr>
      <w:spacing w:after="0" w:line="220" w:lineRule="exact"/>
      <w:ind w:left="425" w:hanging="425"/>
    </w:pPr>
    <w:rPr>
      <w:rFonts w:ascii="Times New Roman" w:eastAsia="Times New Roman" w:hAnsi="Times New Roman" w:cs="Times New Roman"/>
      <w:color w:val="000000"/>
      <w:sz w:val="16"/>
      <w:szCs w:val="16"/>
      <w:u w:color="000000"/>
      <w:bdr w:val="nil"/>
      <w:lang w:val="en-US" w:eastAsia="de-AT"/>
    </w:rPr>
  </w:style>
  <w:style w:type="paragraph" w:customStyle="1" w:styleId="FreeForm">
    <w:name w:val="Free Form"/>
    <w:rsid w:val="00FB1FA4"/>
    <w:pPr>
      <w:pBdr>
        <w:top w:val="nil"/>
        <w:left w:val="nil"/>
        <w:bottom w:val="nil"/>
        <w:right w:val="nil"/>
        <w:between w:val="nil"/>
        <w:bar w:val="nil"/>
      </w:pBdr>
      <w:spacing w:after="0" w:line="240" w:lineRule="auto"/>
    </w:pPr>
    <w:rPr>
      <w:rFonts w:ascii="Helvetica" w:eastAsia="Arial Unicode MS" w:hAnsi="Arial Unicode MS" w:cs="Arial Unicode MS"/>
      <w:color w:val="000000"/>
      <w:sz w:val="24"/>
      <w:szCs w:val="24"/>
      <w:u w:color="000000"/>
      <w:bdr w:val="nil"/>
      <w:lang w:val="de-DE" w:eastAsia="de-AT"/>
    </w:rPr>
  </w:style>
  <w:style w:type="paragraph" w:customStyle="1" w:styleId="Body">
    <w:name w:val="Body"/>
    <w:rsid w:val="00FB1FA4"/>
    <w:pPr>
      <w:pBdr>
        <w:top w:val="nil"/>
        <w:left w:val="nil"/>
        <w:bottom w:val="nil"/>
        <w:right w:val="nil"/>
        <w:between w:val="nil"/>
        <w:bar w:val="nil"/>
      </w:pBdr>
      <w:spacing w:after="240" w:line="240" w:lineRule="auto"/>
    </w:pPr>
    <w:rPr>
      <w:rFonts w:ascii="Helvetica" w:eastAsia="Arial Unicode MS" w:hAnsi="Arial Unicode MS" w:cs="Arial Unicode MS"/>
      <w:color w:val="000000"/>
      <w:sz w:val="24"/>
      <w:szCs w:val="24"/>
      <w:u w:color="000000"/>
      <w:bdr w:val="nil"/>
      <w:lang w:val="de-DE" w:eastAsia="de-AT"/>
    </w:rPr>
  </w:style>
  <w:style w:type="paragraph" w:styleId="TOC3">
    <w:name w:val="toc 3"/>
    <w:basedOn w:val="Normal"/>
    <w:next w:val="Normal"/>
    <w:autoRedefine/>
    <w:uiPriority w:val="39"/>
    <w:unhideWhenUsed/>
    <w:rsid w:val="00FB1FA4"/>
    <w:pPr>
      <w:spacing w:after="100" w:line="360" w:lineRule="auto"/>
      <w:ind w:left="440"/>
    </w:pPr>
    <w:rPr>
      <w:rFonts w:ascii="Times New Roman" w:eastAsia="Calibri" w:hAnsi="Times New Roman" w:cs="Calibri"/>
      <w:sz w:val="24"/>
      <w:lang w:val="de-DE"/>
    </w:rPr>
  </w:style>
  <w:style w:type="character" w:customStyle="1" w:styleId="KeinLeerraum2Char">
    <w:name w:val="Kein Leerraum2 Char"/>
    <w:basedOn w:val="DefaultParagraphFont"/>
    <w:link w:val="KeinLeerraum2"/>
    <w:rsid w:val="00FB1FA4"/>
    <w:rPr>
      <w:rFonts w:ascii="Times New Roman" w:eastAsia="ヒラギノ角ゴ Pro W3" w:hAnsi="Times New Roman" w:cs="Times New Roman"/>
      <w:color w:val="000000"/>
      <w:sz w:val="24"/>
      <w:szCs w:val="20"/>
      <w:u w:color="000000"/>
      <w:lang w:val="en-US" w:eastAsia="de-AT"/>
    </w:rPr>
  </w:style>
  <w:style w:type="character" w:styleId="PlaceholderText">
    <w:name w:val="Placeholder Text"/>
    <w:basedOn w:val="DefaultParagraphFont"/>
    <w:uiPriority w:val="99"/>
    <w:semiHidden/>
    <w:rsid w:val="00E3346D"/>
    <w:rPr>
      <w:color w:val="808080"/>
    </w:rPr>
  </w:style>
  <w:style w:type="paragraph" w:customStyle="1" w:styleId="berschrift">
    <w:name w:val="Überschrift"/>
    <w:next w:val="Text"/>
    <w:rsid w:val="007B709A"/>
    <w:pPr>
      <w:keepNext/>
      <w:keepLines/>
      <w:pBdr>
        <w:top w:val="nil"/>
        <w:left w:val="nil"/>
        <w:bottom w:val="nil"/>
        <w:right w:val="nil"/>
        <w:between w:val="nil"/>
        <w:bar w:val="nil"/>
      </w:pBdr>
      <w:spacing w:after="240" w:line="480" w:lineRule="auto"/>
      <w:outlineLvl w:val="1"/>
    </w:pPr>
    <w:rPr>
      <w:rFonts w:ascii="Gill Sans MT" w:eastAsia="Gill Sans MT" w:hAnsi="Gill Sans MT" w:cs="Gill Sans MT"/>
      <w:b/>
      <w:bCs/>
      <w:color w:val="365F91"/>
      <w:sz w:val="28"/>
      <w:szCs w:val="28"/>
      <w:u w:color="365F91"/>
      <w:bdr w:val="nil"/>
      <w:lang w:eastAsia="en-GB"/>
    </w:rPr>
  </w:style>
  <w:style w:type="paragraph" w:customStyle="1" w:styleId="Text">
    <w:name w:val="Text"/>
    <w:link w:val="TextChar"/>
    <w:rsid w:val="007B709A"/>
    <w:pPr>
      <w:pBdr>
        <w:top w:val="nil"/>
        <w:left w:val="nil"/>
        <w:bottom w:val="nil"/>
        <w:right w:val="nil"/>
        <w:between w:val="nil"/>
        <w:bar w:val="nil"/>
      </w:pBdr>
      <w:spacing w:after="360" w:line="480" w:lineRule="auto"/>
    </w:pPr>
    <w:rPr>
      <w:rFonts w:ascii="Gill Sans MT" w:eastAsia="Gill Sans MT" w:hAnsi="Gill Sans MT" w:cs="Gill Sans MT"/>
      <w:color w:val="000000"/>
      <w:u w:color="000000"/>
      <w:bdr w:val="nil"/>
      <w:lang w:eastAsia="en-GB"/>
    </w:rPr>
  </w:style>
  <w:style w:type="paragraph" w:customStyle="1" w:styleId="berschrift21">
    <w:name w:val="Überschrift 21"/>
    <w:next w:val="Text"/>
    <w:rsid w:val="007B709A"/>
    <w:pPr>
      <w:keepNext/>
      <w:keepLines/>
      <w:pBdr>
        <w:top w:val="single" w:sz="8" w:space="0" w:color="4F81BD"/>
        <w:left w:val="nil"/>
        <w:bottom w:val="single" w:sz="8" w:space="0" w:color="4F81BD"/>
        <w:right w:val="nil"/>
        <w:between w:val="nil"/>
        <w:bar w:val="nil"/>
      </w:pBdr>
      <w:spacing w:before="600" w:after="360" w:line="240" w:lineRule="auto"/>
      <w:outlineLvl w:val="2"/>
    </w:pPr>
    <w:rPr>
      <w:rFonts w:ascii="Aharoni" w:eastAsia="Aharoni" w:hAnsi="Aharoni" w:cs="Aharoni"/>
      <w:b/>
      <w:bCs/>
      <w:color w:val="365F91"/>
      <w:sz w:val="26"/>
      <w:szCs w:val="26"/>
      <w:u w:color="365F91"/>
      <w:bdr w:val="nil"/>
      <w:lang w:eastAsia="en-GB"/>
    </w:rPr>
  </w:style>
  <w:style w:type="paragraph" w:styleId="TOC4">
    <w:name w:val="toc 4"/>
    <w:rsid w:val="007B709A"/>
    <w:pPr>
      <w:pBdr>
        <w:top w:val="nil"/>
        <w:left w:val="nil"/>
        <w:bottom w:val="nil"/>
        <w:right w:val="nil"/>
        <w:between w:val="nil"/>
        <w:bar w:val="nil"/>
      </w:pBdr>
      <w:tabs>
        <w:tab w:val="right" w:leader="dot" w:pos="9000"/>
      </w:tabs>
      <w:spacing w:after="100" w:line="360" w:lineRule="auto"/>
      <w:ind w:left="440"/>
    </w:pPr>
    <w:rPr>
      <w:rFonts w:ascii="Times New Roman" w:eastAsia="Times New Roman" w:hAnsi="Times New Roman" w:cs="Times New Roman"/>
      <w:color w:val="000000"/>
      <w:sz w:val="24"/>
      <w:szCs w:val="24"/>
      <w:u w:color="000000"/>
      <w:bdr w:val="nil"/>
      <w:lang w:val="de-DE" w:eastAsia="en-GB"/>
    </w:rPr>
  </w:style>
  <w:style w:type="paragraph" w:customStyle="1" w:styleId="berschrift31">
    <w:name w:val="Überschrift 31"/>
    <w:next w:val="Text"/>
    <w:rsid w:val="007B709A"/>
    <w:pPr>
      <w:keepNext/>
      <w:keepLines/>
      <w:pBdr>
        <w:top w:val="nil"/>
        <w:left w:val="nil"/>
        <w:bottom w:val="nil"/>
        <w:right w:val="nil"/>
        <w:between w:val="nil"/>
        <w:bar w:val="nil"/>
      </w:pBdr>
      <w:spacing w:before="360" w:after="120" w:line="240" w:lineRule="auto"/>
      <w:outlineLvl w:val="3"/>
    </w:pPr>
    <w:rPr>
      <w:rFonts w:ascii="Gill Sans MT" w:eastAsia="Gill Sans MT" w:hAnsi="Gill Sans MT" w:cs="Gill Sans MT"/>
      <w:b/>
      <w:bCs/>
      <w:color w:val="4F81BD"/>
      <w:sz w:val="24"/>
      <w:szCs w:val="24"/>
      <w:u w:color="4F81BD"/>
      <w:bdr w:val="nil"/>
      <w:lang w:eastAsia="en-GB"/>
    </w:rPr>
  </w:style>
  <w:style w:type="paragraph" w:customStyle="1" w:styleId="Standard2">
    <w:name w:val="Standard2"/>
    <w:rsid w:val="007B709A"/>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GB"/>
    </w:rPr>
  </w:style>
  <w:style w:type="character" w:customStyle="1" w:styleId="TextChar">
    <w:name w:val="Text Char"/>
    <w:basedOn w:val="DefaultParagraphFont"/>
    <w:link w:val="Text"/>
    <w:rsid w:val="007B709A"/>
    <w:rPr>
      <w:rFonts w:ascii="Gill Sans MT" w:eastAsia="Gill Sans MT" w:hAnsi="Gill Sans MT" w:cs="Gill Sans MT"/>
      <w:color w:val="000000"/>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84653">
      <w:bodyDiv w:val="1"/>
      <w:marLeft w:val="0"/>
      <w:marRight w:val="0"/>
      <w:marTop w:val="0"/>
      <w:marBottom w:val="0"/>
      <w:divBdr>
        <w:top w:val="none" w:sz="0" w:space="0" w:color="auto"/>
        <w:left w:val="none" w:sz="0" w:space="0" w:color="auto"/>
        <w:bottom w:val="none" w:sz="0" w:space="0" w:color="auto"/>
        <w:right w:val="none" w:sz="0" w:space="0" w:color="auto"/>
      </w:divBdr>
    </w:div>
    <w:div w:id="42873283">
      <w:bodyDiv w:val="1"/>
      <w:marLeft w:val="0"/>
      <w:marRight w:val="0"/>
      <w:marTop w:val="0"/>
      <w:marBottom w:val="0"/>
      <w:divBdr>
        <w:top w:val="none" w:sz="0" w:space="0" w:color="auto"/>
        <w:left w:val="none" w:sz="0" w:space="0" w:color="auto"/>
        <w:bottom w:val="none" w:sz="0" w:space="0" w:color="auto"/>
        <w:right w:val="none" w:sz="0" w:space="0" w:color="auto"/>
      </w:divBdr>
    </w:div>
    <w:div w:id="120266409">
      <w:bodyDiv w:val="1"/>
      <w:marLeft w:val="0"/>
      <w:marRight w:val="0"/>
      <w:marTop w:val="0"/>
      <w:marBottom w:val="0"/>
      <w:divBdr>
        <w:top w:val="none" w:sz="0" w:space="0" w:color="auto"/>
        <w:left w:val="none" w:sz="0" w:space="0" w:color="auto"/>
        <w:bottom w:val="none" w:sz="0" w:space="0" w:color="auto"/>
        <w:right w:val="none" w:sz="0" w:space="0" w:color="auto"/>
      </w:divBdr>
    </w:div>
    <w:div w:id="330640251">
      <w:bodyDiv w:val="1"/>
      <w:marLeft w:val="0"/>
      <w:marRight w:val="0"/>
      <w:marTop w:val="0"/>
      <w:marBottom w:val="0"/>
      <w:divBdr>
        <w:top w:val="none" w:sz="0" w:space="0" w:color="auto"/>
        <w:left w:val="none" w:sz="0" w:space="0" w:color="auto"/>
        <w:bottom w:val="none" w:sz="0" w:space="0" w:color="auto"/>
        <w:right w:val="none" w:sz="0" w:space="0" w:color="auto"/>
      </w:divBdr>
    </w:div>
    <w:div w:id="409082120">
      <w:bodyDiv w:val="1"/>
      <w:marLeft w:val="0"/>
      <w:marRight w:val="0"/>
      <w:marTop w:val="0"/>
      <w:marBottom w:val="0"/>
      <w:divBdr>
        <w:top w:val="none" w:sz="0" w:space="0" w:color="auto"/>
        <w:left w:val="none" w:sz="0" w:space="0" w:color="auto"/>
        <w:bottom w:val="none" w:sz="0" w:space="0" w:color="auto"/>
        <w:right w:val="none" w:sz="0" w:space="0" w:color="auto"/>
      </w:divBdr>
    </w:div>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537933731">
      <w:bodyDiv w:val="1"/>
      <w:marLeft w:val="0"/>
      <w:marRight w:val="0"/>
      <w:marTop w:val="0"/>
      <w:marBottom w:val="0"/>
      <w:divBdr>
        <w:top w:val="none" w:sz="0" w:space="0" w:color="auto"/>
        <w:left w:val="none" w:sz="0" w:space="0" w:color="auto"/>
        <w:bottom w:val="none" w:sz="0" w:space="0" w:color="auto"/>
        <w:right w:val="none" w:sz="0" w:space="0" w:color="auto"/>
      </w:divBdr>
    </w:div>
    <w:div w:id="559905015">
      <w:bodyDiv w:val="1"/>
      <w:marLeft w:val="0"/>
      <w:marRight w:val="0"/>
      <w:marTop w:val="0"/>
      <w:marBottom w:val="0"/>
      <w:divBdr>
        <w:top w:val="none" w:sz="0" w:space="0" w:color="auto"/>
        <w:left w:val="none" w:sz="0" w:space="0" w:color="auto"/>
        <w:bottom w:val="none" w:sz="0" w:space="0" w:color="auto"/>
        <w:right w:val="none" w:sz="0" w:space="0" w:color="auto"/>
      </w:divBdr>
    </w:div>
    <w:div w:id="651714180">
      <w:bodyDiv w:val="1"/>
      <w:marLeft w:val="0"/>
      <w:marRight w:val="0"/>
      <w:marTop w:val="0"/>
      <w:marBottom w:val="0"/>
      <w:divBdr>
        <w:top w:val="none" w:sz="0" w:space="0" w:color="auto"/>
        <w:left w:val="none" w:sz="0" w:space="0" w:color="auto"/>
        <w:bottom w:val="none" w:sz="0" w:space="0" w:color="auto"/>
        <w:right w:val="none" w:sz="0" w:space="0" w:color="auto"/>
      </w:divBdr>
    </w:div>
    <w:div w:id="1089352194">
      <w:bodyDiv w:val="1"/>
      <w:marLeft w:val="0"/>
      <w:marRight w:val="0"/>
      <w:marTop w:val="0"/>
      <w:marBottom w:val="0"/>
      <w:divBdr>
        <w:top w:val="none" w:sz="0" w:space="0" w:color="auto"/>
        <w:left w:val="none" w:sz="0" w:space="0" w:color="auto"/>
        <w:bottom w:val="none" w:sz="0" w:space="0" w:color="auto"/>
        <w:right w:val="none" w:sz="0" w:space="0" w:color="auto"/>
      </w:divBdr>
    </w:div>
    <w:div w:id="1091698939">
      <w:bodyDiv w:val="1"/>
      <w:marLeft w:val="0"/>
      <w:marRight w:val="0"/>
      <w:marTop w:val="0"/>
      <w:marBottom w:val="0"/>
      <w:divBdr>
        <w:top w:val="none" w:sz="0" w:space="0" w:color="auto"/>
        <w:left w:val="none" w:sz="0" w:space="0" w:color="auto"/>
        <w:bottom w:val="none" w:sz="0" w:space="0" w:color="auto"/>
        <w:right w:val="none" w:sz="0" w:space="0" w:color="auto"/>
      </w:divBdr>
    </w:div>
    <w:div w:id="1128858582">
      <w:bodyDiv w:val="1"/>
      <w:marLeft w:val="0"/>
      <w:marRight w:val="0"/>
      <w:marTop w:val="0"/>
      <w:marBottom w:val="0"/>
      <w:divBdr>
        <w:top w:val="none" w:sz="0" w:space="0" w:color="auto"/>
        <w:left w:val="none" w:sz="0" w:space="0" w:color="auto"/>
        <w:bottom w:val="none" w:sz="0" w:space="0" w:color="auto"/>
        <w:right w:val="none" w:sz="0" w:space="0" w:color="auto"/>
      </w:divBdr>
    </w:div>
    <w:div w:id="1136337104">
      <w:bodyDiv w:val="1"/>
      <w:marLeft w:val="0"/>
      <w:marRight w:val="0"/>
      <w:marTop w:val="0"/>
      <w:marBottom w:val="0"/>
      <w:divBdr>
        <w:top w:val="none" w:sz="0" w:space="0" w:color="auto"/>
        <w:left w:val="none" w:sz="0" w:space="0" w:color="auto"/>
        <w:bottom w:val="none" w:sz="0" w:space="0" w:color="auto"/>
        <w:right w:val="none" w:sz="0" w:space="0" w:color="auto"/>
      </w:divBdr>
    </w:div>
    <w:div w:id="1220820075">
      <w:bodyDiv w:val="1"/>
      <w:marLeft w:val="0"/>
      <w:marRight w:val="0"/>
      <w:marTop w:val="0"/>
      <w:marBottom w:val="0"/>
      <w:divBdr>
        <w:top w:val="none" w:sz="0" w:space="0" w:color="auto"/>
        <w:left w:val="none" w:sz="0" w:space="0" w:color="auto"/>
        <w:bottom w:val="none" w:sz="0" w:space="0" w:color="auto"/>
        <w:right w:val="none" w:sz="0" w:space="0" w:color="auto"/>
      </w:divBdr>
    </w:div>
    <w:div w:id="1225289047">
      <w:bodyDiv w:val="1"/>
      <w:marLeft w:val="0"/>
      <w:marRight w:val="0"/>
      <w:marTop w:val="0"/>
      <w:marBottom w:val="0"/>
      <w:divBdr>
        <w:top w:val="none" w:sz="0" w:space="0" w:color="auto"/>
        <w:left w:val="none" w:sz="0" w:space="0" w:color="auto"/>
        <w:bottom w:val="none" w:sz="0" w:space="0" w:color="auto"/>
        <w:right w:val="none" w:sz="0" w:space="0" w:color="auto"/>
      </w:divBdr>
    </w:div>
    <w:div w:id="1433671440">
      <w:bodyDiv w:val="1"/>
      <w:marLeft w:val="0"/>
      <w:marRight w:val="0"/>
      <w:marTop w:val="0"/>
      <w:marBottom w:val="0"/>
      <w:divBdr>
        <w:top w:val="none" w:sz="0" w:space="0" w:color="auto"/>
        <w:left w:val="none" w:sz="0" w:space="0" w:color="auto"/>
        <w:bottom w:val="none" w:sz="0" w:space="0" w:color="auto"/>
        <w:right w:val="none" w:sz="0" w:space="0" w:color="auto"/>
      </w:divBdr>
    </w:div>
    <w:div w:id="1547988570">
      <w:bodyDiv w:val="1"/>
      <w:marLeft w:val="0"/>
      <w:marRight w:val="0"/>
      <w:marTop w:val="0"/>
      <w:marBottom w:val="0"/>
      <w:divBdr>
        <w:top w:val="none" w:sz="0" w:space="0" w:color="auto"/>
        <w:left w:val="none" w:sz="0" w:space="0" w:color="auto"/>
        <w:bottom w:val="none" w:sz="0" w:space="0" w:color="auto"/>
        <w:right w:val="none" w:sz="0" w:space="0" w:color="auto"/>
      </w:divBdr>
    </w:div>
    <w:div w:id="1591504089">
      <w:bodyDiv w:val="1"/>
      <w:marLeft w:val="0"/>
      <w:marRight w:val="0"/>
      <w:marTop w:val="0"/>
      <w:marBottom w:val="0"/>
      <w:divBdr>
        <w:top w:val="none" w:sz="0" w:space="0" w:color="auto"/>
        <w:left w:val="none" w:sz="0" w:space="0" w:color="auto"/>
        <w:bottom w:val="none" w:sz="0" w:space="0" w:color="auto"/>
        <w:right w:val="none" w:sz="0" w:space="0" w:color="auto"/>
      </w:divBdr>
      <w:divsChild>
        <w:div w:id="1225607205">
          <w:marLeft w:val="0"/>
          <w:marRight w:val="0"/>
          <w:marTop w:val="0"/>
          <w:marBottom w:val="0"/>
          <w:divBdr>
            <w:top w:val="none" w:sz="0" w:space="0" w:color="auto"/>
            <w:left w:val="none" w:sz="0" w:space="0" w:color="auto"/>
            <w:bottom w:val="none" w:sz="0" w:space="0" w:color="auto"/>
            <w:right w:val="none" w:sz="0" w:space="0" w:color="auto"/>
          </w:divBdr>
        </w:div>
      </w:divsChild>
    </w:div>
    <w:div w:id="1686637840">
      <w:bodyDiv w:val="1"/>
      <w:marLeft w:val="0"/>
      <w:marRight w:val="0"/>
      <w:marTop w:val="0"/>
      <w:marBottom w:val="0"/>
      <w:divBdr>
        <w:top w:val="none" w:sz="0" w:space="0" w:color="auto"/>
        <w:left w:val="none" w:sz="0" w:space="0" w:color="auto"/>
        <w:bottom w:val="none" w:sz="0" w:space="0" w:color="auto"/>
        <w:right w:val="none" w:sz="0" w:space="0" w:color="auto"/>
      </w:divBdr>
    </w:div>
    <w:div w:id="1986469319">
      <w:bodyDiv w:val="1"/>
      <w:marLeft w:val="0"/>
      <w:marRight w:val="0"/>
      <w:marTop w:val="0"/>
      <w:marBottom w:val="0"/>
      <w:divBdr>
        <w:top w:val="none" w:sz="0" w:space="0" w:color="auto"/>
        <w:left w:val="none" w:sz="0" w:space="0" w:color="auto"/>
        <w:bottom w:val="none" w:sz="0" w:space="0" w:color="auto"/>
        <w:right w:val="none" w:sz="0" w:space="0" w:color="auto"/>
      </w:divBdr>
    </w:div>
    <w:div w:id="2097700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2aging.org/" TargetMode="External"/><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ne.boeheim@wu.ac.at"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b.b.geiger@kent.ac.uk"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https://doi.org/10.1016/j.ssresearch.2019.03.008" TargetMode="External"/><Relationship Id="rId14" Type="http://schemas.openxmlformats.org/officeDocument/2006/relationships/footer" Target="footer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bls.gov/webapps/legacy/cpsatab6.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B86C49-EE72-4714-8C1F-4DD3A72A0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6318</Words>
  <Characters>93018</Characters>
  <Application>Microsoft Office Word</Application>
  <DocSecurity>0</DocSecurity>
  <Lines>775</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Kent</Company>
  <LinksUpToDate>false</LinksUpToDate>
  <CharactersWithSpaces>109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 Geiger</cp:lastModifiedBy>
  <cp:revision>5</cp:revision>
  <cp:lastPrinted>2019-02-01T07:54:00Z</cp:lastPrinted>
  <dcterms:created xsi:type="dcterms:W3CDTF">2019-04-03T12:41:00Z</dcterms:created>
  <dcterms:modified xsi:type="dcterms:W3CDTF">2019-04-03T12:42:00Z</dcterms:modified>
</cp:coreProperties>
</file>